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24F533" w14:textId="0FB67691" w:rsidR="00F92F6E" w:rsidRPr="000C4585" w:rsidRDefault="003D44C1" w:rsidP="00EF2F74">
      <w:pPr>
        <w:rPr>
          <w:rFonts w:ascii="Arial" w:hAnsi="Arial" w:cs="Arial"/>
          <w:b/>
        </w:rPr>
      </w:pPr>
      <w:bookmarkStart w:id="0" w:name="_GoBack"/>
      <w:bookmarkEnd w:id="0"/>
      <w:r w:rsidRPr="000C4585">
        <w:rPr>
          <w:noProof/>
          <w:lang w:eastAsia="en-US"/>
        </w:rPr>
        <w:drawing>
          <wp:anchor distT="0" distB="0" distL="114300" distR="114300" simplePos="0" relativeHeight="251657216" behindDoc="1" locked="0" layoutInCell="1" allowOverlap="1" wp14:anchorId="7CCE9F60" wp14:editId="1DC513B9">
            <wp:simplePos x="0" y="0"/>
            <wp:positionH relativeFrom="column">
              <wp:posOffset>-4445</wp:posOffset>
            </wp:positionH>
            <wp:positionV relativeFrom="margin">
              <wp:posOffset>-8255</wp:posOffset>
            </wp:positionV>
            <wp:extent cx="2077085" cy="1073785"/>
            <wp:effectExtent l="0" t="0" r="5715" b="0"/>
            <wp:wrapNone/>
            <wp:docPr id="2" name="Picture 1" descr="HögskolanVästBlå10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gskolanVästBlå10cm"/>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77085" cy="1073785"/>
                    </a:xfrm>
                    <a:prstGeom prst="rect">
                      <a:avLst/>
                    </a:prstGeom>
                    <a:noFill/>
                    <a:ln>
                      <a:noFill/>
                    </a:ln>
                  </pic:spPr>
                </pic:pic>
              </a:graphicData>
            </a:graphic>
            <wp14:sizeRelH relativeFrom="page">
              <wp14:pctWidth>0</wp14:pctWidth>
            </wp14:sizeRelH>
            <wp14:sizeRelV relativeFrom="page">
              <wp14:pctHeight>0</wp14:pctHeight>
            </wp14:sizeRelV>
          </wp:anchor>
        </w:drawing>
      </w:r>
      <w:r w:rsidR="00EF2C93">
        <w:rPr>
          <w:rFonts w:ascii="Arial" w:hAnsi="Arial" w:cs="Arial"/>
          <w:b/>
        </w:rPr>
        <w:tab/>
      </w:r>
      <w:r w:rsidR="00F92F6E" w:rsidRPr="000C4585">
        <w:rPr>
          <w:rFonts w:ascii="Arial" w:hAnsi="Arial" w:cs="Arial"/>
          <w:b/>
        </w:rPr>
        <w:tab/>
      </w:r>
    </w:p>
    <w:p w14:paraId="01DF4D52" w14:textId="77777777" w:rsidR="00F92F6E" w:rsidRPr="000C4585" w:rsidRDefault="00F92F6E" w:rsidP="00EF2F74">
      <w:pPr>
        <w:rPr>
          <w:rFonts w:ascii="Arial" w:hAnsi="Arial" w:cs="Arial"/>
          <w:b/>
        </w:rPr>
      </w:pPr>
    </w:p>
    <w:p w14:paraId="6EA5E135" w14:textId="77777777" w:rsidR="00F92F6E" w:rsidRPr="000C4585" w:rsidRDefault="00F92F6E">
      <w:pPr>
        <w:rPr>
          <w:rFonts w:ascii="Arial" w:hAnsi="Arial" w:cs="Arial"/>
          <w:b/>
        </w:rPr>
      </w:pPr>
    </w:p>
    <w:p w14:paraId="6CBDB036" w14:textId="77777777" w:rsidR="00F92F6E" w:rsidRPr="000C4585" w:rsidRDefault="00F92F6E">
      <w:pPr>
        <w:rPr>
          <w:rFonts w:ascii="Arial" w:hAnsi="Arial" w:cs="Arial"/>
          <w:b/>
        </w:rPr>
      </w:pPr>
    </w:p>
    <w:p w14:paraId="441E062C" w14:textId="77777777" w:rsidR="00F92F6E" w:rsidRPr="000C4585" w:rsidRDefault="00F92F6E">
      <w:pPr>
        <w:rPr>
          <w:rFonts w:ascii="Arial" w:hAnsi="Arial" w:cs="Arial"/>
          <w:b/>
        </w:rPr>
      </w:pPr>
    </w:p>
    <w:p w14:paraId="4EDF97E1" w14:textId="77777777" w:rsidR="00F92F6E" w:rsidRPr="000C4585" w:rsidRDefault="00F92F6E">
      <w:pPr>
        <w:rPr>
          <w:rFonts w:ascii="Arial" w:hAnsi="Arial" w:cs="Arial"/>
          <w:b/>
        </w:rPr>
      </w:pPr>
    </w:p>
    <w:p w14:paraId="72D28108" w14:textId="77777777" w:rsidR="00F92F6E" w:rsidRPr="000C4585" w:rsidRDefault="00F92F6E">
      <w:pPr>
        <w:rPr>
          <w:rFonts w:ascii="Arial" w:hAnsi="Arial" w:cs="Arial"/>
        </w:rPr>
      </w:pPr>
    </w:p>
    <w:p w14:paraId="10ACF822" w14:textId="77777777" w:rsidR="00F92F6E" w:rsidRPr="007640BF" w:rsidRDefault="00F92F6E">
      <w:pPr>
        <w:rPr>
          <w:rFonts w:ascii="Arial" w:hAnsi="Arial" w:cs="Arial"/>
          <w:lang w:val="sv-SE"/>
        </w:rPr>
      </w:pPr>
      <w:r w:rsidRPr="007640BF">
        <w:rPr>
          <w:rFonts w:ascii="Arial" w:hAnsi="Arial" w:cs="Arial"/>
          <w:lang w:val="sv-SE"/>
        </w:rPr>
        <w:t>Institutionen för ekonomi och IT</w:t>
      </w:r>
    </w:p>
    <w:p w14:paraId="56B7FD4D" w14:textId="77777777" w:rsidR="00F92F6E" w:rsidRPr="007640BF" w:rsidRDefault="00F92F6E">
      <w:pPr>
        <w:rPr>
          <w:rFonts w:ascii="Arial" w:hAnsi="Arial" w:cs="Arial"/>
          <w:lang w:val="sv-SE"/>
        </w:rPr>
      </w:pPr>
      <w:r w:rsidRPr="007640BF">
        <w:rPr>
          <w:rFonts w:ascii="Arial" w:hAnsi="Arial" w:cs="Arial"/>
          <w:lang w:val="sv-SE"/>
        </w:rPr>
        <w:t xml:space="preserve">Avdelningen för </w:t>
      </w:r>
      <w:r w:rsidR="00336523" w:rsidRPr="007640BF">
        <w:rPr>
          <w:rFonts w:ascii="Arial" w:hAnsi="Arial" w:cs="Arial"/>
          <w:lang w:val="sv-SE"/>
        </w:rPr>
        <w:t>informatik</w:t>
      </w:r>
    </w:p>
    <w:p w14:paraId="6B7D61B7" w14:textId="77777777" w:rsidR="00F92F6E" w:rsidRPr="007640BF" w:rsidRDefault="00F92F6E">
      <w:pPr>
        <w:rPr>
          <w:rFonts w:ascii="Arial" w:hAnsi="Arial" w:cs="Arial"/>
          <w:lang w:val="sv-SE"/>
        </w:rPr>
      </w:pPr>
    </w:p>
    <w:p w14:paraId="441A9527" w14:textId="77777777" w:rsidR="00F92F6E" w:rsidRPr="007640BF" w:rsidRDefault="00F92F6E">
      <w:pPr>
        <w:rPr>
          <w:rFonts w:ascii="Arial" w:hAnsi="Arial" w:cs="Arial"/>
          <w:b/>
          <w:sz w:val="52"/>
          <w:szCs w:val="52"/>
          <w:lang w:val="sv-SE"/>
        </w:rPr>
      </w:pPr>
    </w:p>
    <w:p w14:paraId="4AD8D3C2" w14:textId="77777777" w:rsidR="00F92F6E" w:rsidRPr="007640BF" w:rsidRDefault="00F92F6E">
      <w:pPr>
        <w:rPr>
          <w:rFonts w:ascii="Arial" w:hAnsi="Arial" w:cs="Arial"/>
          <w:lang w:val="sv-SE"/>
        </w:rPr>
      </w:pPr>
    </w:p>
    <w:p w14:paraId="7B40841A" w14:textId="77777777" w:rsidR="00F92F6E" w:rsidRPr="007640BF" w:rsidRDefault="00F92F6E">
      <w:pPr>
        <w:rPr>
          <w:rFonts w:ascii="Arial" w:hAnsi="Arial" w:cs="Arial"/>
          <w:b/>
          <w:lang w:val="sv-SE"/>
        </w:rPr>
      </w:pPr>
    </w:p>
    <w:p w14:paraId="7518D659" w14:textId="77777777" w:rsidR="00F92F6E" w:rsidRPr="007640BF" w:rsidRDefault="00F92F6E">
      <w:pPr>
        <w:rPr>
          <w:rFonts w:ascii="Arial" w:hAnsi="Arial" w:cs="Arial"/>
          <w:b/>
          <w:lang w:val="sv-SE"/>
        </w:rPr>
      </w:pPr>
    </w:p>
    <w:p w14:paraId="54E40CBE" w14:textId="77777777" w:rsidR="004B401D" w:rsidRPr="000C4585" w:rsidRDefault="004B401D">
      <w:pPr>
        <w:pStyle w:val="Normal1"/>
        <w:tabs>
          <w:tab w:val="center" w:pos="4536"/>
          <w:tab w:val="right" w:pos="9072"/>
        </w:tabs>
        <w:rPr>
          <w:color w:val="auto"/>
          <w:sz w:val="48"/>
          <w:szCs w:val="48"/>
        </w:rPr>
      </w:pPr>
      <w:r w:rsidRPr="000C4585">
        <w:rPr>
          <w:rFonts w:ascii="Arial" w:eastAsia="Arial" w:hAnsi="Arial" w:cs="Arial"/>
          <w:b/>
          <w:color w:val="auto"/>
          <w:sz w:val="48"/>
          <w:szCs w:val="48"/>
        </w:rPr>
        <w:t>Communication and information sharing in educational environments</w:t>
      </w:r>
    </w:p>
    <w:p w14:paraId="4BC9AAF7" w14:textId="0EA791E0" w:rsidR="00F92F6E" w:rsidRPr="000C4585" w:rsidRDefault="004B401D">
      <w:pPr>
        <w:rPr>
          <w:rFonts w:ascii="Arial" w:hAnsi="Arial" w:cs="Arial"/>
        </w:rPr>
      </w:pPr>
      <w:r w:rsidRPr="000C4585">
        <w:rPr>
          <w:rFonts w:ascii="Arial" w:eastAsia="Arial" w:hAnsi="Arial" w:cs="Arial"/>
          <w:b/>
          <w:i/>
          <w:sz w:val="28"/>
          <w:szCs w:val="28"/>
        </w:rPr>
        <w:t>- Home to school communication</w:t>
      </w:r>
      <w:r w:rsidR="006D635E">
        <w:rPr>
          <w:rFonts w:ascii="Arial" w:eastAsia="Arial" w:hAnsi="Arial" w:cs="Arial"/>
          <w:b/>
          <w:i/>
          <w:sz w:val="28"/>
          <w:szCs w:val="28"/>
        </w:rPr>
        <w:t xml:space="preserve"> in special education</w:t>
      </w:r>
      <w:r w:rsidR="00F92F6E" w:rsidRPr="000C4585">
        <w:rPr>
          <w:rFonts w:ascii="Arial" w:hAnsi="Arial" w:cs="Arial"/>
          <w:b/>
          <w:sz w:val="48"/>
          <w:szCs w:val="48"/>
        </w:rPr>
        <w:br/>
      </w:r>
    </w:p>
    <w:p w14:paraId="12B0ACAF" w14:textId="77777777" w:rsidR="00F92F6E" w:rsidRPr="000C4585" w:rsidRDefault="00F92F6E">
      <w:pPr>
        <w:rPr>
          <w:rFonts w:ascii="Arial" w:hAnsi="Arial" w:cs="Arial"/>
        </w:rPr>
      </w:pPr>
    </w:p>
    <w:p w14:paraId="1EDD7F15" w14:textId="77777777" w:rsidR="00F92F6E" w:rsidRPr="000C4585" w:rsidRDefault="00F92F6E">
      <w:pPr>
        <w:rPr>
          <w:rFonts w:ascii="Arial" w:hAnsi="Arial" w:cs="Arial"/>
        </w:rPr>
      </w:pPr>
    </w:p>
    <w:p w14:paraId="32610360" w14:textId="77777777" w:rsidR="00F92F6E" w:rsidRPr="000C4585" w:rsidRDefault="00F92F6E">
      <w:pPr>
        <w:rPr>
          <w:rFonts w:ascii="Arial" w:hAnsi="Arial" w:cs="Arial"/>
        </w:rPr>
      </w:pPr>
    </w:p>
    <w:p w14:paraId="4ECB3CEF" w14:textId="77777777" w:rsidR="00F92F6E" w:rsidRPr="000C4585" w:rsidRDefault="00F92F6E">
      <w:pPr>
        <w:rPr>
          <w:rFonts w:ascii="Arial" w:hAnsi="Arial" w:cs="Arial"/>
        </w:rPr>
      </w:pPr>
    </w:p>
    <w:p w14:paraId="65ED8C77" w14:textId="77777777" w:rsidR="00A51E48" w:rsidRPr="000C4585" w:rsidRDefault="00A51E48">
      <w:pPr>
        <w:rPr>
          <w:rFonts w:ascii="Arial" w:hAnsi="Arial" w:cs="Arial"/>
        </w:rPr>
      </w:pPr>
    </w:p>
    <w:p w14:paraId="6532A3CB" w14:textId="77777777" w:rsidR="00F92F6E" w:rsidRPr="002C6418" w:rsidRDefault="004B401D">
      <w:pPr>
        <w:ind w:left="4678"/>
        <w:rPr>
          <w:rFonts w:ascii="Arial" w:hAnsi="Arial" w:cs="Arial"/>
          <w:lang w:val="sv-SE"/>
        </w:rPr>
      </w:pPr>
      <w:r w:rsidRPr="001E47E5">
        <w:rPr>
          <w:rFonts w:ascii="Arial" w:hAnsi="Arial" w:cs="Arial"/>
          <w:b/>
          <w:lang w:val="sv-SE"/>
        </w:rPr>
        <w:br/>
      </w:r>
      <w:r w:rsidRPr="002C6418">
        <w:rPr>
          <w:rFonts w:ascii="Arial" w:hAnsi="Arial" w:cs="Arial"/>
          <w:b/>
          <w:lang w:val="sv-SE"/>
        </w:rPr>
        <w:t>Spring</w:t>
      </w:r>
      <w:r w:rsidR="00336523" w:rsidRPr="002C6418">
        <w:rPr>
          <w:rFonts w:ascii="Arial" w:hAnsi="Arial" w:cs="Arial"/>
          <w:b/>
          <w:lang w:val="sv-SE"/>
        </w:rPr>
        <w:t xml:space="preserve"> 201</w:t>
      </w:r>
      <w:r w:rsidRPr="002C6418">
        <w:rPr>
          <w:rFonts w:ascii="Arial" w:hAnsi="Arial" w:cs="Arial"/>
          <w:b/>
          <w:lang w:val="sv-SE"/>
        </w:rPr>
        <w:t>6</w:t>
      </w:r>
    </w:p>
    <w:p w14:paraId="62C29888" w14:textId="77777777" w:rsidR="004B401D" w:rsidRPr="002C6418" w:rsidRDefault="004B401D">
      <w:pPr>
        <w:tabs>
          <w:tab w:val="left" w:pos="4678"/>
        </w:tabs>
        <w:ind w:left="3912" w:firstLine="766"/>
        <w:rPr>
          <w:rFonts w:ascii="Arial" w:hAnsi="Arial" w:cs="Arial"/>
          <w:b/>
          <w:lang w:val="sv-SE"/>
        </w:rPr>
      </w:pPr>
      <w:r w:rsidRPr="002C6418">
        <w:rPr>
          <w:rFonts w:ascii="Arial" w:hAnsi="Arial" w:cs="Arial"/>
          <w:b/>
          <w:lang w:val="sv-SE"/>
        </w:rPr>
        <w:t xml:space="preserve">Jonathan Arevalo Garay </w:t>
      </w:r>
    </w:p>
    <w:p w14:paraId="5E6287ED" w14:textId="77777777" w:rsidR="00F92F6E" w:rsidRPr="002C6418" w:rsidRDefault="004B401D">
      <w:pPr>
        <w:tabs>
          <w:tab w:val="left" w:pos="4678"/>
        </w:tabs>
        <w:ind w:left="3912" w:firstLine="766"/>
        <w:rPr>
          <w:rFonts w:ascii="Arial" w:hAnsi="Arial" w:cs="Arial"/>
          <w:b/>
          <w:lang w:val="sv-SE"/>
        </w:rPr>
      </w:pPr>
      <w:r w:rsidRPr="002C6418">
        <w:rPr>
          <w:rFonts w:ascii="Arial" w:hAnsi="Arial" w:cs="Arial"/>
          <w:b/>
          <w:lang w:val="sv-SE"/>
        </w:rPr>
        <w:t>Allison Spiller</w:t>
      </w:r>
    </w:p>
    <w:p w14:paraId="050565DE" w14:textId="77777777" w:rsidR="00F92F6E" w:rsidRPr="002C6418" w:rsidRDefault="00F92F6E">
      <w:pPr>
        <w:rPr>
          <w:rFonts w:ascii="Arial" w:hAnsi="Arial" w:cs="Arial"/>
          <w:lang w:val="sv-SE"/>
        </w:rPr>
      </w:pPr>
    </w:p>
    <w:p w14:paraId="3B21B62A" w14:textId="77777777" w:rsidR="00F92F6E" w:rsidRPr="002C6418" w:rsidRDefault="00F92F6E">
      <w:pPr>
        <w:rPr>
          <w:rFonts w:ascii="Arial" w:hAnsi="Arial" w:cs="Arial"/>
          <w:lang w:val="sv-SE"/>
        </w:rPr>
      </w:pPr>
    </w:p>
    <w:p w14:paraId="17562BCC" w14:textId="77777777" w:rsidR="00F92F6E" w:rsidRPr="002C6418" w:rsidRDefault="0003387B">
      <w:pPr>
        <w:ind w:left="4678"/>
        <w:rPr>
          <w:rFonts w:ascii="Arial" w:hAnsi="Arial" w:cs="Arial"/>
          <w:lang w:val="sv-SE"/>
        </w:rPr>
      </w:pPr>
      <w:r w:rsidRPr="002C6418">
        <w:rPr>
          <w:rFonts w:ascii="Arial" w:hAnsi="Arial" w:cs="Arial"/>
          <w:b/>
          <w:lang w:val="sv-SE"/>
        </w:rPr>
        <w:br/>
      </w:r>
    </w:p>
    <w:p w14:paraId="5FDAEFF9" w14:textId="77777777" w:rsidR="00290BF4" w:rsidRPr="002C6418" w:rsidRDefault="00290BF4">
      <w:pPr>
        <w:rPr>
          <w:rFonts w:ascii="Arial" w:hAnsi="Arial" w:cs="Arial"/>
          <w:sz w:val="28"/>
          <w:szCs w:val="28"/>
          <w:lang w:val="sv-SE"/>
        </w:rPr>
        <w:sectPr w:rsidR="00290BF4" w:rsidRPr="002C6418" w:rsidSect="00290BF4">
          <w:headerReference w:type="default" r:id="rId9"/>
          <w:pgSz w:w="11906" w:h="16838" w:code="9"/>
          <w:pgMar w:top="1134" w:right="1418" w:bottom="1134" w:left="1418" w:header="737" w:footer="737" w:gutter="0"/>
          <w:pgNumType w:fmt="lowerRoman" w:start="1"/>
          <w:cols w:space="708"/>
          <w:docGrid w:linePitch="360"/>
        </w:sectPr>
      </w:pPr>
    </w:p>
    <w:p w14:paraId="6D350C81" w14:textId="77777777" w:rsidR="002279E9" w:rsidRPr="002C6418" w:rsidRDefault="002279E9" w:rsidP="001B5D8E">
      <w:pPr>
        <w:pStyle w:val="BodyText"/>
        <w:spacing w:after="0" w:line="240" w:lineRule="auto"/>
        <w:rPr>
          <w:szCs w:val="24"/>
          <w:lang w:val="sv-SE" w:eastAsia="sv-SE"/>
        </w:rPr>
      </w:pPr>
    </w:p>
    <w:p w14:paraId="272DA408" w14:textId="77777777" w:rsidR="005C248F" w:rsidRPr="002C6418" w:rsidRDefault="005C248F" w:rsidP="001B5D8E">
      <w:pPr>
        <w:pStyle w:val="BodyText"/>
        <w:spacing w:after="0" w:line="240" w:lineRule="auto"/>
        <w:rPr>
          <w:szCs w:val="24"/>
          <w:lang w:val="sv-SE" w:eastAsia="sv-SE"/>
        </w:rPr>
      </w:pPr>
    </w:p>
    <w:p w14:paraId="281D8D71" w14:textId="6050E50D" w:rsidR="00964DF6" w:rsidRDefault="00964DF6" w:rsidP="00964DF6">
      <w:pPr>
        <w:pStyle w:val="BodyText"/>
        <w:spacing w:after="0" w:line="240" w:lineRule="auto"/>
        <w:jc w:val="left"/>
        <w:rPr>
          <w:rFonts w:ascii="Cambria" w:hAnsi="Cambria"/>
          <w:b/>
          <w:sz w:val="48"/>
          <w:szCs w:val="44"/>
          <w:lang w:val="sv-SE"/>
        </w:rPr>
      </w:pPr>
      <w:r w:rsidRPr="00964DF6">
        <w:rPr>
          <w:rFonts w:ascii="Cambria" w:hAnsi="Cambria"/>
          <w:b/>
          <w:sz w:val="48"/>
          <w:szCs w:val="44"/>
          <w:lang w:val="sv-SE"/>
        </w:rPr>
        <w:t>Kommunikati</w:t>
      </w:r>
      <w:r>
        <w:rPr>
          <w:rFonts w:ascii="Cambria" w:hAnsi="Cambria"/>
          <w:b/>
          <w:sz w:val="48"/>
          <w:szCs w:val="44"/>
          <w:lang w:val="sv-SE"/>
        </w:rPr>
        <w:t xml:space="preserve">on </w:t>
      </w:r>
      <w:r w:rsidRPr="00964DF6">
        <w:rPr>
          <w:rFonts w:ascii="Cambria" w:hAnsi="Cambria"/>
          <w:b/>
          <w:sz w:val="48"/>
          <w:szCs w:val="44"/>
          <w:lang w:val="sv-SE"/>
        </w:rPr>
        <w:t xml:space="preserve">och informationsdelning i skolmiljöer – </w:t>
      </w:r>
      <w:r w:rsidRPr="00A40EBB">
        <w:rPr>
          <w:rFonts w:ascii="Arial" w:hAnsi="Arial" w:cs="Arial"/>
          <w:b/>
          <w:i/>
          <w:sz w:val="28"/>
          <w:szCs w:val="44"/>
          <w:lang w:val="sv-SE"/>
        </w:rPr>
        <w:t>Särskild undervisning</w:t>
      </w:r>
    </w:p>
    <w:p w14:paraId="363BEABE" w14:textId="77777777" w:rsidR="00964DF6" w:rsidRPr="00964DF6" w:rsidRDefault="00964DF6" w:rsidP="00964DF6">
      <w:pPr>
        <w:pStyle w:val="BodyText"/>
        <w:spacing w:after="0" w:line="240" w:lineRule="auto"/>
        <w:jc w:val="left"/>
        <w:rPr>
          <w:rFonts w:ascii="Cambria" w:hAnsi="Cambria"/>
          <w:b/>
          <w:sz w:val="48"/>
          <w:szCs w:val="44"/>
          <w:lang w:val="sv-SE"/>
        </w:rPr>
      </w:pPr>
    </w:p>
    <w:p w14:paraId="2742705F" w14:textId="77777777" w:rsidR="00FC596E" w:rsidRPr="001B5D8E" w:rsidRDefault="00FC596E" w:rsidP="001B5D8E">
      <w:pPr>
        <w:pStyle w:val="BodyText"/>
        <w:spacing w:after="0" w:line="240" w:lineRule="auto"/>
        <w:rPr>
          <w:rFonts w:ascii="Cambria" w:hAnsi="Cambria"/>
          <w:b/>
          <w:sz w:val="44"/>
          <w:szCs w:val="44"/>
          <w:lang w:val="sv-SE"/>
        </w:rPr>
      </w:pPr>
      <w:r w:rsidRPr="001B5D8E">
        <w:rPr>
          <w:rFonts w:ascii="Cambria" w:hAnsi="Cambria"/>
          <w:b/>
          <w:sz w:val="44"/>
          <w:szCs w:val="44"/>
          <w:lang w:val="sv-SE"/>
        </w:rPr>
        <w:t>Sammanfattning</w:t>
      </w:r>
    </w:p>
    <w:p w14:paraId="10444CC9" w14:textId="35089CFF" w:rsidR="00FC596E" w:rsidRPr="002C6418" w:rsidRDefault="00FC596E" w:rsidP="001B5D8E">
      <w:pPr>
        <w:rPr>
          <w:lang w:val="sv-SE"/>
        </w:rPr>
      </w:pPr>
      <w:r w:rsidRPr="001B5D8E">
        <w:rPr>
          <w:lang w:val="sv-SE"/>
        </w:rPr>
        <w:t xml:space="preserve">Kommunikation mellan </w:t>
      </w:r>
      <w:r w:rsidR="006879D8">
        <w:rPr>
          <w:lang w:val="sv-SE"/>
        </w:rPr>
        <w:t>föräldrar och lärare</w:t>
      </w:r>
      <w:r w:rsidRPr="001B5D8E">
        <w:rPr>
          <w:lang w:val="sv-SE"/>
        </w:rPr>
        <w:t xml:space="preserve"> inom </w:t>
      </w:r>
      <w:r w:rsidR="00040479">
        <w:rPr>
          <w:lang w:val="sv-SE"/>
        </w:rPr>
        <w:t>särskild</w:t>
      </w:r>
      <w:r w:rsidRPr="001B5D8E">
        <w:rPr>
          <w:lang w:val="sv-SE"/>
        </w:rPr>
        <w:t xml:space="preserve"> undervisning är en viktig </w:t>
      </w:r>
      <w:r w:rsidR="000C19EE">
        <w:rPr>
          <w:lang w:val="sv-SE"/>
        </w:rPr>
        <w:t>aspekt inom skolväsendet</w:t>
      </w:r>
      <w:r w:rsidRPr="001B5D8E">
        <w:rPr>
          <w:lang w:val="sv-SE"/>
        </w:rPr>
        <w:t>.</w:t>
      </w:r>
      <w:r w:rsidR="00040479">
        <w:rPr>
          <w:lang w:val="sv-SE"/>
        </w:rPr>
        <w:t xml:space="preserve"> Detta examensarbete undersöker hur kommunikation sker mellan föräldrar och lärare inom särskild undervisning. Forskningen fokuserade på de tillgängliga metoderna</w:t>
      </w:r>
      <w:r w:rsidR="00AC288A">
        <w:rPr>
          <w:lang w:val="sv-SE"/>
        </w:rPr>
        <w:t xml:space="preserve"> som kan användas</w:t>
      </w:r>
      <w:r w:rsidR="00040479">
        <w:rPr>
          <w:lang w:val="sv-SE"/>
        </w:rPr>
        <w:t xml:space="preserve"> vid kommunikation, typ av information som delas och hur denna</w:t>
      </w:r>
      <w:r w:rsidR="00767A4B">
        <w:rPr>
          <w:lang w:val="sv-SE"/>
        </w:rPr>
        <w:t xml:space="preserve"> kommunikation och</w:t>
      </w:r>
      <w:r w:rsidR="0099794E">
        <w:rPr>
          <w:lang w:val="sv-SE"/>
        </w:rPr>
        <w:t xml:space="preserve"> informationsdelning</w:t>
      </w:r>
      <w:r w:rsidR="00D5208E">
        <w:rPr>
          <w:lang w:val="sv-SE"/>
        </w:rPr>
        <w:t xml:space="preserve"> kan</w:t>
      </w:r>
      <w:r w:rsidR="00040479">
        <w:rPr>
          <w:lang w:val="sv-SE"/>
        </w:rPr>
        <w:t xml:space="preserve"> förbättras. Examens</w:t>
      </w:r>
      <w:r w:rsidR="00AA7E64">
        <w:rPr>
          <w:lang w:val="sv-SE"/>
        </w:rPr>
        <w:t>-</w:t>
      </w:r>
      <w:r w:rsidR="00040479">
        <w:rPr>
          <w:lang w:val="sv-SE"/>
        </w:rPr>
        <w:t>arbetet undersöker även och jämför</w:t>
      </w:r>
      <w:r w:rsidR="00D34324">
        <w:rPr>
          <w:lang w:val="sv-SE"/>
        </w:rPr>
        <w:t xml:space="preserve"> s</w:t>
      </w:r>
      <w:r w:rsidR="00040479">
        <w:rPr>
          <w:lang w:val="sv-SE"/>
        </w:rPr>
        <w:t xml:space="preserve">vensk data med data </w:t>
      </w:r>
      <w:r w:rsidR="00C65F71">
        <w:rPr>
          <w:lang w:val="sv-SE"/>
        </w:rPr>
        <w:t xml:space="preserve">som har inhämtats </w:t>
      </w:r>
      <w:r w:rsidR="00040479">
        <w:rPr>
          <w:lang w:val="sv-SE"/>
        </w:rPr>
        <w:t xml:space="preserve">från USA. </w:t>
      </w:r>
      <w:r w:rsidR="003D1597">
        <w:rPr>
          <w:lang w:val="sv-SE"/>
        </w:rPr>
        <w:t>Studien genomfördes genom intervjuer som genomfördes både i Sverige och i USA med föräldrar och lärare med kopplingar till särskild undervisning. En jämförand</w:t>
      </w:r>
      <w:r w:rsidR="00724DC8">
        <w:rPr>
          <w:lang w:val="sv-SE"/>
        </w:rPr>
        <w:t>e analys</w:t>
      </w:r>
      <w:r w:rsidR="003D1597">
        <w:rPr>
          <w:lang w:val="sv-SE"/>
        </w:rPr>
        <w:t xml:space="preserve"> genomfördes sedan med de</w:t>
      </w:r>
      <w:r w:rsidR="004F47E7">
        <w:rPr>
          <w:lang w:val="sv-SE"/>
        </w:rPr>
        <w:t xml:space="preserve"> </w:t>
      </w:r>
      <w:r w:rsidR="003D1597">
        <w:rPr>
          <w:lang w:val="sv-SE"/>
        </w:rPr>
        <w:t xml:space="preserve">data som inhämtades genom intervjuerna. En litteraturgranskning genomfördes och resulterade i användandet av teorin om Transactive Knowledge System och ramverket Collaborative Reflection. Teorin användes sedan för att analysera och koppla till resultatet. </w:t>
      </w:r>
      <w:r w:rsidR="00B17464">
        <w:rPr>
          <w:lang w:val="sv-SE"/>
        </w:rPr>
        <w:t>Analysen visade att elektroniska medel var att föredra i både Sverige och USA, något som gav föräldrar tillgång till både</w:t>
      </w:r>
      <w:r w:rsidR="0068724F">
        <w:rPr>
          <w:lang w:val="sv-SE"/>
        </w:rPr>
        <w:t xml:space="preserve"> data av </w:t>
      </w:r>
      <w:r w:rsidR="00B17464">
        <w:rPr>
          <w:lang w:val="sv-SE"/>
        </w:rPr>
        <w:t>akademisk</w:t>
      </w:r>
      <w:r w:rsidR="0068724F">
        <w:rPr>
          <w:lang w:val="sv-SE"/>
        </w:rPr>
        <w:t xml:space="preserve"> form, som betyg </w:t>
      </w:r>
      <w:r w:rsidR="00B17464">
        <w:rPr>
          <w:lang w:val="sv-SE"/>
        </w:rPr>
        <w:t xml:space="preserve">och </w:t>
      </w:r>
      <w:r w:rsidR="0068724F">
        <w:rPr>
          <w:lang w:val="sv-SE"/>
        </w:rPr>
        <w:t xml:space="preserve">data över barnens beteende i klassrummet. </w:t>
      </w:r>
      <w:r w:rsidR="004F2017">
        <w:rPr>
          <w:lang w:val="sv-SE"/>
        </w:rPr>
        <w:t xml:space="preserve">Personlig </w:t>
      </w:r>
      <w:r w:rsidR="00841613">
        <w:rPr>
          <w:lang w:val="sv-SE"/>
        </w:rPr>
        <w:t>kommunikation</w:t>
      </w:r>
      <w:r w:rsidR="004F2017">
        <w:rPr>
          <w:lang w:val="sv-SE"/>
        </w:rPr>
        <w:t xml:space="preserve"> visades även vara en viktig aspekt inom de kommunikationsmedel som användes och benämndes av både lärare och föräldrar som oersättlig. </w:t>
      </w:r>
      <w:r w:rsidR="000D76A9">
        <w:rPr>
          <w:lang w:val="sv-SE"/>
        </w:rPr>
        <w:t>Resultatet visade att i Sverige var föräldrar nöjda med den mängd i</w:t>
      </w:r>
      <w:r w:rsidR="00AA7E64">
        <w:rPr>
          <w:lang w:val="sv-SE"/>
        </w:rPr>
        <w:t xml:space="preserve">nformation som de fick ta del </w:t>
      </w:r>
      <w:r w:rsidR="000D76A9">
        <w:rPr>
          <w:lang w:val="sv-SE"/>
        </w:rPr>
        <w:t>av,</w:t>
      </w:r>
      <w:r w:rsidR="004F2017">
        <w:rPr>
          <w:lang w:val="sv-SE"/>
        </w:rPr>
        <w:t xml:space="preserve"> där </w:t>
      </w:r>
      <w:r w:rsidR="000D76A9">
        <w:rPr>
          <w:lang w:val="sv-SE"/>
        </w:rPr>
        <w:t>föräldrarna</w:t>
      </w:r>
      <w:r w:rsidR="004F2017">
        <w:rPr>
          <w:lang w:val="sv-SE"/>
        </w:rPr>
        <w:t xml:space="preserve"> oftast endast vill ha tillgång till information vid behov. Detta skiljer sig skarpt mot hur det ser ut i USA, </w:t>
      </w:r>
      <w:r w:rsidR="00AA7E64">
        <w:rPr>
          <w:lang w:val="sv-SE"/>
        </w:rPr>
        <w:t xml:space="preserve">där </w:t>
      </w:r>
      <w:r w:rsidR="004F2017">
        <w:rPr>
          <w:lang w:val="sv-SE"/>
        </w:rPr>
        <w:t>föräldrar vill ha tillgång till så mycket information som möjligt.</w:t>
      </w:r>
      <w:r w:rsidR="003D1597">
        <w:rPr>
          <w:lang w:val="sv-SE"/>
        </w:rPr>
        <w:t xml:space="preserve"> </w:t>
      </w:r>
      <w:r w:rsidRPr="002C6418">
        <w:rPr>
          <w:lang w:val="sv-SE"/>
        </w:rPr>
        <w:br w:type="page"/>
      </w:r>
    </w:p>
    <w:p w14:paraId="1CFA816D" w14:textId="1D102ABD" w:rsidR="00290BF4" w:rsidRPr="000C4585" w:rsidRDefault="004924B8" w:rsidP="001B5D8E">
      <w:pPr>
        <w:pStyle w:val="BodyText"/>
        <w:spacing w:after="0" w:line="240" w:lineRule="auto"/>
        <w:rPr>
          <w:rFonts w:ascii="Cambria" w:hAnsi="Cambria"/>
          <w:b/>
          <w:sz w:val="44"/>
          <w:szCs w:val="44"/>
        </w:rPr>
      </w:pPr>
      <w:r w:rsidRPr="000C4585">
        <w:rPr>
          <w:rFonts w:ascii="Cambria" w:hAnsi="Cambria"/>
          <w:b/>
          <w:sz w:val="44"/>
          <w:szCs w:val="44"/>
        </w:rPr>
        <w:lastRenderedPageBreak/>
        <w:t>Abstract</w:t>
      </w:r>
    </w:p>
    <w:p w14:paraId="2FBB5040" w14:textId="3C76B8DD" w:rsidR="009157A9" w:rsidRPr="009157A9" w:rsidRDefault="003D44C1" w:rsidP="00EF2F74">
      <w:pPr>
        <w:rPr>
          <w:rFonts w:ascii="Times" w:hAnsi="Times"/>
          <w:sz w:val="20"/>
          <w:szCs w:val="20"/>
          <w:lang w:eastAsia="en-US"/>
        </w:rPr>
      </w:pPr>
      <w:r w:rsidRPr="000C4585">
        <w:rPr>
          <w:rFonts w:ascii="Arial" w:hAnsi="Arial" w:cs="Arial"/>
          <w:b/>
          <w:noProof/>
          <w:sz w:val="28"/>
          <w:szCs w:val="28"/>
          <w:lang w:eastAsia="en-US"/>
        </w:rPr>
        <mc:AlternateContent>
          <mc:Choice Requires="wps">
            <w:drawing>
              <wp:anchor distT="0" distB="0" distL="114300" distR="114300" simplePos="0" relativeHeight="251658240" behindDoc="0" locked="0" layoutInCell="1" allowOverlap="1" wp14:anchorId="2C925EC6" wp14:editId="064A9F1C">
                <wp:simplePos x="0" y="0"/>
                <wp:positionH relativeFrom="column">
                  <wp:posOffset>67310</wp:posOffset>
                </wp:positionH>
                <wp:positionV relativeFrom="margin">
                  <wp:posOffset>7570470</wp:posOffset>
                </wp:positionV>
                <wp:extent cx="5480685" cy="1726565"/>
                <wp:effectExtent l="4445" t="1905" r="13970" b="11430"/>
                <wp:wrapSquare wrapText="bothSides"/>
                <wp:docPr id="1"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0685" cy="1726565"/>
                        </a:xfrm>
                        <a:prstGeom prst="rect">
                          <a:avLst/>
                        </a:prstGeom>
                        <a:solidFill>
                          <a:srgbClr val="FFFFFF"/>
                        </a:solidFill>
                        <a:ln w="9525">
                          <a:solidFill>
                            <a:srgbClr val="000000"/>
                          </a:solidFill>
                          <a:miter lim="800000"/>
                          <a:headEnd/>
                          <a:tailEnd/>
                        </a:ln>
                      </wps:spPr>
                      <wps:txbx>
                        <w:txbxContent>
                          <w:p w14:paraId="77F4B768" w14:textId="60DB493C" w:rsidR="00147421" w:rsidRPr="006322C4" w:rsidRDefault="00147421" w:rsidP="00C2325C">
                            <w:pPr>
                              <w:pStyle w:val="Info"/>
                              <w:tabs>
                                <w:tab w:val="clear" w:pos="1260"/>
                                <w:tab w:val="clear" w:pos="4140"/>
                                <w:tab w:val="clear" w:pos="5760"/>
                                <w:tab w:val="left" w:pos="1418"/>
                              </w:tabs>
                              <w:spacing w:before="0" w:after="0"/>
                              <w:ind w:left="1418" w:hanging="1418"/>
                              <w:rPr>
                                <w:rFonts w:ascii="Times New Roman" w:hAnsi="Times New Roman" w:cs="Times New Roman"/>
                                <w:sz w:val="20"/>
                                <w:szCs w:val="20"/>
                              </w:rPr>
                            </w:pPr>
                            <w:r w:rsidRPr="006322C4">
                              <w:rPr>
                                <w:rFonts w:ascii="Times New Roman" w:hAnsi="Times New Roman" w:cs="Times New Roman"/>
                                <w:b/>
                                <w:sz w:val="20"/>
                                <w:szCs w:val="20"/>
                              </w:rPr>
                              <w:t>Date</w:t>
                            </w:r>
                            <w:r>
                              <w:rPr>
                                <w:rFonts w:ascii="Times New Roman" w:hAnsi="Times New Roman" w:cs="Times New Roman"/>
                                <w:sz w:val="20"/>
                                <w:szCs w:val="20"/>
                              </w:rPr>
                              <w:t>:</w:t>
                            </w:r>
                            <w:r>
                              <w:rPr>
                                <w:rFonts w:ascii="Times New Roman" w:hAnsi="Times New Roman" w:cs="Times New Roman"/>
                                <w:sz w:val="20"/>
                                <w:szCs w:val="20"/>
                              </w:rPr>
                              <w:tab/>
                            </w:r>
                            <w:r>
                              <w:rPr>
                                <w:rFonts w:ascii="Times New Roman" w:hAnsi="Times New Roman" w:cs="Times New Roman"/>
                                <w:sz w:val="20"/>
                                <w:szCs w:val="20"/>
                              </w:rPr>
                              <w:tab/>
                              <w:t>2016-05-26</w:t>
                            </w:r>
                          </w:p>
                          <w:p w14:paraId="022D036D" w14:textId="77777777" w:rsidR="00147421" w:rsidRPr="006322C4" w:rsidRDefault="00147421" w:rsidP="00C2325C">
                            <w:pPr>
                              <w:pStyle w:val="Info"/>
                              <w:tabs>
                                <w:tab w:val="clear" w:pos="1260"/>
                                <w:tab w:val="clear" w:pos="4140"/>
                                <w:tab w:val="clear" w:pos="5760"/>
                                <w:tab w:val="left" w:pos="1418"/>
                              </w:tabs>
                              <w:spacing w:before="0" w:after="0"/>
                              <w:ind w:left="1418" w:hanging="1418"/>
                              <w:rPr>
                                <w:rFonts w:ascii="Times New Roman" w:hAnsi="Times New Roman" w:cs="Times New Roman"/>
                                <w:sz w:val="20"/>
                                <w:szCs w:val="20"/>
                              </w:rPr>
                            </w:pPr>
                            <w:r w:rsidRPr="006322C4">
                              <w:rPr>
                                <w:rFonts w:ascii="Times New Roman" w:hAnsi="Times New Roman" w:cs="Times New Roman"/>
                                <w:b/>
                                <w:sz w:val="20"/>
                                <w:szCs w:val="20"/>
                              </w:rPr>
                              <w:t>Authors</w:t>
                            </w:r>
                            <w:r w:rsidRPr="006322C4">
                              <w:rPr>
                                <w:rFonts w:ascii="Times New Roman" w:hAnsi="Times New Roman" w:cs="Times New Roman"/>
                                <w:sz w:val="20"/>
                                <w:szCs w:val="20"/>
                              </w:rPr>
                              <w:t>:</w:t>
                            </w:r>
                            <w:r w:rsidRPr="006322C4">
                              <w:rPr>
                                <w:rFonts w:ascii="Times New Roman" w:hAnsi="Times New Roman" w:cs="Times New Roman"/>
                                <w:sz w:val="20"/>
                                <w:szCs w:val="20"/>
                              </w:rPr>
                              <w:tab/>
                            </w:r>
                            <w:r w:rsidRPr="006322C4">
                              <w:rPr>
                                <w:rFonts w:ascii="Times New Roman" w:hAnsi="Times New Roman" w:cs="Times New Roman"/>
                                <w:sz w:val="20"/>
                                <w:szCs w:val="20"/>
                              </w:rPr>
                              <w:tab/>
                            </w:r>
                            <w:r>
                              <w:rPr>
                                <w:rFonts w:ascii="Times New Roman" w:hAnsi="Times New Roman" w:cs="Times New Roman"/>
                                <w:sz w:val="20"/>
                                <w:szCs w:val="20"/>
                              </w:rPr>
                              <w:t>Jonathan Arevalo Garay &amp; Allison Spiller</w:t>
                            </w:r>
                          </w:p>
                          <w:p w14:paraId="13E91CC8" w14:textId="77777777" w:rsidR="00147421" w:rsidRPr="006322C4" w:rsidRDefault="00147421" w:rsidP="00C2325C">
                            <w:pPr>
                              <w:pStyle w:val="Info"/>
                              <w:tabs>
                                <w:tab w:val="clear" w:pos="1260"/>
                                <w:tab w:val="clear" w:pos="4140"/>
                                <w:tab w:val="clear" w:pos="5760"/>
                                <w:tab w:val="left" w:pos="1418"/>
                              </w:tabs>
                              <w:spacing w:before="0" w:after="0"/>
                              <w:ind w:left="1418" w:hanging="1418"/>
                              <w:rPr>
                                <w:rFonts w:ascii="Times New Roman" w:hAnsi="Times New Roman" w:cs="Times New Roman"/>
                                <w:sz w:val="20"/>
                                <w:szCs w:val="20"/>
                              </w:rPr>
                            </w:pPr>
                            <w:r w:rsidRPr="006322C4">
                              <w:rPr>
                                <w:rFonts w:ascii="Times New Roman" w:hAnsi="Times New Roman" w:cs="Times New Roman"/>
                                <w:sz w:val="20"/>
                                <w:szCs w:val="20"/>
                              </w:rPr>
                              <w:tab/>
                            </w:r>
                            <w:r w:rsidRPr="006322C4">
                              <w:rPr>
                                <w:rFonts w:ascii="Times New Roman" w:hAnsi="Times New Roman" w:cs="Times New Roman"/>
                                <w:sz w:val="20"/>
                                <w:szCs w:val="20"/>
                              </w:rPr>
                              <w:tab/>
                            </w:r>
                          </w:p>
                          <w:p w14:paraId="7101D044" w14:textId="77777777" w:rsidR="00147421" w:rsidRPr="00ED174E" w:rsidRDefault="00147421" w:rsidP="00C2325C">
                            <w:pPr>
                              <w:pStyle w:val="Info"/>
                              <w:tabs>
                                <w:tab w:val="clear" w:pos="1260"/>
                                <w:tab w:val="clear" w:pos="4140"/>
                                <w:tab w:val="clear" w:pos="5760"/>
                                <w:tab w:val="left" w:pos="1418"/>
                              </w:tabs>
                              <w:spacing w:before="0" w:after="0"/>
                              <w:ind w:left="1418" w:hanging="1418"/>
                              <w:rPr>
                                <w:rFonts w:ascii="Times New Roman" w:hAnsi="Times New Roman" w:cs="Times New Roman"/>
                                <w:sz w:val="20"/>
                                <w:szCs w:val="20"/>
                              </w:rPr>
                            </w:pPr>
                            <w:r w:rsidRPr="00ED174E">
                              <w:rPr>
                                <w:rFonts w:ascii="Times New Roman" w:hAnsi="Times New Roman" w:cs="Times New Roman"/>
                                <w:b/>
                                <w:sz w:val="20"/>
                                <w:szCs w:val="20"/>
                              </w:rPr>
                              <w:t>Program</w:t>
                            </w:r>
                            <w:r w:rsidRPr="00ED174E">
                              <w:rPr>
                                <w:rFonts w:ascii="Times New Roman" w:hAnsi="Times New Roman" w:cs="Times New Roman"/>
                                <w:sz w:val="20"/>
                                <w:szCs w:val="20"/>
                              </w:rPr>
                              <w:t>:</w:t>
                            </w:r>
                            <w:r w:rsidRPr="00ED174E">
                              <w:rPr>
                                <w:rFonts w:ascii="Times New Roman" w:hAnsi="Times New Roman" w:cs="Times New Roman"/>
                                <w:sz w:val="20"/>
                                <w:szCs w:val="20"/>
                              </w:rPr>
                              <w:tab/>
                            </w:r>
                            <w:r w:rsidRPr="00ED174E">
                              <w:rPr>
                                <w:rFonts w:ascii="Times New Roman" w:hAnsi="Times New Roman" w:cs="Times New Roman"/>
                                <w:sz w:val="20"/>
                                <w:szCs w:val="20"/>
                              </w:rPr>
                              <w:tab/>
                            </w:r>
                            <w:r>
                              <w:rPr>
                                <w:rFonts w:ascii="Times New Roman" w:hAnsi="Times New Roman" w:cs="Times New Roman"/>
                                <w:sz w:val="20"/>
                                <w:szCs w:val="20"/>
                              </w:rPr>
                              <w:t>Systems Development – IT and Society</w:t>
                            </w:r>
                          </w:p>
                          <w:p w14:paraId="6D9FA69A" w14:textId="77777777" w:rsidR="00147421" w:rsidRPr="00ED174E" w:rsidRDefault="00147421" w:rsidP="00C2325C">
                            <w:pPr>
                              <w:pStyle w:val="Info"/>
                              <w:tabs>
                                <w:tab w:val="clear" w:pos="1260"/>
                                <w:tab w:val="clear" w:pos="4140"/>
                                <w:tab w:val="clear" w:pos="5760"/>
                              </w:tabs>
                              <w:spacing w:before="0" w:after="0"/>
                              <w:ind w:left="1418" w:hanging="1418"/>
                              <w:rPr>
                                <w:rFonts w:ascii="Times New Roman" w:hAnsi="Times New Roman" w:cs="Times New Roman"/>
                                <w:sz w:val="20"/>
                                <w:szCs w:val="20"/>
                              </w:rPr>
                            </w:pPr>
                            <w:r w:rsidRPr="00ED174E">
                              <w:rPr>
                                <w:rFonts w:ascii="Times New Roman" w:hAnsi="Times New Roman" w:cs="Times New Roman"/>
                                <w:b/>
                                <w:sz w:val="20"/>
                                <w:szCs w:val="20"/>
                              </w:rPr>
                              <w:t>Main Field</w:t>
                            </w:r>
                            <w:r w:rsidRPr="00ED174E">
                              <w:rPr>
                                <w:rFonts w:ascii="Times New Roman" w:hAnsi="Times New Roman" w:cs="Times New Roman"/>
                                <w:sz w:val="20"/>
                                <w:szCs w:val="20"/>
                              </w:rPr>
                              <w:t>:</w:t>
                            </w:r>
                            <w:r w:rsidRPr="00ED174E">
                              <w:rPr>
                                <w:rFonts w:ascii="Times New Roman" w:hAnsi="Times New Roman" w:cs="Times New Roman"/>
                                <w:sz w:val="20"/>
                                <w:szCs w:val="20"/>
                              </w:rPr>
                              <w:tab/>
                            </w:r>
                            <w:r w:rsidRPr="00ED174E">
                              <w:rPr>
                                <w:rFonts w:ascii="Times New Roman" w:hAnsi="Times New Roman" w:cs="Times New Roman"/>
                                <w:sz w:val="20"/>
                                <w:szCs w:val="20"/>
                              </w:rPr>
                              <w:tab/>
                            </w:r>
                            <w:r>
                              <w:rPr>
                                <w:rFonts w:ascii="Times New Roman" w:hAnsi="Times New Roman" w:cs="Times New Roman"/>
                                <w:sz w:val="20"/>
                                <w:szCs w:val="20"/>
                              </w:rPr>
                              <w:t>Informatics</w:t>
                            </w:r>
                            <w:r w:rsidRPr="00ED174E">
                              <w:rPr>
                                <w:rFonts w:ascii="Times New Roman" w:hAnsi="Times New Roman" w:cs="Times New Roman"/>
                                <w:sz w:val="20"/>
                                <w:szCs w:val="20"/>
                              </w:rPr>
                              <w:tab/>
                            </w:r>
                          </w:p>
                          <w:p w14:paraId="20C76359" w14:textId="77777777" w:rsidR="00147421" w:rsidRPr="006322C4" w:rsidRDefault="00147421" w:rsidP="00C2325C">
                            <w:pPr>
                              <w:pStyle w:val="Info"/>
                              <w:tabs>
                                <w:tab w:val="clear" w:pos="1260"/>
                                <w:tab w:val="clear" w:pos="4140"/>
                                <w:tab w:val="clear" w:pos="5760"/>
                                <w:tab w:val="left" w:pos="1418"/>
                              </w:tabs>
                              <w:spacing w:before="0" w:after="0"/>
                              <w:ind w:left="1418" w:hanging="1418"/>
                              <w:rPr>
                                <w:rFonts w:ascii="Times New Roman" w:hAnsi="Times New Roman" w:cs="Times New Roman"/>
                                <w:sz w:val="20"/>
                                <w:szCs w:val="20"/>
                              </w:rPr>
                            </w:pPr>
                            <w:r w:rsidRPr="006322C4">
                              <w:rPr>
                                <w:rFonts w:ascii="Times New Roman" w:hAnsi="Times New Roman" w:cs="Times New Roman"/>
                                <w:b/>
                                <w:sz w:val="20"/>
                                <w:szCs w:val="20"/>
                              </w:rPr>
                              <w:t>Credits:</w:t>
                            </w:r>
                            <w:r w:rsidRPr="006322C4">
                              <w:rPr>
                                <w:rFonts w:ascii="Times New Roman" w:hAnsi="Times New Roman" w:cs="Times New Roman"/>
                                <w:sz w:val="20"/>
                                <w:szCs w:val="20"/>
                              </w:rPr>
                              <w:tab/>
                            </w:r>
                            <w:r w:rsidRPr="006322C4">
                              <w:rPr>
                                <w:rFonts w:ascii="Times New Roman" w:hAnsi="Times New Roman" w:cs="Times New Roman"/>
                                <w:sz w:val="20"/>
                                <w:szCs w:val="20"/>
                              </w:rPr>
                              <w:tab/>
                              <w:t>15 hp</w:t>
                            </w:r>
                          </w:p>
                          <w:p w14:paraId="1C3B1B7C" w14:textId="77777777" w:rsidR="00147421" w:rsidRPr="006322C4" w:rsidRDefault="00147421" w:rsidP="00C2325C">
                            <w:pPr>
                              <w:pStyle w:val="Info"/>
                              <w:tabs>
                                <w:tab w:val="clear" w:pos="1260"/>
                                <w:tab w:val="clear" w:pos="4140"/>
                                <w:tab w:val="clear" w:pos="5760"/>
                                <w:tab w:val="left" w:pos="1418"/>
                              </w:tabs>
                              <w:spacing w:before="0" w:after="0"/>
                              <w:ind w:left="1418" w:hanging="1418"/>
                              <w:rPr>
                                <w:rFonts w:ascii="Times New Roman" w:hAnsi="Times New Roman" w:cs="Times New Roman"/>
                                <w:sz w:val="20"/>
                                <w:szCs w:val="20"/>
                              </w:rPr>
                            </w:pPr>
                            <w:r w:rsidRPr="006322C4">
                              <w:rPr>
                                <w:rFonts w:ascii="Times New Roman" w:hAnsi="Times New Roman" w:cs="Times New Roman"/>
                                <w:b/>
                                <w:sz w:val="20"/>
                                <w:szCs w:val="20"/>
                              </w:rPr>
                              <w:t>Level of education</w:t>
                            </w:r>
                            <w:r w:rsidRPr="006322C4">
                              <w:rPr>
                                <w:rFonts w:ascii="Times New Roman" w:hAnsi="Times New Roman" w:cs="Times New Roman"/>
                                <w:sz w:val="20"/>
                                <w:szCs w:val="20"/>
                              </w:rPr>
                              <w:t xml:space="preserve">: </w:t>
                            </w:r>
                            <w:r w:rsidRPr="006322C4">
                              <w:rPr>
                                <w:rFonts w:ascii="Times New Roman" w:hAnsi="Times New Roman" w:cs="Times New Roman"/>
                                <w:sz w:val="20"/>
                                <w:szCs w:val="20"/>
                              </w:rPr>
                              <w:tab/>
                              <w:t>Bachelor</w:t>
                            </w:r>
                            <w:r>
                              <w:rPr>
                                <w:rFonts w:ascii="Times New Roman" w:hAnsi="Times New Roman" w:cs="Times New Roman"/>
                                <w:sz w:val="20"/>
                                <w:szCs w:val="20"/>
                              </w:rPr>
                              <w:t>’s Degree</w:t>
                            </w:r>
                          </w:p>
                          <w:p w14:paraId="229A28D5" w14:textId="77777777" w:rsidR="00147421" w:rsidRPr="00ED174E" w:rsidRDefault="00147421" w:rsidP="00032C2B">
                            <w:pPr>
                              <w:pStyle w:val="Info"/>
                              <w:tabs>
                                <w:tab w:val="clear" w:pos="1260"/>
                                <w:tab w:val="clear" w:pos="4140"/>
                                <w:tab w:val="clear" w:pos="5760"/>
                                <w:tab w:val="left" w:pos="1418"/>
                              </w:tabs>
                              <w:ind w:left="1418" w:hanging="1418"/>
                              <w:rPr>
                                <w:rFonts w:ascii="Times New Roman" w:hAnsi="Times New Roman" w:cs="Times New Roman"/>
                                <w:sz w:val="20"/>
                                <w:szCs w:val="20"/>
                              </w:rPr>
                            </w:pPr>
                            <w:r w:rsidRPr="00ED174E">
                              <w:rPr>
                                <w:rFonts w:ascii="Times New Roman" w:hAnsi="Times New Roman" w:cs="Times New Roman"/>
                                <w:b/>
                                <w:sz w:val="20"/>
                                <w:szCs w:val="20"/>
                              </w:rPr>
                              <w:t>Keywords</w:t>
                            </w:r>
                            <w:r w:rsidRPr="00ED174E">
                              <w:rPr>
                                <w:rFonts w:ascii="Times New Roman" w:hAnsi="Times New Roman" w:cs="Times New Roman"/>
                                <w:sz w:val="20"/>
                                <w:szCs w:val="20"/>
                              </w:rPr>
                              <w:t>:</w:t>
                            </w:r>
                            <w:r w:rsidRPr="00ED174E">
                              <w:rPr>
                                <w:rFonts w:ascii="Times New Roman" w:hAnsi="Times New Roman" w:cs="Times New Roman"/>
                                <w:sz w:val="20"/>
                                <w:szCs w:val="20"/>
                              </w:rPr>
                              <w:tab/>
                            </w:r>
                            <w:r w:rsidRPr="00ED174E">
                              <w:rPr>
                                <w:rFonts w:ascii="Times New Roman" w:hAnsi="Times New Roman" w:cs="Times New Roman"/>
                                <w:sz w:val="20"/>
                                <w:szCs w:val="20"/>
                              </w:rPr>
                              <w:tab/>
                              <w:t xml:space="preserve"> </w:t>
                            </w:r>
                          </w:p>
                          <w:p w14:paraId="0F1D437B" w14:textId="77777777" w:rsidR="00147421" w:rsidRPr="00ED174E" w:rsidRDefault="00147421" w:rsidP="00032C2B">
                            <w:pPr>
                              <w:pStyle w:val="Info"/>
                              <w:tabs>
                                <w:tab w:val="clear" w:pos="1260"/>
                                <w:tab w:val="clear" w:pos="4140"/>
                                <w:tab w:val="clear" w:pos="5760"/>
                                <w:tab w:val="left" w:pos="1418"/>
                              </w:tabs>
                              <w:ind w:left="2608" w:hanging="2608"/>
                            </w:pPr>
                            <w:r w:rsidRPr="00ED174E">
                              <w:rPr>
                                <w:rFonts w:ascii="Times New Roman" w:hAnsi="Times New Roman" w:cs="Times New Roman"/>
                                <w:b/>
                                <w:sz w:val="20"/>
                                <w:szCs w:val="20"/>
                              </w:rPr>
                              <w:t>Publishers</w:t>
                            </w:r>
                            <w:r w:rsidRPr="00ED174E">
                              <w:rPr>
                                <w:rFonts w:ascii="Times New Roman" w:hAnsi="Times New Roman" w:cs="Times New Roman"/>
                                <w:sz w:val="20"/>
                                <w:szCs w:val="20"/>
                              </w:rPr>
                              <w:t xml:space="preserve">: </w:t>
                            </w:r>
                            <w:r w:rsidRPr="00ED174E">
                              <w:rPr>
                                <w:rFonts w:ascii="Times New Roman" w:hAnsi="Times New Roman" w:cs="Times New Roman"/>
                                <w:sz w:val="20"/>
                                <w:szCs w:val="20"/>
                              </w:rPr>
                              <w:tab/>
                            </w:r>
                            <w:r w:rsidRPr="00ED174E">
                              <w:rPr>
                                <w:rFonts w:ascii="Times New Roman" w:hAnsi="Times New Roman" w:cs="Times New Roman"/>
                                <w:sz w:val="20"/>
                                <w:szCs w:val="20"/>
                              </w:rPr>
                              <w:tab/>
                              <w:t>Högskolan Väst, Institution of economics and IT,</w:t>
                            </w:r>
                            <w:r w:rsidRPr="00ED174E">
                              <w:rPr>
                                <w:rFonts w:ascii="Times New Roman" w:hAnsi="Times New Roman" w:cs="Times New Roman"/>
                                <w:sz w:val="20"/>
                                <w:szCs w:val="20"/>
                              </w:rPr>
                              <w:br/>
                              <w:t>461 86 Trollhättan</w:t>
                            </w:r>
                            <w:r w:rsidRPr="00ED174E">
                              <w:br/>
                              <w:t>Tel: 0520-22 30 00  Fax: 0520-22 32 99  Web: www.hv.s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C925EC6" id="_x0000_t202" coordsize="21600,21600" o:spt="202" path="m,l,21600r21600,l21600,xe">
                <v:stroke joinstyle="miter"/>
                <v:path gradientshapeok="t" o:connecttype="rect"/>
              </v:shapetype>
              <v:shape id="Text Box 57" o:spid="_x0000_s1026" type="#_x0000_t202" style="position:absolute;margin-left:5.3pt;margin-top:596.1pt;width:431.55pt;height:135.9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">
                <v:textbox>
                  <w:txbxContent>
                    <w:p w14:paraId="77F4B768" w14:textId="60DB493C" w:rsidR="002C6418" w:rsidRPr="006322C4" w:rsidRDefault="002C6418" w:rsidP="00C2325C">
                      <w:pPr>
                        <w:pStyle w:val="Info"/>
                        <w:tabs>
                          <w:tab w:val="clear" w:pos="1260"/>
                          <w:tab w:val="clear" w:pos="4140"/>
                          <w:tab w:val="clear" w:pos="5760"/>
                          <w:tab w:val="left" w:pos="1418"/>
                        </w:tabs>
                        <w:spacing w:before="0" w:after="0"/>
                        <w:ind w:left="1418" w:hanging="1418"/>
                        <w:rPr>
                          <w:rFonts w:ascii="Times New Roman" w:hAnsi="Times New Roman" w:cs="Times New Roman"/>
                          <w:sz w:val="20"/>
                          <w:szCs w:val="20"/>
                        </w:rPr>
                      </w:pPr>
                      <w:r w:rsidRPr="006322C4">
                        <w:rPr>
                          <w:rFonts w:ascii="Times New Roman" w:hAnsi="Times New Roman" w:cs="Times New Roman"/>
                          <w:b/>
                          <w:sz w:val="20"/>
                          <w:szCs w:val="20"/>
                        </w:rPr>
                        <w:t>Date</w:t>
                      </w:r>
                      <w:r>
                        <w:rPr>
                          <w:rFonts w:ascii="Times New Roman" w:hAnsi="Times New Roman" w:cs="Times New Roman"/>
                          <w:sz w:val="20"/>
                          <w:szCs w:val="20"/>
                        </w:rPr>
                        <w:t>:</w:t>
                      </w:r>
                      <w:r>
                        <w:rPr>
                          <w:rFonts w:ascii="Times New Roman" w:hAnsi="Times New Roman" w:cs="Times New Roman"/>
                          <w:sz w:val="20"/>
                          <w:szCs w:val="20"/>
                        </w:rPr>
                        <w:tab/>
                      </w:r>
                      <w:r>
                        <w:rPr>
                          <w:rFonts w:ascii="Times New Roman" w:hAnsi="Times New Roman" w:cs="Times New Roman"/>
                          <w:sz w:val="20"/>
                          <w:szCs w:val="20"/>
                        </w:rPr>
                        <w:tab/>
                        <w:t>2016-05-26</w:t>
                      </w:r>
                    </w:p>
                    <w:p w14:paraId="022D036D" w14:textId="77777777" w:rsidR="002C6418" w:rsidRPr="006322C4" w:rsidRDefault="002C6418" w:rsidP="00C2325C">
                      <w:pPr>
                        <w:pStyle w:val="Info"/>
                        <w:tabs>
                          <w:tab w:val="clear" w:pos="1260"/>
                          <w:tab w:val="clear" w:pos="4140"/>
                          <w:tab w:val="clear" w:pos="5760"/>
                          <w:tab w:val="left" w:pos="1418"/>
                        </w:tabs>
                        <w:spacing w:before="0" w:after="0"/>
                        <w:ind w:left="1418" w:hanging="1418"/>
                        <w:rPr>
                          <w:rFonts w:ascii="Times New Roman" w:hAnsi="Times New Roman" w:cs="Times New Roman"/>
                          <w:sz w:val="20"/>
                          <w:szCs w:val="20"/>
                        </w:rPr>
                      </w:pPr>
                      <w:r w:rsidRPr="006322C4">
                        <w:rPr>
                          <w:rFonts w:ascii="Times New Roman" w:hAnsi="Times New Roman" w:cs="Times New Roman"/>
                          <w:b/>
                          <w:sz w:val="20"/>
                          <w:szCs w:val="20"/>
                        </w:rPr>
                        <w:t>Authors</w:t>
                      </w:r>
                      <w:r w:rsidRPr="006322C4">
                        <w:rPr>
                          <w:rFonts w:ascii="Times New Roman" w:hAnsi="Times New Roman" w:cs="Times New Roman"/>
                          <w:sz w:val="20"/>
                          <w:szCs w:val="20"/>
                        </w:rPr>
                        <w:t>:</w:t>
                      </w:r>
                      <w:r w:rsidRPr="006322C4">
                        <w:rPr>
                          <w:rFonts w:ascii="Times New Roman" w:hAnsi="Times New Roman" w:cs="Times New Roman"/>
                          <w:sz w:val="20"/>
                          <w:szCs w:val="20"/>
                        </w:rPr>
                        <w:tab/>
                      </w:r>
                      <w:r w:rsidRPr="006322C4">
                        <w:rPr>
                          <w:rFonts w:ascii="Times New Roman" w:hAnsi="Times New Roman" w:cs="Times New Roman"/>
                          <w:sz w:val="20"/>
                          <w:szCs w:val="20"/>
                        </w:rPr>
                        <w:tab/>
                      </w:r>
                      <w:r>
                        <w:rPr>
                          <w:rFonts w:ascii="Times New Roman" w:hAnsi="Times New Roman" w:cs="Times New Roman"/>
                          <w:sz w:val="20"/>
                          <w:szCs w:val="20"/>
                        </w:rPr>
                        <w:t>Jonathan Arevalo Garay &amp; Allison Spiller</w:t>
                      </w:r>
                    </w:p>
                    <w:p w14:paraId="13E91CC8" w14:textId="77777777" w:rsidR="002C6418" w:rsidRPr="006322C4" w:rsidRDefault="002C6418" w:rsidP="00C2325C">
                      <w:pPr>
                        <w:pStyle w:val="Info"/>
                        <w:tabs>
                          <w:tab w:val="clear" w:pos="1260"/>
                          <w:tab w:val="clear" w:pos="4140"/>
                          <w:tab w:val="clear" w:pos="5760"/>
                          <w:tab w:val="left" w:pos="1418"/>
                        </w:tabs>
                        <w:spacing w:before="0" w:after="0"/>
                        <w:ind w:left="1418" w:hanging="1418"/>
                        <w:rPr>
                          <w:rFonts w:ascii="Times New Roman" w:hAnsi="Times New Roman" w:cs="Times New Roman"/>
                          <w:sz w:val="20"/>
                          <w:szCs w:val="20"/>
                        </w:rPr>
                      </w:pPr>
                      <w:r w:rsidRPr="006322C4">
                        <w:rPr>
                          <w:rFonts w:ascii="Times New Roman" w:hAnsi="Times New Roman" w:cs="Times New Roman"/>
                          <w:sz w:val="20"/>
                          <w:szCs w:val="20"/>
                        </w:rPr>
                        <w:tab/>
                      </w:r>
                      <w:r w:rsidRPr="006322C4">
                        <w:rPr>
                          <w:rFonts w:ascii="Times New Roman" w:hAnsi="Times New Roman" w:cs="Times New Roman"/>
                          <w:sz w:val="20"/>
                          <w:szCs w:val="20"/>
                        </w:rPr>
                        <w:tab/>
                      </w:r>
                    </w:p>
                    <w:p w14:paraId="7101D044" w14:textId="77777777" w:rsidR="002C6418" w:rsidRPr="00ED174E" w:rsidRDefault="002C6418" w:rsidP="00C2325C">
                      <w:pPr>
                        <w:pStyle w:val="Info"/>
                        <w:tabs>
                          <w:tab w:val="clear" w:pos="1260"/>
                          <w:tab w:val="clear" w:pos="4140"/>
                          <w:tab w:val="clear" w:pos="5760"/>
                          <w:tab w:val="left" w:pos="1418"/>
                        </w:tabs>
                        <w:spacing w:before="0" w:after="0"/>
                        <w:ind w:left="1418" w:hanging="1418"/>
                        <w:rPr>
                          <w:rFonts w:ascii="Times New Roman" w:hAnsi="Times New Roman" w:cs="Times New Roman"/>
                          <w:sz w:val="20"/>
                          <w:szCs w:val="20"/>
                        </w:rPr>
                      </w:pPr>
                      <w:r w:rsidRPr="00ED174E">
                        <w:rPr>
                          <w:rFonts w:ascii="Times New Roman" w:hAnsi="Times New Roman" w:cs="Times New Roman"/>
                          <w:b/>
                          <w:sz w:val="20"/>
                          <w:szCs w:val="20"/>
                        </w:rPr>
                        <w:t>Program</w:t>
                      </w:r>
                      <w:r w:rsidRPr="00ED174E">
                        <w:rPr>
                          <w:rFonts w:ascii="Times New Roman" w:hAnsi="Times New Roman" w:cs="Times New Roman"/>
                          <w:sz w:val="20"/>
                          <w:szCs w:val="20"/>
                        </w:rPr>
                        <w:t>:</w:t>
                      </w:r>
                      <w:r w:rsidRPr="00ED174E">
                        <w:rPr>
                          <w:rFonts w:ascii="Times New Roman" w:hAnsi="Times New Roman" w:cs="Times New Roman"/>
                          <w:sz w:val="20"/>
                          <w:szCs w:val="20"/>
                        </w:rPr>
                        <w:tab/>
                      </w:r>
                      <w:r w:rsidRPr="00ED174E">
                        <w:rPr>
                          <w:rFonts w:ascii="Times New Roman" w:hAnsi="Times New Roman" w:cs="Times New Roman"/>
                          <w:sz w:val="20"/>
                          <w:szCs w:val="20"/>
                        </w:rPr>
                        <w:tab/>
                      </w:r>
                      <w:r>
                        <w:rPr>
                          <w:rFonts w:ascii="Times New Roman" w:hAnsi="Times New Roman" w:cs="Times New Roman"/>
                          <w:sz w:val="20"/>
                          <w:szCs w:val="20"/>
                        </w:rPr>
                        <w:t>Systems Development – IT and Society</w:t>
                      </w:r>
                    </w:p>
                    <w:p w14:paraId="6D9FA69A" w14:textId="77777777" w:rsidR="002C6418" w:rsidRPr="00ED174E" w:rsidRDefault="002C6418" w:rsidP="00C2325C">
                      <w:pPr>
                        <w:pStyle w:val="Info"/>
                        <w:tabs>
                          <w:tab w:val="clear" w:pos="1260"/>
                          <w:tab w:val="clear" w:pos="4140"/>
                          <w:tab w:val="clear" w:pos="5760"/>
                        </w:tabs>
                        <w:spacing w:before="0" w:after="0"/>
                        <w:ind w:left="1418" w:hanging="1418"/>
                        <w:rPr>
                          <w:rFonts w:ascii="Times New Roman" w:hAnsi="Times New Roman" w:cs="Times New Roman"/>
                          <w:sz w:val="20"/>
                          <w:szCs w:val="20"/>
                        </w:rPr>
                      </w:pPr>
                      <w:r w:rsidRPr="00ED174E">
                        <w:rPr>
                          <w:rFonts w:ascii="Times New Roman" w:hAnsi="Times New Roman" w:cs="Times New Roman"/>
                          <w:b/>
                          <w:sz w:val="20"/>
                          <w:szCs w:val="20"/>
                        </w:rPr>
                        <w:t>Main Field</w:t>
                      </w:r>
                      <w:r w:rsidRPr="00ED174E">
                        <w:rPr>
                          <w:rFonts w:ascii="Times New Roman" w:hAnsi="Times New Roman" w:cs="Times New Roman"/>
                          <w:sz w:val="20"/>
                          <w:szCs w:val="20"/>
                        </w:rPr>
                        <w:t>:</w:t>
                      </w:r>
                      <w:r w:rsidRPr="00ED174E">
                        <w:rPr>
                          <w:rFonts w:ascii="Times New Roman" w:hAnsi="Times New Roman" w:cs="Times New Roman"/>
                          <w:sz w:val="20"/>
                          <w:szCs w:val="20"/>
                        </w:rPr>
                        <w:tab/>
                      </w:r>
                      <w:r w:rsidRPr="00ED174E">
                        <w:rPr>
                          <w:rFonts w:ascii="Times New Roman" w:hAnsi="Times New Roman" w:cs="Times New Roman"/>
                          <w:sz w:val="20"/>
                          <w:szCs w:val="20"/>
                        </w:rPr>
                        <w:tab/>
                      </w:r>
                      <w:r>
                        <w:rPr>
                          <w:rFonts w:ascii="Times New Roman" w:hAnsi="Times New Roman" w:cs="Times New Roman"/>
                          <w:sz w:val="20"/>
                          <w:szCs w:val="20"/>
                        </w:rPr>
                        <w:t>Informatics</w:t>
                      </w:r>
                      <w:r w:rsidRPr="00ED174E">
                        <w:rPr>
                          <w:rFonts w:ascii="Times New Roman" w:hAnsi="Times New Roman" w:cs="Times New Roman"/>
                          <w:sz w:val="20"/>
                          <w:szCs w:val="20"/>
                        </w:rPr>
                        <w:tab/>
                      </w:r>
                    </w:p>
                    <w:p w14:paraId="20C76359" w14:textId="77777777" w:rsidR="002C6418" w:rsidRPr="006322C4" w:rsidRDefault="002C6418" w:rsidP="00C2325C">
                      <w:pPr>
                        <w:pStyle w:val="Info"/>
                        <w:tabs>
                          <w:tab w:val="clear" w:pos="1260"/>
                          <w:tab w:val="clear" w:pos="4140"/>
                          <w:tab w:val="clear" w:pos="5760"/>
                          <w:tab w:val="left" w:pos="1418"/>
                        </w:tabs>
                        <w:spacing w:before="0" w:after="0"/>
                        <w:ind w:left="1418" w:hanging="1418"/>
                        <w:rPr>
                          <w:rFonts w:ascii="Times New Roman" w:hAnsi="Times New Roman" w:cs="Times New Roman"/>
                          <w:sz w:val="20"/>
                          <w:szCs w:val="20"/>
                        </w:rPr>
                      </w:pPr>
                      <w:r w:rsidRPr="006322C4">
                        <w:rPr>
                          <w:rFonts w:ascii="Times New Roman" w:hAnsi="Times New Roman" w:cs="Times New Roman"/>
                          <w:b/>
                          <w:sz w:val="20"/>
                          <w:szCs w:val="20"/>
                        </w:rPr>
                        <w:t>Credits:</w:t>
                      </w:r>
                      <w:r w:rsidRPr="006322C4">
                        <w:rPr>
                          <w:rFonts w:ascii="Times New Roman" w:hAnsi="Times New Roman" w:cs="Times New Roman"/>
                          <w:sz w:val="20"/>
                          <w:szCs w:val="20"/>
                        </w:rPr>
                        <w:tab/>
                      </w:r>
                      <w:r w:rsidRPr="006322C4">
                        <w:rPr>
                          <w:rFonts w:ascii="Times New Roman" w:hAnsi="Times New Roman" w:cs="Times New Roman"/>
                          <w:sz w:val="20"/>
                          <w:szCs w:val="20"/>
                        </w:rPr>
                        <w:tab/>
                        <w:t>15 hp</w:t>
                      </w:r>
                    </w:p>
                    <w:p w14:paraId="1C3B1B7C" w14:textId="77777777" w:rsidR="002C6418" w:rsidRPr="006322C4" w:rsidRDefault="002C6418" w:rsidP="00C2325C">
                      <w:pPr>
                        <w:pStyle w:val="Info"/>
                        <w:tabs>
                          <w:tab w:val="clear" w:pos="1260"/>
                          <w:tab w:val="clear" w:pos="4140"/>
                          <w:tab w:val="clear" w:pos="5760"/>
                          <w:tab w:val="left" w:pos="1418"/>
                        </w:tabs>
                        <w:spacing w:before="0" w:after="0"/>
                        <w:ind w:left="1418" w:hanging="1418"/>
                        <w:rPr>
                          <w:rFonts w:ascii="Times New Roman" w:hAnsi="Times New Roman" w:cs="Times New Roman"/>
                          <w:sz w:val="20"/>
                          <w:szCs w:val="20"/>
                        </w:rPr>
                      </w:pPr>
                      <w:r w:rsidRPr="006322C4">
                        <w:rPr>
                          <w:rFonts w:ascii="Times New Roman" w:hAnsi="Times New Roman" w:cs="Times New Roman"/>
                          <w:b/>
                          <w:sz w:val="20"/>
                          <w:szCs w:val="20"/>
                        </w:rPr>
                        <w:t>Level of education</w:t>
                      </w:r>
                      <w:r w:rsidRPr="006322C4">
                        <w:rPr>
                          <w:rFonts w:ascii="Times New Roman" w:hAnsi="Times New Roman" w:cs="Times New Roman"/>
                          <w:sz w:val="20"/>
                          <w:szCs w:val="20"/>
                        </w:rPr>
                        <w:t xml:space="preserve">: </w:t>
                      </w:r>
                      <w:r w:rsidRPr="006322C4">
                        <w:rPr>
                          <w:rFonts w:ascii="Times New Roman" w:hAnsi="Times New Roman" w:cs="Times New Roman"/>
                          <w:sz w:val="20"/>
                          <w:szCs w:val="20"/>
                        </w:rPr>
                        <w:tab/>
                        <w:t>Bachelor</w:t>
                      </w:r>
                      <w:r>
                        <w:rPr>
                          <w:rFonts w:ascii="Times New Roman" w:hAnsi="Times New Roman" w:cs="Times New Roman"/>
                          <w:sz w:val="20"/>
                          <w:szCs w:val="20"/>
                        </w:rPr>
                        <w:t>’s Degree</w:t>
                      </w:r>
                    </w:p>
                    <w:p w14:paraId="229A28D5" w14:textId="77777777" w:rsidR="002C6418" w:rsidRPr="00ED174E" w:rsidRDefault="002C6418" w:rsidP="00032C2B">
                      <w:pPr>
                        <w:pStyle w:val="Info"/>
                        <w:tabs>
                          <w:tab w:val="clear" w:pos="1260"/>
                          <w:tab w:val="clear" w:pos="4140"/>
                          <w:tab w:val="clear" w:pos="5760"/>
                          <w:tab w:val="left" w:pos="1418"/>
                        </w:tabs>
                        <w:ind w:left="1418" w:hanging="1418"/>
                        <w:rPr>
                          <w:rFonts w:ascii="Times New Roman" w:hAnsi="Times New Roman" w:cs="Times New Roman"/>
                          <w:sz w:val="20"/>
                          <w:szCs w:val="20"/>
                        </w:rPr>
                      </w:pPr>
                      <w:r w:rsidRPr="00ED174E">
                        <w:rPr>
                          <w:rFonts w:ascii="Times New Roman" w:hAnsi="Times New Roman" w:cs="Times New Roman"/>
                          <w:b/>
                          <w:sz w:val="20"/>
                          <w:szCs w:val="20"/>
                        </w:rPr>
                        <w:t>Keywords</w:t>
                      </w:r>
                      <w:r w:rsidRPr="00ED174E">
                        <w:rPr>
                          <w:rFonts w:ascii="Times New Roman" w:hAnsi="Times New Roman" w:cs="Times New Roman"/>
                          <w:sz w:val="20"/>
                          <w:szCs w:val="20"/>
                        </w:rPr>
                        <w:t>:</w:t>
                      </w:r>
                      <w:r w:rsidRPr="00ED174E">
                        <w:rPr>
                          <w:rFonts w:ascii="Times New Roman" w:hAnsi="Times New Roman" w:cs="Times New Roman"/>
                          <w:sz w:val="20"/>
                          <w:szCs w:val="20"/>
                        </w:rPr>
                        <w:tab/>
                      </w:r>
                      <w:r w:rsidRPr="00ED174E">
                        <w:rPr>
                          <w:rFonts w:ascii="Times New Roman" w:hAnsi="Times New Roman" w:cs="Times New Roman"/>
                          <w:sz w:val="20"/>
                          <w:szCs w:val="20"/>
                        </w:rPr>
                        <w:tab/>
                        <w:t xml:space="preserve"> </w:t>
                      </w:r>
                    </w:p>
                    <w:p w14:paraId="0F1D437B" w14:textId="77777777" w:rsidR="002C6418" w:rsidRPr="00ED174E" w:rsidRDefault="002C6418" w:rsidP="00032C2B">
                      <w:pPr>
                        <w:pStyle w:val="Info"/>
                        <w:tabs>
                          <w:tab w:val="clear" w:pos="1260"/>
                          <w:tab w:val="clear" w:pos="4140"/>
                          <w:tab w:val="clear" w:pos="5760"/>
                          <w:tab w:val="left" w:pos="1418"/>
                        </w:tabs>
                        <w:ind w:left="2608" w:hanging="2608"/>
                      </w:pPr>
                      <w:r w:rsidRPr="00ED174E">
                        <w:rPr>
                          <w:rFonts w:ascii="Times New Roman" w:hAnsi="Times New Roman" w:cs="Times New Roman"/>
                          <w:b/>
                          <w:sz w:val="20"/>
                          <w:szCs w:val="20"/>
                        </w:rPr>
                        <w:t>Publishers</w:t>
                      </w:r>
                      <w:r w:rsidRPr="00ED174E">
                        <w:rPr>
                          <w:rFonts w:ascii="Times New Roman" w:hAnsi="Times New Roman" w:cs="Times New Roman"/>
                          <w:sz w:val="20"/>
                          <w:szCs w:val="20"/>
                        </w:rPr>
                        <w:t xml:space="preserve">: </w:t>
                      </w:r>
                      <w:r w:rsidRPr="00ED174E">
                        <w:rPr>
                          <w:rFonts w:ascii="Times New Roman" w:hAnsi="Times New Roman" w:cs="Times New Roman"/>
                          <w:sz w:val="20"/>
                          <w:szCs w:val="20"/>
                        </w:rPr>
                        <w:tab/>
                      </w:r>
                      <w:r w:rsidRPr="00ED174E">
                        <w:rPr>
                          <w:rFonts w:ascii="Times New Roman" w:hAnsi="Times New Roman" w:cs="Times New Roman"/>
                          <w:sz w:val="20"/>
                          <w:szCs w:val="20"/>
                        </w:rPr>
                        <w:tab/>
                        <w:t>Högskolan Väst, Institution of economics and IT,</w:t>
                      </w:r>
                      <w:r w:rsidRPr="00ED174E">
                        <w:rPr>
                          <w:rFonts w:ascii="Times New Roman" w:hAnsi="Times New Roman" w:cs="Times New Roman"/>
                          <w:sz w:val="20"/>
                          <w:szCs w:val="20"/>
                        </w:rPr>
                        <w:br/>
                        <w:t>461 86 Trollhättan</w:t>
                      </w:r>
                      <w:r w:rsidRPr="00ED174E">
                        <w:br/>
                        <w:t>Tel: 0520-22 30 00  Fax: 0520-22 32 99  Web: www.hv.se</w:t>
                      </w:r>
                    </w:p>
                  </w:txbxContent>
                </v:textbox>
                <w10:wrap type="square" anchory="margin"/>
              </v:shape>
            </w:pict>
          </mc:Fallback>
        </mc:AlternateContent>
      </w:r>
      <w:r w:rsidR="009157A9" w:rsidRPr="009157A9">
        <w:rPr>
          <w:color w:val="000000"/>
          <w:lang w:eastAsia="en-US"/>
        </w:rPr>
        <w:t xml:space="preserve">Communication between stakeholders in special education is imperative to the success and well-being of the students involved. This thesis investigates the communication between parents and teachers of children in special education. Research focused on communication mediums, </w:t>
      </w:r>
      <w:r w:rsidR="00BC3B2D">
        <w:rPr>
          <w:color w:val="000000"/>
          <w:lang w:eastAsia="en-US"/>
        </w:rPr>
        <w:t xml:space="preserve">the </w:t>
      </w:r>
      <w:r w:rsidR="009157A9" w:rsidRPr="009157A9">
        <w:rPr>
          <w:color w:val="000000"/>
          <w:lang w:eastAsia="en-US"/>
        </w:rPr>
        <w:t xml:space="preserve">type of information being shared, how distribution of data can be improved, and how the information gathered in Sweden compares to </w:t>
      </w:r>
      <w:r w:rsidR="00836A23">
        <w:rPr>
          <w:color w:val="000000"/>
          <w:lang w:eastAsia="en-US"/>
        </w:rPr>
        <w:t>the</w:t>
      </w:r>
      <w:r w:rsidR="00836A23" w:rsidRPr="009157A9">
        <w:rPr>
          <w:color w:val="000000"/>
          <w:lang w:eastAsia="en-US"/>
        </w:rPr>
        <w:t xml:space="preserve"> </w:t>
      </w:r>
      <w:r w:rsidR="009157A9" w:rsidRPr="009157A9">
        <w:rPr>
          <w:color w:val="000000"/>
          <w:lang w:eastAsia="en-US"/>
        </w:rPr>
        <w:t>data</w:t>
      </w:r>
      <w:r w:rsidR="00836A23">
        <w:rPr>
          <w:color w:val="000000"/>
          <w:lang w:eastAsia="en-US"/>
        </w:rPr>
        <w:t xml:space="preserve"> collected</w:t>
      </w:r>
      <w:r w:rsidR="009157A9" w:rsidRPr="009157A9">
        <w:rPr>
          <w:color w:val="000000"/>
          <w:lang w:eastAsia="en-US"/>
        </w:rPr>
        <w:t xml:space="preserve"> in </w:t>
      </w:r>
      <w:r w:rsidR="00836A23">
        <w:rPr>
          <w:color w:val="000000"/>
          <w:lang w:eastAsia="en-US"/>
        </w:rPr>
        <w:t xml:space="preserve">the United </w:t>
      </w:r>
      <w:r w:rsidR="00503A79">
        <w:rPr>
          <w:color w:val="000000"/>
          <w:lang w:eastAsia="en-US"/>
        </w:rPr>
        <w:t>States</w:t>
      </w:r>
      <w:r w:rsidR="009157A9" w:rsidRPr="009157A9">
        <w:rPr>
          <w:color w:val="000000"/>
          <w:lang w:eastAsia="en-US"/>
        </w:rPr>
        <w:t>. The study was achieved by conducting interviews in Sweden</w:t>
      </w:r>
      <w:r w:rsidR="00836A23">
        <w:rPr>
          <w:color w:val="000000"/>
          <w:lang w:eastAsia="en-US"/>
        </w:rPr>
        <w:t xml:space="preserve"> and the United Sta</w:t>
      </w:r>
      <w:r w:rsidR="00503A79">
        <w:rPr>
          <w:color w:val="000000"/>
          <w:lang w:eastAsia="en-US"/>
        </w:rPr>
        <w:t>t</w:t>
      </w:r>
      <w:r w:rsidR="00836A23">
        <w:rPr>
          <w:color w:val="000000"/>
          <w:lang w:eastAsia="en-US"/>
        </w:rPr>
        <w:t>es</w:t>
      </w:r>
      <w:r w:rsidR="009157A9" w:rsidRPr="009157A9">
        <w:rPr>
          <w:color w:val="000000"/>
          <w:lang w:eastAsia="en-US"/>
        </w:rPr>
        <w:t xml:space="preserve"> with parents and teachers having ties to special education, then completing a comparative analysis with </w:t>
      </w:r>
      <w:r w:rsidR="0027188E">
        <w:rPr>
          <w:color w:val="000000"/>
          <w:lang w:eastAsia="en-US"/>
        </w:rPr>
        <w:t xml:space="preserve">the </w:t>
      </w:r>
      <w:r w:rsidR="009157A9" w:rsidRPr="009157A9">
        <w:rPr>
          <w:color w:val="000000"/>
          <w:lang w:eastAsia="en-US"/>
        </w:rPr>
        <w:t>interview data</w:t>
      </w:r>
      <w:r w:rsidR="0027188E">
        <w:rPr>
          <w:color w:val="000000"/>
          <w:lang w:eastAsia="en-US"/>
        </w:rPr>
        <w:t xml:space="preserve"> from the United States</w:t>
      </w:r>
      <w:r w:rsidR="009157A9" w:rsidRPr="009157A9">
        <w:rPr>
          <w:color w:val="000000"/>
          <w:lang w:eastAsia="en-US"/>
        </w:rPr>
        <w:t xml:space="preserve">. A literature review was conducted and resulted in the use of the theory of Transactive Knowledge Systems and the framework of Collaborative Reflection. The theory was used to analyze and support the findings. Analysis of interviews revealed electronic delivery of information is preferred among teachers and parents, providing </w:t>
      </w:r>
      <w:r w:rsidR="00190AF6" w:rsidRPr="009157A9">
        <w:rPr>
          <w:color w:val="000000"/>
          <w:lang w:eastAsia="en-US"/>
        </w:rPr>
        <w:t>both</w:t>
      </w:r>
      <w:r w:rsidR="00190AF6">
        <w:rPr>
          <w:color w:val="000000"/>
          <w:lang w:eastAsia="en-US"/>
        </w:rPr>
        <w:t xml:space="preserve"> </w:t>
      </w:r>
      <w:r w:rsidR="00190AF6" w:rsidRPr="009157A9">
        <w:rPr>
          <w:color w:val="000000"/>
          <w:lang w:eastAsia="en-US"/>
        </w:rPr>
        <w:t>academic</w:t>
      </w:r>
      <w:r w:rsidR="009157A9" w:rsidRPr="009157A9">
        <w:rPr>
          <w:color w:val="000000"/>
          <w:lang w:eastAsia="en-US"/>
        </w:rPr>
        <w:t xml:space="preserve"> and behavior</w:t>
      </w:r>
      <w:r w:rsidR="002C6067">
        <w:rPr>
          <w:color w:val="000000"/>
          <w:lang w:eastAsia="en-US"/>
        </w:rPr>
        <w:t>al</w:t>
      </w:r>
      <w:r w:rsidR="009157A9" w:rsidRPr="009157A9">
        <w:rPr>
          <w:color w:val="000000"/>
          <w:lang w:eastAsia="en-US"/>
        </w:rPr>
        <w:t xml:space="preserve"> information. In-person communication was found to be an important aspect of communication between parents and teachers that can never be replaced with other means. In Sweden, the type of information delivered and its frequency are very subjective, following a communication by need motto. Swedish parents are satisfied with communication rates and topics, seeing no need for improvements. This contrasts sharply with views of parents in America, who want as much information as possible, deciding for themselves how much of it they need. </w:t>
      </w:r>
    </w:p>
    <w:p w14:paraId="5144071E" w14:textId="5B9CF6F7" w:rsidR="00E63D59" w:rsidRPr="000C4585" w:rsidRDefault="0003387B">
      <w:pPr>
        <w:rPr>
          <w:rFonts w:ascii="Cambria" w:hAnsi="Cambria" w:cs="Arial"/>
          <w:b/>
          <w:sz w:val="44"/>
          <w:szCs w:val="44"/>
        </w:rPr>
      </w:pPr>
      <w:r w:rsidRPr="000C4585">
        <w:rPr>
          <w:rFonts w:ascii="Arial" w:hAnsi="Arial" w:cs="Arial"/>
          <w:b/>
          <w:sz w:val="28"/>
          <w:szCs w:val="28"/>
        </w:rPr>
        <w:br w:type="page"/>
      </w:r>
      <w:r w:rsidR="004B401D" w:rsidRPr="000C4585">
        <w:rPr>
          <w:rFonts w:ascii="Cambria" w:hAnsi="Cambria" w:cs="Arial"/>
          <w:b/>
          <w:sz w:val="44"/>
          <w:szCs w:val="44"/>
        </w:rPr>
        <w:lastRenderedPageBreak/>
        <w:t>Acknowledgements</w:t>
      </w:r>
    </w:p>
    <w:p w14:paraId="39D1DF8B" w14:textId="55C82B27" w:rsidR="002279E9" w:rsidRPr="000C4585" w:rsidRDefault="00DC4FCE" w:rsidP="001B5D8E">
      <w:r>
        <w:t>We would like to thank everyone that has participated in our study. Special thanks goes to our advisor</w:t>
      </w:r>
      <w:r w:rsidR="00091D2B">
        <w:t xml:space="preserve"> Dr. </w:t>
      </w:r>
      <w:r>
        <w:t>Wi</w:t>
      </w:r>
      <w:r w:rsidR="004513D4">
        <w:t xml:space="preserve">lliam Jobe and Dr. Gabriela Marcu </w:t>
      </w:r>
      <w:r>
        <w:t>for their guidance and advice.</w:t>
      </w:r>
    </w:p>
    <w:p w14:paraId="4379A293" w14:textId="77777777" w:rsidR="00E818E2" w:rsidRPr="000C4585" w:rsidRDefault="00E818E2" w:rsidP="001B5D8E">
      <w:pPr>
        <w:jc w:val="both"/>
      </w:pPr>
    </w:p>
    <w:p w14:paraId="2C5EBB65" w14:textId="77777777" w:rsidR="00E818E2" w:rsidRPr="000C4585" w:rsidRDefault="00E818E2" w:rsidP="001B5D8E">
      <w:pPr>
        <w:jc w:val="both"/>
      </w:pPr>
    </w:p>
    <w:p w14:paraId="4947CAF0" w14:textId="77777777" w:rsidR="00E818E2" w:rsidRPr="000C4585" w:rsidRDefault="00E818E2" w:rsidP="001B5D8E">
      <w:pPr>
        <w:jc w:val="both"/>
      </w:pPr>
    </w:p>
    <w:p w14:paraId="62412A55" w14:textId="77777777" w:rsidR="00966E7B" w:rsidRPr="007640BF" w:rsidRDefault="00966E7B" w:rsidP="001B5D8E">
      <w:pPr>
        <w:jc w:val="both"/>
        <w:rPr>
          <w:lang w:val="sv-SE"/>
        </w:rPr>
      </w:pPr>
      <w:r w:rsidRPr="007640BF">
        <w:rPr>
          <w:lang w:val="sv-SE"/>
        </w:rPr>
        <w:t>___________________________</w:t>
      </w:r>
      <w:r w:rsidRPr="007640BF">
        <w:rPr>
          <w:lang w:val="sv-SE"/>
        </w:rPr>
        <w:tab/>
      </w:r>
      <w:r w:rsidRPr="007640BF">
        <w:rPr>
          <w:lang w:val="sv-SE"/>
        </w:rPr>
        <w:tab/>
      </w:r>
    </w:p>
    <w:p w14:paraId="7901F437" w14:textId="173687D1" w:rsidR="00E818E2" w:rsidRPr="007640BF" w:rsidRDefault="00C20AC2" w:rsidP="001B5D8E">
      <w:pPr>
        <w:jc w:val="both"/>
        <w:rPr>
          <w:lang w:val="sv-SE"/>
        </w:rPr>
      </w:pPr>
      <w:r w:rsidRPr="007640BF">
        <w:rPr>
          <w:lang w:val="sv-SE"/>
        </w:rPr>
        <w:t xml:space="preserve">Trollhättan </w:t>
      </w:r>
      <w:r w:rsidR="008308BF" w:rsidRPr="007640BF">
        <w:rPr>
          <w:lang w:val="sv-SE"/>
        </w:rPr>
        <w:t>2016-0</w:t>
      </w:r>
      <w:r w:rsidR="005B6767" w:rsidRPr="007640BF">
        <w:rPr>
          <w:lang w:val="sv-SE"/>
        </w:rPr>
        <w:t>5-</w:t>
      </w:r>
      <w:r w:rsidR="006C7ECA" w:rsidRPr="007640BF">
        <w:rPr>
          <w:lang w:val="sv-SE"/>
        </w:rPr>
        <w:t>26</w:t>
      </w:r>
      <w:r w:rsidR="00E818E2" w:rsidRPr="007640BF">
        <w:rPr>
          <w:lang w:val="sv-SE"/>
        </w:rPr>
        <w:tab/>
      </w:r>
      <w:r w:rsidR="00E818E2" w:rsidRPr="007640BF">
        <w:rPr>
          <w:lang w:val="sv-SE"/>
        </w:rPr>
        <w:tab/>
      </w:r>
      <w:r w:rsidR="00E818E2" w:rsidRPr="007640BF">
        <w:rPr>
          <w:lang w:val="sv-SE"/>
        </w:rPr>
        <w:tab/>
      </w:r>
    </w:p>
    <w:p w14:paraId="5B02CD0D" w14:textId="77777777" w:rsidR="00542868" w:rsidRPr="007640BF" w:rsidRDefault="004B401D" w:rsidP="001B5D8E">
      <w:pPr>
        <w:jc w:val="both"/>
        <w:rPr>
          <w:lang w:val="sv-SE"/>
        </w:rPr>
      </w:pPr>
      <w:r w:rsidRPr="007640BF">
        <w:rPr>
          <w:lang w:val="sv-SE"/>
        </w:rPr>
        <w:t>Jonathan Arevalo Garay &amp; Allison Spiller</w:t>
      </w:r>
      <w:r w:rsidR="00966E7B" w:rsidRPr="007640BF">
        <w:rPr>
          <w:lang w:val="sv-SE"/>
        </w:rPr>
        <w:tab/>
      </w:r>
      <w:r w:rsidR="00966E7B" w:rsidRPr="007640BF">
        <w:rPr>
          <w:lang w:val="sv-SE"/>
        </w:rPr>
        <w:tab/>
      </w:r>
      <w:r w:rsidR="00966E7B" w:rsidRPr="007640BF">
        <w:rPr>
          <w:lang w:val="sv-SE"/>
        </w:rPr>
        <w:tab/>
      </w:r>
    </w:p>
    <w:p w14:paraId="15815B4B" w14:textId="77777777" w:rsidR="00542868" w:rsidRPr="007640BF" w:rsidRDefault="00542868" w:rsidP="001B5D8E">
      <w:pPr>
        <w:jc w:val="both"/>
        <w:rPr>
          <w:lang w:val="sv-SE"/>
        </w:rPr>
      </w:pPr>
      <w:r w:rsidRPr="007640BF">
        <w:rPr>
          <w:lang w:val="sv-SE"/>
        </w:rPr>
        <w:tab/>
      </w:r>
    </w:p>
    <w:p w14:paraId="1E98117B" w14:textId="77777777" w:rsidR="00542868" w:rsidRPr="007640BF" w:rsidRDefault="00542868" w:rsidP="001B5D8E">
      <w:pPr>
        <w:rPr>
          <w:lang w:val="sv-SE"/>
        </w:rPr>
      </w:pPr>
    </w:p>
    <w:p w14:paraId="4AE36F3A" w14:textId="77777777" w:rsidR="00542868" w:rsidRPr="007640BF" w:rsidRDefault="00542868" w:rsidP="001B5D8E">
      <w:pPr>
        <w:rPr>
          <w:lang w:val="sv-SE"/>
        </w:rPr>
      </w:pPr>
    </w:p>
    <w:p w14:paraId="122EF238" w14:textId="77777777" w:rsidR="005913B2" w:rsidRPr="000C4585" w:rsidRDefault="00E63D59" w:rsidP="00EF2F74">
      <w:pPr>
        <w:spacing w:before="360"/>
        <w:rPr>
          <w:rFonts w:ascii="Cambria" w:hAnsi="Cambria" w:cs="Arial"/>
          <w:b/>
          <w:sz w:val="44"/>
          <w:szCs w:val="44"/>
        </w:rPr>
      </w:pPr>
      <w:r w:rsidRPr="001E47E5">
        <w:rPr>
          <w:rFonts w:ascii="Arial" w:hAnsi="Arial" w:cs="Arial"/>
          <w:b/>
          <w:sz w:val="28"/>
          <w:szCs w:val="28"/>
        </w:rPr>
        <w:br w:type="page"/>
      </w:r>
      <w:r w:rsidR="004B401D" w:rsidRPr="000C4585">
        <w:rPr>
          <w:rFonts w:ascii="Cambria" w:hAnsi="Cambria" w:cs="Arial"/>
          <w:b/>
          <w:sz w:val="44"/>
          <w:szCs w:val="44"/>
        </w:rPr>
        <w:lastRenderedPageBreak/>
        <w:t>Table of Contents</w:t>
      </w:r>
    </w:p>
    <w:p w14:paraId="17BAF451" w14:textId="77777777" w:rsidR="00147421" w:rsidRDefault="00290BF4">
      <w:pPr>
        <w:pStyle w:val="TOC1"/>
        <w:rPr>
          <w:rFonts w:asciiTheme="minorHAnsi" w:eastAsiaTheme="minorEastAsia" w:hAnsiTheme="minorHAnsi" w:cstheme="minorBidi"/>
          <w:noProof/>
          <w:lang w:eastAsia="ja-JP"/>
        </w:rPr>
      </w:pPr>
      <w:r w:rsidRPr="000C4585">
        <w:fldChar w:fldCharType="begin"/>
      </w:r>
      <w:r w:rsidRPr="000C4585">
        <w:instrText xml:space="preserve"> TOC \o "1-3" \h \z \u </w:instrText>
      </w:r>
      <w:r w:rsidRPr="000C4585">
        <w:fldChar w:fldCharType="separate"/>
      </w:r>
      <w:r w:rsidR="00147421" w:rsidRPr="00EA2CCE">
        <w:rPr>
          <w:noProof/>
        </w:rPr>
        <w:t>1</w:t>
      </w:r>
      <w:r w:rsidR="00147421">
        <w:rPr>
          <w:rFonts w:asciiTheme="minorHAnsi" w:eastAsiaTheme="minorEastAsia" w:hAnsiTheme="minorHAnsi" w:cstheme="minorBidi"/>
          <w:noProof/>
          <w:lang w:eastAsia="ja-JP"/>
        </w:rPr>
        <w:tab/>
      </w:r>
      <w:r w:rsidR="00147421">
        <w:rPr>
          <w:noProof/>
        </w:rPr>
        <w:t>Introduction</w:t>
      </w:r>
      <w:r w:rsidR="00147421">
        <w:rPr>
          <w:noProof/>
        </w:rPr>
        <w:tab/>
      </w:r>
      <w:r w:rsidR="00147421">
        <w:rPr>
          <w:noProof/>
        </w:rPr>
        <w:fldChar w:fldCharType="begin"/>
      </w:r>
      <w:r w:rsidR="00147421">
        <w:rPr>
          <w:noProof/>
        </w:rPr>
        <w:instrText xml:space="preserve"> PAGEREF _Toc330016589 \h </w:instrText>
      </w:r>
      <w:r w:rsidR="00147421">
        <w:rPr>
          <w:noProof/>
        </w:rPr>
      </w:r>
      <w:r w:rsidR="00147421">
        <w:rPr>
          <w:noProof/>
        </w:rPr>
        <w:fldChar w:fldCharType="separate"/>
      </w:r>
      <w:r w:rsidR="00147421">
        <w:rPr>
          <w:noProof/>
        </w:rPr>
        <w:t>1</w:t>
      </w:r>
      <w:r w:rsidR="00147421">
        <w:rPr>
          <w:noProof/>
        </w:rPr>
        <w:fldChar w:fldCharType="end"/>
      </w:r>
    </w:p>
    <w:p w14:paraId="7A3B85D6" w14:textId="77777777" w:rsidR="00147421" w:rsidRDefault="00147421">
      <w:pPr>
        <w:pStyle w:val="TOC2"/>
        <w:tabs>
          <w:tab w:val="clear" w:pos="900"/>
          <w:tab w:val="left" w:pos="912"/>
        </w:tabs>
        <w:rPr>
          <w:rFonts w:asciiTheme="minorHAnsi" w:eastAsiaTheme="minorEastAsia" w:hAnsiTheme="minorHAnsi" w:cstheme="minorBidi"/>
          <w:noProof/>
          <w:lang w:eastAsia="ja-JP"/>
        </w:rPr>
      </w:pPr>
      <w:r w:rsidRPr="00EA2CCE">
        <w:rPr>
          <w:rFonts w:asciiTheme="minorHAnsi" w:hAnsiTheme="minorHAnsi"/>
          <w:noProof/>
        </w:rPr>
        <w:t>1.1</w:t>
      </w:r>
      <w:r>
        <w:rPr>
          <w:rFonts w:asciiTheme="minorHAnsi" w:eastAsiaTheme="minorEastAsia" w:hAnsiTheme="minorHAnsi" w:cstheme="minorBidi"/>
          <w:noProof/>
          <w:lang w:eastAsia="ja-JP"/>
        </w:rPr>
        <w:tab/>
      </w:r>
      <w:r>
        <w:rPr>
          <w:noProof/>
        </w:rPr>
        <w:t>Background</w:t>
      </w:r>
      <w:r>
        <w:rPr>
          <w:noProof/>
        </w:rPr>
        <w:tab/>
      </w:r>
      <w:r>
        <w:rPr>
          <w:noProof/>
        </w:rPr>
        <w:fldChar w:fldCharType="begin"/>
      </w:r>
      <w:r>
        <w:rPr>
          <w:noProof/>
        </w:rPr>
        <w:instrText xml:space="preserve"> PAGEREF _Toc330016590 \h </w:instrText>
      </w:r>
      <w:r>
        <w:rPr>
          <w:noProof/>
        </w:rPr>
      </w:r>
      <w:r>
        <w:rPr>
          <w:noProof/>
        </w:rPr>
        <w:fldChar w:fldCharType="separate"/>
      </w:r>
      <w:r>
        <w:rPr>
          <w:noProof/>
        </w:rPr>
        <w:t>1</w:t>
      </w:r>
      <w:r>
        <w:rPr>
          <w:noProof/>
        </w:rPr>
        <w:fldChar w:fldCharType="end"/>
      </w:r>
    </w:p>
    <w:p w14:paraId="588A6EB5" w14:textId="77777777" w:rsidR="00147421" w:rsidRDefault="00147421">
      <w:pPr>
        <w:pStyle w:val="TOC2"/>
        <w:tabs>
          <w:tab w:val="clear" w:pos="900"/>
          <w:tab w:val="left" w:pos="912"/>
        </w:tabs>
        <w:rPr>
          <w:rFonts w:asciiTheme="minorHAnsi" w:eastAsiaTheme="minorEastAsia" w:hAnsiTheme="minorHAnsi" w:cstheme="minorBidi"/>
          <w:noProof/>
          <w:lang w:eastAsia="ja-JP"/>
        </w:rPr>
      </w:pPr>
      <w:r w:rsidRPr="00EA2CCE">
        <w:rPr>
          <w:rFonts w:asciiTheme="minorHAnsi" w:hAnsiTheme="minorHAnsi"/>
          <w:noProof/>
        </w:rPr>
        <w:t>1.2</w:t>
      </w:r>
      <w:r>
        <w:rPr>
          <w:rFonts w:asciiTheme="minorHAnsi" w:eastAsiaTheme="minorEastAsia" w:hAnsiTheme="minorHAnsi" w:cstheme="minorBidi"/>
          <w:noProof/>
          <w:lang w:eastAsia="ja-JP"/>
        </w:rPr>
        <w:tab/>
      </w:r>
      <w:r>
        <w:rPr>
          <w:noProof/>
        </w:rPr>
        <w:t>Problem discussion</w:t>
      </w:r>
      <w:r>
        <w:rPr>
          <w:noProof/>
        </w:rPr>
        <w:tab/>
      </w:r>
      <w:r>
        <w:rPr>
          <w:noProof/>
        </w:rPr>
        <w:fldChar w:fldCharType="begin"/>
      </w:r>
      <w:r>
        <w:rPr>
          <w:noProof/>
        </w:rPr>
        <w:instrText xml:space="preserve"> PAGEREF _Toc330016591 \h </w:instrText>
      </w:r>
      <w:r>
        <w:rPr>
          <w:noProof/>
        </w:rPr>
      </w:r>
      <w:r>
        <w:rPr>
          <w:noProof/>
        </w:rPr>
        <w:fldChar w:fldCharType="separate"/>
      </w:r>
      <w:r>
        <w:rPr>
          <w:noProof/>
        </w:rPr>
        <w:t>2</w:t>
      </w:r>
      <w:r>
        <w:rPr>
          <w:noProof/>
        </w:rPr>
        <w:fldChar w:fldCharType="end"/>
      </w:r>
    </w:p>
    <w:p w14:paraId="51C5FB48" w14:textId="77777777" w:rsidR="00147421" w:rsidRDefault="00147421">
      <w:pPr>
        <w:pStyle w:val="TOC2"/>
        <w:tabs>
          <w:tab w:val="clear" w:pos="900"/>
          <w:tab w:val="left" w:pos="912"/>
        </w:tabs>
        <w:rPr>
          <w:rFonts w:asciiTheme="minorHAnsi" w:eastAsiaTheme="minorEastAsia" w:hAnsiTheme="minorHAnsi" w:cstheme="minorBidi"/>
          <w:noProof/>
          <w:lang w:eastAsia="ja-JP"/>
        </w:rPr>
      </w:pPr>
      <w:r w:rsidRPr="00EA2CCE">
        <w:rPr>
          <w:rFonts w:asciiTheme="minorHAnsi" w:hAnsiTheme="minorHAnsi"/>
          <w:noProof/>
        </w:rPr>
        <w:t>1.3</w:t>
      </w:r>
      <w:r>
        <w:rPr>
          <w:rFonts w:asciiTheme="minorHAnsi" w:eastAsiaTheme="minorEastAsia" w:hAnsiTheme="minorHAnsi" w:cstheme="minorBidi"/>
          <w:noProof/>
          <w:lang w:eastAsia="ja-JP"/>
        </w:rPr>
        <w:tab/>
      </w:r>
      <w:r>
        <w:rPr>
          <w:noProof/>
        </w:rPr>
        <w:t>Purpose</w:t>
      </w:r>
      <w:r>
        <w:rPr>
          <w:noProof/>
        </w:rPr>
        <w:tab/>
      </w:r>
      <w:r>
        <w:rPr>
          <w:noProof/>
        </w:rPr>
        <w:fldChar w:fldCharType="begin"/>
      </w:r>
      <w:r>
        <w:rPr>
          <w:noProof/>
        </w:rPr>
        <w:instrText xml:space="preserve"> PAGEREF _Toc330016592 \h </w:instrText>
      </w:r>
      <w:r>
        <w:rPr>
          <w:noProof/>
        </w:rPr>
      </w:r>
      <w:r>
        <w:rPr>
          <w:noProof/>
        </w:rPr>
        <w:fldChar w:fldCharType="separate"/>
      </w:r>
      <w:r>
        <w:rPr>
          <w:noProof/>
        </w:rPr>
        <w:t>3</w:t>
      </w:r>
      <w:r>
        <w:rPr>
          <w:noProof/>
        </w:rPr>
        <w:fldChar w:fldCharType="end"/>
      </w:r>
    </w:p>
    <w:p w14:paraId="3345D7B8" w14:textId="77777777" w:rsidR="00147421" w:rsidRDefault="00147421">
      <w:pPr>
        <w:pStyle w:val="TOC2"/>
        <w:tabs>
          <w:tab w:val="clear" w:pos="900"/>
          <w:tab w:val="left" w:pos="912"/>
        </w:tabs>
        <w:rPr>
          <w:rFonts w:asciiTheme="minorHAnsi" w:eastAsiaTheme="minorEastAsia" w:hAnsiTheme="minorHAnsi" w:cstheme="minorBidi"/>
          <w:noProof/>
          <w:lang w:eastAsia="ja-JP"/>
        </w:rPr>
      </w:pPr>
      <w:r w:rsidRPr="00EA2CCE">
        <w:rPr>
          <w:rFonts w:asciiTheme="minorHAnsi" w:hAnsiTheme="minorHAnsi"/>
          <w:noProof/>
        </w:rPr>
        <w:t>1.4</w:t>
      </w:r>
      <w:r>
        <w:rPr>
          <w:rFonts w:asciiTheme="minorHAnsi" w:eastAsiaTheme="minorEastAsia" w:hAnsiTheme="minorHAnsi" w:cstheme="minorBidi"/>
          <w:noProof/>
          <w:lang w:eastAsia="ja-JP"/>
        </w:rPr>
        <w:tab/>
      </w:r>
      <w:r>
        <w:rPr>
          <w:noProof/>
        </w:rPr>
        <w:t>Research Question</w:t>
      </w:r>
      <w:r>
        <w:rPr>
          <w:noProof/>
        </w:rPr>
        <w:tab/>
      </w:r>
      <w:r>
        <w:rPr>
          <w:noProof/>
        </w:rPr>
        <w:fldChar w:fldCharType="begin"/>
      </w:r>
      <w:r>
        <w:rPr>
          <w:noProof/>
        </w:rPr>
        <w:instrText xml:space="preserve"> PAGEREF _Toc330016593 \h </w:instrText>
      </w:r>
      <w:r>
        <w:rPr>
          <w:noProof/>
        </w:rPr>
      </w:r>
      <w:r>
        <w:rPr>
          <w:noProof/>
        </w:rPr>
        <w:fldChar w:fldCharType="separate"/>
      </w:r>
      <w:r>
        <w:rPr>
          <w:noProof/>
        </w:rPr>
        <w:t>3</w:t>
      </w:r>
      <w:r>
        <w:rPr>
          <w:noProof/>
        </w:rPr>
        <w:fldChar w:fldCharType="end"/>
      </w:r>
    </w:p>
    <w:p w14:paraId="19716A2A" w14:textId="77777777" w:rsidR="00147421" w:rsidRDefault="00147421">
      <w:pPr>
        <w:pStyle w:val="TOC2"/>
        <w:tabs>
          <w:tab w:val="clear" w:pos="900"/>
          <w:tab w:val="left" w:pos="912"/>
        </w:tabs>
        <w:rPr>
          <w:rFonts w:asciiTheme="minorHAnsi" w:eastAsiaTheme="minorEastAsia" w:hAnsiTheme="minorHAnsi" w:cstheme="minorBidi"/>
          <w:noProof/>
          <w:lang w:eastAsia="ja-JP"/>
        </w:rPr>
      </w:pPr>
      <w:r w:rsidRPr="00EA2CCE">
        <w:rPr>
          <w:rFonts w:asciiTheme="minorHAnsi" w:hAnsiTheme="minorHAnsi"/>
          <w:noProof/>
        </w:rPr>
        <w:t>1.5</w:t>
      </w:r>
      <w:r>
        <w:rPr>
          <w:rFonts w:asciiTheme="minorHAnsi" w:eastAsiaTheme="minorEastAsia" w:hAnsiTheme="minorHAnsi" w:cstheme="minorBidi"/>
          <w:noProof/>
          <w:lang w:eastAsia="ja-JP"/>
        </w:rPr>
        <w:tab/>
      </w:r>
      <w:r>
        <w:rPr>
          <w:noProof/>
        </w:rPr>
        <w:t>Limitations</w:t>
      </w:r>
      <w:r>
        <w:rPr>
          <w:noProof/>
        </w:rPr>
        <w:tab/>
      </w:r>
      <w:r>
        <w:rPr>
          <w:noProof/>
        </w:rPr>
        <w:fldChar w:fldCharType="begin"/>
      </w:r>
      <w:r>
        <w:rPr>
          <w:noProof/>
        </w:rPr>
        <w:instrText xml:space="preserve"> PAGEREF _Toc330016594 \h </w:instrText>
      </w:r>
      <w:r>
        <w:rPr>
          <w:noProof/>
        </w:rPr>
      </w:r>
      <w:r>
        <w:rPr>
          <w:noProof/>
        </w:rPr>
        <w:fldChar w:fldCharType="separate"/>
      </w:r>
      <w:r>
        <w:rPr>
          <w:noProof/>
        </w:rPr>
        <w:t>4</w:t>
      </w:r>
      <w:r>
        <w:rPr>
          <w:noProof/>
        </w:rPr>
        <w:fldChar w:fldCharType="end"/>
      </w:r>
    </w:p>
    <w:p w14:paraId="2F028934" w14:textId="77777777" w:rsidR="00147421" w:rsidRDefault="00147421">
      <w:pPr>
        <w:pStyle w:val="TOC1"/>
        <w:rPr>
          <w:rFonts w:asciiTheme="minorHAnsi" w:eastAsiaTheme="minorEastAsia" w:hAnsiTheme="minorHAnsi" w:cstheme="minorBidi"/>
          <w:noProof/>
          <w:lang w:eastAsia="ja-JP"/>
        </w:rPr>
      </w:pPr>
      <w:r w:rsidRPr="00EA2CCE">
        <w:rPr>
          <w:noProof/>
        </w:rPr>
        <w:t>2</w:t>
      </w:r>
      <w:r>
        <w:rPr>
          <w:rFonts w:asciiTheme="minorHAnsi" w:eastAsiaTheme="minorEastAsia" w:hAnsiTheme="minorHAnsi" w:cstheme="minorBidi"/>
          <w:noProof/>
          <w:lang w:eastAsia="ja-JP"/>
        </w:rPr>
        <w:tab/>
      </w:r>
      <w:r>
        <w:rPr>
          <w:noProof/>
        </w:rPr>
        <w:t>Theory</w:t>
      </w:r>
      <w:r>
        <w:rPr>
          <w:noProof/>
        </w:rPr>
        <w:tab/>
      </w:r>
      <w:r>
        <w:rPr>
          <w:noProof/>
        </w:rPr>
        <w:fldChar w:fldCharType="begin"/>
      </w:r>
      <w:r>
        <w:rPr>
          <w:noProof/>
        </w:rPr>
        <w:instrText xml:space="preserve"> PAGEREF _Toc330016595 \h </w:instrText>
      </w:r>
      <w:r>
        <w:rPr>
          <w:noProof/>
        </w:rPr>
      </w:r>
      <w:r>
        <w:rPr>
          <w:noProof/>
        </w:rPr>
        <w:fldChar w:fldCharType="separate"/>
      </w:r>
      <w:r>
        <w:rPr>
          <w:noProof/>
        </w:rPr>
        <w:t>5</w:t>
      </w:r>
      <w:r>
        <w:rPr>
          <w:noProof/>
        </w:rPr>
        <w:fldChar w:fldCharType="end"/>
      </w:r>
    </w:p>
    <w:p w14:paraId="0F564F5C" w14:textId="77777777" w:rsidR="00147421" w:rsidRDefault="00147421">
      <w:pPr>
        <w:pStyle w:val="TOC2"/>
        <w:tabs>
          <w:tab w:val="clear" w:pos="900"/>
          <w:tab w:val="left" w:pos="912"/>
        </w:tabs>
        <w:rPr>
          <w:rFonts w:asciiTheme="minorHAnsi" w:eastAsiaTheme="minorEastAsia" w:hAnsiTheme="minorHAnsi" w:cstheme="minorBidi"/>
          <w:noProof/>
          <w:lang w:eastAsia="ja-JP"/>
        </w:rPr>
      </w:pPr>
      <w:r w:rsidRPr="00EA2CCE">
        <w:rPr>
          <w:rFonts w:asciiTheme="minorHAnsi" w:hAnsiTheme="minorHAnsi"/>
          <w:noProof/>
        </w:rPr>
        <w:t>2.1</w:t>
      </w:r>
      <w:r>
        <w:rPr>
          <w:rFonts w:asciiTheme="minorHAnsi" w:eastAsiaTheme="minorEastAsia" w:hAnsiTheme="minorHAnsi" w:cstheme="minorBidi"/>
          <w:noProof/>
          <w:lang w:eastAsia="ja-JP"/>
        </w:rPr>
        <w:tab/>
      </w:r>
      <w:r>
        <w:rPr>
          <w:noProof/>
        </w:rPr>
        <w:t>Previous research and studies</w:t>
      </w:r>
      <w:r>
        <w:rPr>
          <w:noProof/>
        </w:rPr>
        <w:tab/>
      </w:r>
      <w:r>
        <w:rPr>
          <w:noProof/>
        </w:rPr>
        <w:fldChar w:fldCharType="begin"/>
      </w:r>
      <w:r>
        <w:rPr>
          <w:noProof/>
        </w:rPr>
        <w:instrText xml:space="preserve"> PAGEREF _Toc330016596 \h </w:instrText>
      </w:r>
      <w:r>
        <w:rPr>
          <w:noProof/>
        </w:rPr>
      </w:r>
      <w:r>
        <w:rPr>
          <w:noProof/>
        </w:rPr>
        <w:fldChar w:fldCharType="separate"/>
      </w:r>
      <w:r>
        <w:rPr>
          <w:noProof/>
        </w:rPr>
        <w:t>5</w:t>
      </w:r>
      <w:r>
        <w:rPr>
          <w:noProof/>
        </w:rPr>
        <w:fldChar w:fldCharType="end"/>
      </w:r>
    </w:p>
    <w:p w14:paraId="7D2F2A20" w14:textId="77777777" w:rsidR="00147421" w:rsidRDefault="00147421">
      <w:pPr>
        <w:pStyle w:val="TOC2"/>
        <w:tabs>
          <w:tab w:val="clear" w:pos="900"/>
          <w:tab w:val="left" w:pos="912"/>
        </w:tabs>
        <w:rPr>
          <w:rFonts w:asciiTheme="minorHAnsi" w:eastAsiaTheme="minorEastAsia" w:hAnsiTheme="minorHAnsi" w:cstheme="minorBidi"/>
          <w:noProof/>
          <w:lang w:eastAsia="ja-JP"/>
        </w:rPr>
      </w:pPr>
      <w:r w:rsidRPr="00EA2CCE">
        <w:rPr>
          <w:rFonts w:asciiTheme="minorHAnsi" w:hAnsiTheme="minorHAnsi"/>
          <w:noProof/>
        </w:rPr>
        <w:t>2.2</w:t>
      </w:r>
      <w:r>
        <w:rPr>
          <w:rFonts w:asciiTheme="minorHAnsi" w:eastAsiaTheme="minorEastAsia" w:hAnsiTheme="minorHAnsi" w:cstheme="minorBidi"/>
          <w:noProof/>
          <w:lang w:eastAsia="ja-JP"/>
        </w:rPr>
        <w:tab/>
      </w:r>
      <w:r>
        <w:rPr>
          <w:noProof/>
        </w:rPr>
        <w:t>Transactive Knowledge Systems</w:t>
      </w:r>
      <w:r>
        <w:rPr>
          <w:noProof/>
        </w:rPr>
        <w:tab/>
      </w:r>
      <w:r>
        <w:rPr>
          <w:noProof/>
        </w:rPr>
        <w:fldChar w:fldCharType="begin"/>
      </w:r>
      <w:r>
        <w:rPr>
          <w:noProof/>
        </w:rPr>
        <w:instrText xml:space="preserve"> PAGEREF _Toc330016597 \h </w:instrText>
      </w:r>
      <w:r>
        <w:rPr>
          <w:noProof/>
        </w:rPr>
      </w:r>
      <w:r>
        <w:rPr>
          <w:noProof/>
        </w:rPr>
        <w:fldChar w:fldCharType="separate"/>
      </w:r>
      <w:r>
        <w:rPr>
          <w:noProof/>
        </w:rPr>
        <w:t>5</w:t>
      </w:r>
      <w:r>
        <w:rPr>
          <w:noProof/>
        </w:rPr>
        <w:fldChar w:fldCharType="end"/>
      </w:r>
    </w:p>
    <w:p w14:paraId="15700630" w14:textId="77777777" w:rsidR="00147421" w:rsidRDefault="00147421">
      <w:pPr>
        <w:pStyle w:val="TOC3"/>
        <w:tabs>
          <w:tab w:val="clear" w:pos="1620"/>
          <w:tab w:val="left" w:pos="1622"/>
        </w:tabs>
        <w:rPr>
          <w:rFonts w:asciiTheme="minorHAnsi" w:eastAsiaTheme="minorEastAsia" w:hAnsiTheme="minorHAnsi" w:cstheme="minorBidi"/>
          <w:noProof/>
          <w:lang w:eastAsia="ja-JP"/>
        </w:rPr>
      </w:pPr>
      <w:r w:rsidRPr="00EA2CCE">
        <w:rPr>
          <w:noProof/>
        </w:rPr>
        <w:t>2.2.1</w:t>
      </w:r>
      <w:r>
        <w:rPr>
          <w:rFonts w:asciiTheme="minorHAnsi" w:eastAsiaTheme="minorEastAsia" w:hAnsiTheme="minorHAnsi" w:cstheme="minorBidi"/>
          <w:noProof/>
          <w:lang w:eastAsia="ja-JP"/>
        </w:rPr>
        <w:tab/>
      </w:r>
      <w:r>
        <w:rPr>
          <w:noProof/>
        </w:rPr>
        <w:t>Transactive Processes</w:t>
      </w:r>
      <w:r>
        <w:rPr>
          <w:noProof/>
        </w:rPr>
        <w:tab/>
      </w:r>
      <w:r>
        <w:rPr>
          <w:noProof/>
        </w:rPr>
        <w:fldChar w:fldCharType="begin"/>
      </w:r>
      <w:r>
        <w:rPr>
          <w:noProof/>
        </w:rPr>
        <w:instrText xml:space="preserve"> PAGEREF _Toc330016598 \h </w:instrText>
      </w:r>
      <w:r>
        <w:rPr>
          <w:noProof/>
        </w:rPr>
      </w:r>
      <w:r>
        <w:rPr>
          <w:noProof/>
        </w:rPr>
        <w:fldChar w:fldCharType="separate"/>
      </w:r>
      <w:r>
        <w:rPr>
          <w:noProof/>
        </w:rPr>
        <w:t>6</w:t>
      </w:r>
      <w:r>
        <w:rPr>
          <w:noProof/>
        </w:rPr>
        <w:fldChar w:fldCharType="end"/>
      </w:r>
    </w:p>
    <w:p w14:paraId="05AA1CF5" w14:textId="77777777" w:rsidR="00147421" w:rsidRDefault="00147421">
      <w:pPr>
        <w:pStyle w:val="TOC3"/>
        <w:tabs>
          <w:tab w:val="clear" w:pos="1620"/>
          <w:tab w:val="left" w:pos="1622"/>
        </w:tabs>
        <w:rPr>
          <w:rFonts w:asciiTheme="minorHAnsi" w:eastAsiaTheme="minorEastAsia" w:hAnsiTheme="minorHAnsi" w:cstheme="minorBidi"/>
          <w:noProof/>
          <w:lang w:eastAsia="ja-JP"/>
        </w:rPr>
      </w:pPr>
      <w:r w:rsidRPr="00EA2CCE">
        <w:rPr>
          <w:noProof/>
        </w:rPr>
        <w:t>2.2.2</w:t>
      </w:r>
      <w:r>
        <w:rPr>
          <w:rFonts w:asciiTheme="minorHAnsi" w:eastAsiaTheme="minorEastAsia" w:hAnsiTheme="minorHAnsi" w:cstheme="minorBidi"/>
          <w:noProof/>
          <w:lang w:eastAsia="ja-JP"/>
        </w:rPr>
        <w:tab/>
      </w:r>
      <w:r>
        <w:rPr>
          <w:noProof/>
        </w:rPr>
        <w:t>Collaborative Information Seeking</w:t>
      </w:r>
      <w:r>
        <w:rPr>
          <w:noProof/>
        </w:rPr>
        <w:tab/>
      </w:r>
      <w:r>
        <w:rPr>
          <w:noProof/>
        </w:rPr>
        <w:fldChar w:fldCharType="begin"/>
      </w:r>
      <w:r>
        <w:rPr>
          <w:noProof/>
        </w:rPr>
        <w:instrText xml:space="preserve"> PAGEREF _Toc330016599 \h </w:instrText>
      </w:r>
      <w:r>
        <w:rPr>
          <w:noProof/>
        </w:rPr>
      </w:r>
      <w:r>
        <w:rPr>
          <w:noProof/>
        </w:rPr>
        <w:fldChar w:fldCharType="separate"/>
      </w:r>
      <w:r>
        <w:rPr>
          <w:noProof/>
        </w:rPr>
        <w:t>6</w:t>
      </w:r>
      <w:r>
        <w:rPr>
          <w:noProof/>
        </w:rPr>
        <w:fldChar w:fldCharType="end"/>
      </w:r>
    </w:p>
    <w:p w14:paraId="6A259B59" w14:textId="77777777" w:rsidR="00147421" w:rsidRDefault="00147421">
      <w:pPr>
        <w:pStyle w:val="TOC3"/>
        <w:tabs>
          <w:tab w:val="clear" w:pos="1620"/>
          <w:tab w:val="left" w:pos="1622"/>
        </w:tabs>
        <w:rPr>
          <w:rFonts w:asciiTheme="minorHAnsi" w:eastAsiaTheme="minorEastAsia" w:hAnsiTheme="minorHAnsi" w:cstheme="minorBidi"/>
          <w:noProof/>
          <w:lang w:eastAsia="ja-JP"/>
        </w:rPr>
      </w:pPr>
      <w:r w:rsidRPr="00EA2CCE">
        <w:rPr>
          <w:noProof/>
        </w:rPr>
        <w:t>2.2.3</w:t>
      </w:r>
      <w:r>
        <w:rPr>
          <w:rFonts w:asciiTheme="minorHAnsi" w:eastAsiaTheme="minorEastAsia" w:hAnsiTheme="minorHAnsi" w:cstheme="minorBidi"/>
          <w:noProof/>
          <w:lang w:eastAsia="ja-JP"/>
        </w:rPr>
        <w:tab/>
      </w:r>
      <w:r>
        <w:rPr>
          <w:noProof/>
        </w:rPr>
        <w:t>Collaborative Sense Making</w:t>
      </w:r>
      <w:r>
        <w:rPr>
          <w:noProof/>
        </w:rPr>
        <w:tab/>
      </w:r>
      <w:r>
        <w:rPr>
          <w:noProof/>
        </w:rPr>
        <w:fldChar w:fldCharType="begin"/>
      </w:r>
      <w:r>
        <w:rPr>
          <w:noProof/>
        </w:rPr>
        <w:instrText xml:space="preserve"> PAGEREF _Toc330016600 \h </w:instrText>
      </w:r>
      <w:r>
        <w:rPr>
          <w:noProof/>
        </w:rPr>
      </w:r>
      <w:r>
        <w:rPr>
          <w:noProof/>
        </w:rPr>
        <w:fldChar w:fldCharType="separate"/>
      </w:r>
      <w:r>
        <w:rPr>
          <w:noProof/>
        </w:rPr>
        <w:t>7</w:t>
      </w:r>
      <w:r>
        <w:rPr>
          <w:noProof/>
        </w:rPr>
        <w:fldChar w:fldCharType="end"/>
      </w:r>
    </w:p>
    <w:p w14:paraId="3FC595F3" w14:textId="77777777" w:rsidR="00147421" w:rsidRDefault="00147421">
      <w:pPr>
        <w:pStyle w:val="TOC2"/>
        <w:tabs>
          <w:tab w:val="clear" w:pos="900"/>
          <w:tab w:val="left" w:pos="912"/>
        </w:tabs>
        <w:rPr>
          <w:rFonts w:asciiTheme="minorHAnsi" w:eastAsiaTheme="minorEastAsia" w:hAnsiTheme="minorHAnsi" w:cstheme="minorBidi"/>
          <w:noProof/>
          <w:lang w:eastAsia="ja-JP"/>
        </w:rPr>
      </w:pPr>
      <w:r w:rsidRPr="00EA2CCE">
        <w:rPr>
          <w:rFonts w:asciiTheme="minorHAnsi" w:hAnsiTheme="minorHAnsi"/>
          <w:noProof/>
        </w:rPr>
        <w:t>2.3</w:t>
      </w:r>
      <w:r>
        <w:rPr>
          <w:rFonts w:asciiTheme="minorHAnsi" w:eastAsiaTheme="minorEastAsia" w:hAnsiTheme="minorHAnsi" w:cstheme="minorBidi"/>
          <w:noProof/>
          <w:lang w:eastAsia="ja-JP"/>
        </w:rPr>
        <w:tab/>
      </w:r>
      <w:r>
        <w:rPr>
          <w:noProof/>
        </w:rPr>
        <w:t>Collaborative Reflection</w:t>
      </w:r>
      <w:r>
        <w:rPr>
          <w:noProof/>
        </w:rPr>
        <w:tab/>
      </w:r>
      <w:r>
        <w:rPr>
          <w:noProof/>
        </w:rPr>
        <w:fldChar w:fldCharType="begin"/>
      </w:r>
      <w:r>
        <w:rPr>
          <w:noProof/>
        </w:rPr>
        <w:instrText xml:space="preserve"> PAGEREF _Toc330016601 \h </w:instrText>
      </w:r>
      <w:r>
        <w:rPr>
          <w:noProof/>
        </w:rPr>
      </w:r>
      <w:r>
        <w:rPr>
          <w:noProof/>
        </w:rPr>
        <w:fldChar w:fldCharType="separate"/>
      </w:r>
      <w:r>
        <w:rPr>
          <w:noProof/>
        </w:rPr>
        <w:t>7</w:t>
      </w:r>
      <w:r>
        <w:rPr>
          <w:noProof/>
        </w:rPr>
        <w:fldChar w:fldCharType="end"/>
      </w:r>
    </w:p>
    <w:p w14:paraId="1A166558" w14:textId="77777777" w:rsidR="00147421" w:rsidRDefault="00147421">
      <w:pPr>
        <w:pStyle w:val="TOC3"/>
        <w:tabs>
          <w:tab w:val="clear" w:pos="1620"/>
          <w:tab w:val="left" w:pos="1622"/>
        </w:tabs>
        <w:rPr>
          <w:rFonts w:asciiTheme="minorHAnsi" w:eastAsiaTheme="minorEastAsia" w:hAnsiTheme="minorHAnsi" w:cstheme="minorBidi"/>
          <w:noProof/>
          <w:lang w:eastAsia="ja-JP"/>
        </w:rPr>
      </w:pPr>
      <w:r w:rsidRPr="00EA2CCE">
        <w:rPr>
          <w:noProof/>
        </w:rPr>
        <w:t>2.3.1</w:t>
      </w:r>
      <w:r>
        <w:rPr>
          <w:rFonts w:asciiTheme="minorHAnsi" w:eastAsiaTheme="minorEastAsia" w:hAnsiTheme="minorHAnsi" w:cstheme="minorBidi"/>
          <w:noProof/>
          <w:lang w:eastAsia="ja-JP"/>
        </w:rPr>
        <w:tab/>
      </w:r>
      <w:r>
        <w:rPr>
          <w:noProof/>
        </w:rPr>
        <w:t>Designing for collaborative reflection</w:t>
      </w:r>
      <w:r>
        <w:rPr>
          <w:noProof/>
        </w:rPr>
        <w:tab/>
      </w:r>
      <w:r>
        <w:rPr>
          <w:noProof/>
        </w:rPr>
        <w:fldChar w:fldCharType="begin"/>
      </w:r>
      <w:r>
        <w:rPr>
          <w:noProof/>
        </w:rPr>
        <w:instrText xml:space="preserve"> PAGEREF _Toc330016602 \h </w:instrText>
      </w:r>
      <w:r>
        <w:rPr>
          <w:noProof/>
        </w:rPr>
      </w:r>
      <w:r>
        <w:rPr>
          <w:noProof/>
        </w:rPr>
        <w:fldChar w:fldCharType="separate"/>
      </w:r>
      <w:r>
        <w:rPr>
          <w:noProof/>
        </w:rPr>
        <w:t>7</w:t>
      </w:r>
      <w:r>
        <w:rPr>
          <w:noProof/>
        </w:rPr>
        <w:fldChar w:fldCharType="end"/>
      </w:r>
    </w:p>
    <w:p w14:paraId="683AA12E" w14:textId="77777777" w:rsidR="00147421" w:rsidRDefault="00147421">
      <w:pPr>
        <w:pStyle w:val="TOC3"/>
        <w:tabs>
          <w:tab w:val="clear" w:pos="1620"/>
          <w:tab w:val="left" w:pos="1622"/>
        </w:tabs>
        <w:rPr>
          <w:rFonts w:asciiTheme="minorHAnsi" w:eastAsiaTheme="minorEastAsia" w:hAnsiTheme="minorHAnsi" w:cstheme="minorBidi"/>
          <w:noProof/>
          <w:lang w:eastAsia="ja-JP"/>
        </w:rPr>
      </w:pPr>
      <w:r w:rsidRPr="00EA2CCE">
        <w:rPr>
          <w:noProof/>
        </w:rPr>
        <w:t>2.3.2</w:t>
      </w:r>
      <w:r>
        <w:rPr>
          <w:rFonts w:asciiTheme="minorHAnsi" w:eastAsiaTheme="minorEastAsia" w:hAnsiTheme="minorHAnsi" w:cstheme="minorBidi"/>
          <w:noProof/>
          <w:lang w:eastAsia="ja-JP"/>
        </w:rPr>
        <w:tab/>
      </w:r>
      <w:r>
        <w:rPr>
          <w:noProof/>
        </w:rPr>
        <w:t>Short-term loop</w:t>
      </w:r>
      <w:r>
        <w:rPr>
          <w:noProof/>
        </w:rPr>
        <w:tab/>
      </w:r>
      <w:r>
        <w:rPr>
          <w:noProof/>
        </w:rPr>
        <w:fldChar w:fldCharType="begin"/>
      </w:r>
      <w:r>
        <w:rPr>
          <w:noProof/>
        </w:rPr>
        <w:instrText xml:space="preserve"> PAGEREF _Toc330016603 \h </w:instrText>
      </w:r>
      <w:r>
        <w:rPr>
          <w:noProof/>
        </w:rPr>
      </w:r>
      <w:r>
        <w:rPr>
          <w:noProof/>
        </w:rPr>
        <w:fldChar w:fldCharType="separate"/>
      </w:r>
      <w:r>
        <w:rPr>
          <w:noProof/>
        </w:rPr>
        <w:t>7</w:t>
      </w:r>
      <w:r>
        <w:rPr>
          <w:noProof/>
        </w:rPr>
        <w:fldChar w:fldCharType="end"/>
      </w:r>
    </w:p>
    <w:p w14:paraId="2C46551A" w14:textId="77777777" w:rsidR="00147421" w:rsidRDefault="00147421">
      <w:pPr>
        <w:pStyle w:val="TOC3"/>
        <w:tabs>
          <w:tab w:val="clear" w:pos="1620"/>
          <w:tab w:val="left" w:pos="1622"/>
        </w:tabs>
        <w:rPr>
          <w:rFonts w:asciiTheme="minorHAnsi" w:eastAsiaTheme="minorEastAsia" w:hAnsiTheme="minorHAnsi" w:cstheme="minorBidi"/>
          <w:noProof/>
          <w:lang w:eastAsia="ja-JP"/>
        </w:rPr>
      </w:pPr>
      <w:r w:rsidRPr="00EA2CCE">
        <w:rPr>
          <w:noProof/>
        </w:rPr>
        <w:t>2.3.3</w:t>
      </w:r>
      <w:r>
        <w:rPr>
          <w:rFonts w:asciiTheme="minorHAnsi" w:eastAsiaTheme="minorEastAsia" w:hAnsiTheme="minorHAnsi" w:cstheme="minorBidi"/>
          <w:noProof/>
          <w:lang w:eastAsia="ja-JP"/>
        </w:rPr>
        <w:tab/>
      </w:r>
      <w:r>
        <w:rPr>
          <w:noProof/>
        </w:rPr>
        <w:t>Long-term loop</w:t>
      </w:r>
      <w:r>
        <w:rPr>
          <w:noProof/>
        </w:rPr>
        <w:tab/>
      </w:r>
      <w:r>
        <w:rPr>
          <w:noProof/>
        </w:rPr>
        <w:fldChar w:fldCharType="begin"/>
      </w:r>
      <w:r>
        <w:rPr>
          <w:noProof/>
        </w:rPr>
        <w:instrText xml:space="preserve"> PAGEREF _Toc330016604 \h </w:instrText>
      </w:r>
      <w:r>
        <w:rPr>
          <w:noProof/>
        </w:rPr>
      </w:r>
      <w:r>
        <w:rPr>
          <w:noProof/>
        </w:rPr>
        <w:fldChar w:fldCharType="separate"/>
      </w:r>
      <w:r>
        <w:rPr>
          <w:noProof/>
        </w:rPr>
        <w:t>8</w:t>
      </w:r>
      <w:r>
        <w:rPr>
          <w:noProof/>
        </w:rPr>
        <w:fldChar w:fldCharType="end"/>
      </w:r>
    </w:p>
    <w:p w14:paraId="213B95CC" w14:textId="77777777" w:rsidR="00147421" w:rsidRDefault="00147421">
      <w:pPr>
        <w:pStyle w:val="TOC1"/>
        <w:rPr>
          <w:rFonts w:asciiTheme="minorHAnsi" w:eastAsiaTheme="minorEastAsia" w:hAnsiTheme="minorHAnsi" w:cstheme="minorBidi"/>
          <w:noProof/>
          <w:lang w:eastAsia="ja-JP"/>
        </w:rPr>
      </w:pPr>
      <w:r w:rsidRPr="00EA2CCE">
        <w:rPr>
          <w:noProof/>
        </w:rPr>
        <w:t>3</w:t>
      </w:r>
      <w:r>
        <w:rPr>
          <w:rFonts w:asciiTheme="minorHAnsi" w:eastAsiaTheme="minorEastAsia" w:hAnsiTheme="minorHAnsi" w:cstheme="minorBidi"/>
          <w:noProof/>
          <w:lang w:eastAsia="ja-JP"/>
        </w:rPr>
        <w:tab/>
      </w:r>
      <w:r>
        <w:rPr>
          <w:noProof/>
        </w:rPr>
        <w:t>Empirical Background</w:t>
      </w:r>
      <w:r>
        <w:rPr>
          <w:noProof/>
        </w:rPr>
        <w:tab/>
      </w:r>
      <w:r>
        <w:rPr>
          <w:noProof/>
        </w:rPr>
        <w:fldChar w:fldCharType="begin"/>
      </w:r>
      <w:r>
        <w:rPr>
          <w:noProof/>
        </w:rPr>
        <w:instrText xml:space="preserve"> PAGEREF _Toc330016605 \h </w:instrText>
      </w:r>
      <w:r>
        <w:rPr>
          <w:noProof/>
        </w:rPr>
      </w:r>
      <w:r>
        <w:rPr>
          <w:noProof/>
        </w:rPr>
        <w:fldChar w:fldCharType="separate"/>
      </w:r>
      <w:r>
        <w:rPr>
          <w:noProof/>
        </w:rPr>
        <w:t>9</w:t>
      </w:r>
      <w:r>
        <w:rPr>
          <w:noProof/>
        </w:rPr>
        <w:fldChar w:fldCharType="end"/>
      </w:r>
    </w:p>
    <w:p w14:paraId="05EE744D" w14:textId="77777777" w:rsidR="00147421" w:rsidRDefault="00147421">
      <w:pPr>
        <w:pStyle w:val="TOC2"/>
        <w:tabs>
          <w:tab w:val="clear" w:pos="900"/>
          <w:tab w:val="left" w:pos="912"/>
        </w:tabs>
        <w:rPr>
          <w:rFonts w:asciiTheme="minorHAnsi" w:eastAsiaTheme="minorEastAsia" w:hAnsiTheme="minorHAnsi" w:cstheme="minorBidi"/>
          <w:noProof/>
          <w:lang w:eastAsia="ja-JP"/>
        </w:rPr>
      </w:pPr>
      <w:r w:rsidRPr="00EA2CCE">
        <w:rPr>
          <w:rFonts w:asciiTheme="minorHAnsi" w:hAnsiTheme="minorHAnsi"/>
          <w:noProof/>
        </w:rPr>
        <w:t>3.1</w:t>
      </w:r>
      <w:r>
        <w:rPr>
          <w:rFonts w:asciiTheme="minorHAnsi" w:eastAsiaTheme="minorEastAsia" w:hAnsiTheme="minorHAnsi" w:cstheme="minorBidi"/>
          <w:noProof/>
          <w:lang w:eastAsia="ja-JP"/>
        </w:rPr>
        <w:tab/>
      </w:r>
      <w:r>
        <w:rPr>
          <w:noProof/>
        </w:rPr>
        <w:t>Swedish School Curriculum  - Sveriges Läroplan</w:t>
      </w:r>
      <w:r>
        <w:rPr>
          <w:noProof/>
        </w:rPr>
        <w:tab/>
      </w:r>
      <w:r>
        <w:rPr>
          <w:noProof/>
        </w:rPr>
        <w:fldChar w:fldCharType="begin"/>
      </w:r>
      <w:r>
        <w:rPr>
          <w:noProof/>
        </w:rPr>
        <w:instrText xml:space="preserve"> PAGEREF _Toc330016606 \h </w:instrText>
      </w:r>
      <w:r>
        <w:rPr>
          <w:noProof/>
        </w:rPr>
      </w:r>
      <w:r>
        <w:rPr>
          <w:noProof/>
        </w:rPr>
        <w:fldChar w:fldCharType="separate"/>
      </w:r>
      <w:r>
        <w:rPr>
          <w:noProof/>
        </w:rPr>
        <w:t>9</w:t>
      </w:r>
      <w:r>
        <w:rPr>
          <w:noProof/>
        </w:rPr>
        <w:fldChar w:fldCharType="end"/>
      </w:r>
    </w:p>
    <w:p w14:paraId="27F06280" w14:textId="77777777" w:rsidR="00147421" w:rsidRDefault="00147421">
      <w:pPr>
        <w:pStyle w:val="TOC2"/>
        <w:tabs>
          <w:tab w:val="clear" w:pos="900"/>
          <w:tab w:val="left" w:pos="912"/>
        </w:tabs>
        <w:rPr>
          <w:rFonts w:asciiTheme="minorHAnsi" w:eastAsiaTheme="minorEastAsia" w:hAnsiTheme="minorHAnsi" w:cstheme="minorBidi"/>
          <w:noProof/>
          <w:lang w:eastAsia="ja-JP"/>
        </w:rPr>
      </w:pPr>
      <w:r w:rsidRPr="00EA2CCE">
        <w:rPr>
          <w:rFonts w:asciiTheme="minorHAnsi" w:hAnsiTheme="minorHAnsi"/>
          <w:noProof/>
          <w:lang w:val="sv-SE"/>
        </w:rPr>
        <w:t>3.2</w:t>
      </w:r>
      <w:r>
        <w:rPr>
          <w:rFonts w:asciiTheme="minorHAnsi" w:eastAsiaTheme="minorEastAsia" w:hAnsiTheme="minorHAnsi" w:cstheme="minorBidi"/>
          <w:noProof/>
          <w:lang w:eastAsia="ja-JP"/>
        </w:rPr>
        <w:tab/>
      </w:r>
      <w:r w:rsidRPr="00EA2CCE">
        <w:rPr>
          <w:noProof/>
          <w:lang w:val="sv-SE"/>
        </w:rPr>
        <w:t>Special education group - Särskild undervisningsgrupp</w:t>
      </w:r>
      <w:r>
        <w:rPr>
          <w:noProof/>
        </w:rPr>
        <w:tab/>
      </w:r>
      <w:r>
        <w:rPr>
          <w:noProof/>
        </w:rPr>
        <w:fldChar w:fldCharType="begin"/>
      </w:r>
      <w:r>
        <w:rPr>
          <w:noProof/>
        </w:rPr>
        <w:instrText xml:space="preserve"> PAGEREF _Toc330016607 \h </w:instrText>
      </w:r>
      <w:r>
        <w:rPr>
          <w:noProof/>
        </w:rPr>
      </w:r>
      <w:r>
        <w:rPr>
          <w:noProof/>
        </w:rPr>
        <w:fldChar w:fldCharType="separate"/>
      </w:r>
      <w:r>
        <w:rPr>
          <w:noProof/>
        </w:rPr>
        <w:t>9</w:t>
      </w:r>
      <w:r>
        <w:rPr>
          <w:noProof/>
        </w:rPr>
        <w:fldChar w:fldCharType="end"/>
      </w:r>
    </w:p>
    <w:p w14:paraId="4BFF88A3" w14:textId="77777777" w:rsidR="00147421" w:rsidRDefault="00147421">
      <w:pPr>
        <w:pStyle w:val="TOC1"/>
        <w:rPr>
          <w:rFonts w:asciiTheme="minorHAnsi" w:eastAsiaTheme="minorEastAsia" w:hAnsiTheme="minorHAnsi" w:cstheme="minorBidi"/>
          <w:noProof/>
          <w:lang w:eastAsia="ja-JP"/>
        </w:rPr>
      </w:pPr>
      <w:r w:rsidRPr="00EA2CCE">
        <w:rPr>
          <w:noProof/>
        </w:rPr>
        <w:t>4</w:t>
      </w:r>
      <w:r>
        <w:rPr>
          <w:rFonts w:asciiTheme="minorHAnsi" w:eastAsiaTheme="minorEastAsia" w:hAnsiTheme="minorHAnsi" w:cstheme="minorBidi"/>
          <w:noProof/>
          <w:lang w:eastAsia="ja-JP"/>
        </w:rPr>
        <w:tab/>
      </w:r>
      <w:r>
        <w:rPr>
          <w:noProof/>
        </w:rPr>
        <w:t>Methodology</w:t>
      </w:r>
      <w:r>
        <w:rPr>
          <w:noProof/>
        </w:rPr>
        <w:tab/>
      </w:r>
      <w:r>
        <w:rPr>
          <w:noProof/>
        </w:rPr>
        <w:fldChar w:fldCharType="begin"/>
      </w:r>
      <w:r>
        <w:rPr>
          <w:noProof/>
        </w:rPr>
        <w:instrText xml:space="preserve"> PAGEREF _Toc330016608 \h </w:instrText>
      </w:r>
      <w:r>
        <w:rPr>
          <w:noProof/>
        </w:rPr>
      </w:r>
      <w:r>
        <w:rPr>
          <w:noProof/>
        </w:rPr>
        <w:fldChar w:fldCharType="separate"/>
      </w:r>
      <w:r>
        <w:rPr>
          <w:noProof/>
        </w:rPr>
        <w:t>11</w:t>
      </w:r>
      <w:r>
        <w:rPr>
          <w:noProof/>
        </w:rPr>
        <w:fldChar w:fldCharType="end"/>
      </w:r>
    </w:p>
    <w:p w14:paraId="2529C1A3" w14:textId="77777777" w:rsidR="00147421" w:rsidRDefault="00147421">
      <w:pPr>
        <w:pStyle w:val="TOC2"/>
        <w:tabs>
          <w:tab w:val="clear" w:pos="900"/>
          <w:tab w:val="left" w:pos="912"/>
        </w:tabs>
        <w:rPr>
          <w:rFonts w:asciiTheme="minorHAnsi" w:eastAsiaTheme="minorEastAsia" w:hAnsiTheme="minorHAnsi" w:cstheme="minorBidi"/>
          <w:noProof/>
          <w:lang w:eastAsia="ja-JP"/>
        </w:rPr>
      </w:pPr>
      <w:r w:rsidRPr="00EA2CCE">
        <w:rPr>
          <w:rFonts w:asciiTheme="minorHAnsi" w:hAnsiTheme="minorHAnsi"/>
          <w:noProof/>
        </w:rPr>
        <w:t>4.1</w:t>
      </w:r>
      <w:r>
        <w:rPr>
          <w:rFonts w:asciiTheme="minorHAnsi" w:eastAsiaTheme="minorEastAsia" w:hAnsiTheme="minorHAnsi" w:cstheme="minorBidi"/>
          <w:noProof/>
          <w:lang w:eastAsia="ja-JP"/>
        </w:rPr>
        <w:tab/>
      </w:r>
      <w:r>
        <w:rPr>
          <w:noProof/>
        </w:rPr>
        <w:t>Data collection methods</w:t>
      </w:r>
      <w:r>
        <w:rPr>
          <w:noProof/>
        </w:rPr>
        <w:tab/>
      </w:r>
      <w:r>
        <w:rPr>
          <w:noProof/>
        </w:rPr>
        <w:fldChar w:fldCharType="begin"/>
      </w:r>
      <w:r>
        <w:rPr>
          <w:noProof/>
        </w:rPr>
        <w:instrText xml:space="preserve"> PAGEREF _Toc330016609 \h </w:instrText>
      </w:r>
      <w:r>
        <w:rPr>
          <w:noProof/>
        </w:rPr>
      </w:r>
      <w:r>
        <w:rPr>
          <w:noProof/>
        </w:rPr>
        <w:fldChar w:fldCharType="separate"/>
      </w:r>
      <w:r>
        <w:rPr>
          <w:noProof/>
        </w:rPr>
        <w:t>11</w:t>
      </w:r>
      <w:r>
        <w:rPr>
          <w:noProof/>
        </w:rPr>
        <w:fldChar w:fldCharType="end"/>
      </w:r>
    </w:p>
    <w:p w14:paraId="4DF65DAF" w14:textId="77777777" w:rsidR="00147421" w:rsidRDefault="00147421">
      <w:pPr>
        <w:pStyle w:val="TOC3"/>
        <w:tabs>
          <w:tab w:val="clear" w:pos="1620"/>
          <w:tab w:val="left" w:pos="1622"/>
        </w:tabs>
        <w:rPr>
          <w:rFonts w:asciiTheme="minorHAnsi" w:eastAsiaTheme="minorEastAsia" w:hAnsiTheme="minorHAnsi" w:cstheme="minorBidi"/>
          <w:noProof/>
          <w:lang w:eastAsia="ja-JP"/>
        </w:rPr>
      </w:pPr>
      <w:r w:rsidRPr="00EA2CCE">
        <w:rPr>
          <w:noProof/>
        </w:rPr>
        <w:t>4.1.1</w:t>
      </w:r>
      <w:r>
        <w:rPr>
          <w:rFonts w:asciiTheme="minorHAnsi" w:eastAsiaTheme="minorEastAsia" w:hAnsiTheme="minorHAnsi" w:cstheme="minorBidi"/>
          <w:noProof/>
          <w:lang w:eastAsia="ja-JP"/>
        </w:rPr>
        <w:tab/>
      </w:r>
      <w:r>
        <w:rPr>
          <w:noProof/>
        </w:rPr>
        <w:t>Selections</w:t>
      </w:r>
      <w:r>
        <w:rPr>
          <w:noProof/>
        </w:rPr>
        <w:tab/>
      </w:r>
      <w:r>
        <w:rPr>
          <w:noProof/>
        </w:rPr>
        <w:fldChar w:fldCharType="begin"/>
      </w:r>
      <w:r>
        <w:rPr>
          <w:noProof/>
        </w:rPr>
        <w:instrText xml:space="preserve"> PAGEREF _Toc330016610 \h </w:instrText>
      </w:r>
      <w:r>
        <w:rPr>
          <w:noProof/>
        </w:rPr>
      </w:r>
      <w:r>
        <w:rPr>
          <w:noProof/>
        </w:rPr>
        <w:fldChar w:fldCharType="separate"/>
      </w:r>
      <w:r>
        <w:rPr>
          <w:noProof/>
        </w:rPr>
        <w:t>11</w:t>
      </w:r>
      <w:r>
        <w:rPr>
          <w:noProof/>
        </w:rPr>
        <w:fldChar w:fldCharType="end"/>
      </w:r>
    </w:p>
    <w:p w14:paraId="7F74E9BF" w14:textId="77777777" w:rsidR="00147421" w:rsidRDefault="00147421">
      <w:pPr>
        <w:pStyle w:val="TOC3"/>
        <w:tabs>
          <w:tab w:val="clear" w:pos="1620"/>
          <w:tab w:val="left" w:pos="1622"/>
        </w:tabs>
        <w:rPr>
          <w:rFonts w:asciiTheme="minorHAnsi" w:eastAsiaTheme="minorEastAsia" w:hAnsiTheme="minorHAnsi" w:cstheme="minorBidi"/>
          <w:noProof/>
          <w:lang w:eastAsia="ja-JP"/>
        </w:rPr>
      </w:pPr>
      <w:r w:rsidRPr="00EA2CCE">
        <w:rPr>
          <w:noProof/>
        </w:rPr>
        <w:t>4.1.2</w:t>
      </w:r>
      <w:r>
        <w:rPr>
          <w:rFonts w:asciiTheme="minorHAnsi" w:eastAsiaTheme="minorEastAsia" w:hAnsiTheme="minorHAnsi" w:cstheme="minorBidi"/>
          <w:noProof/>
          <w:lang w:eastAsia="ja-JP"/>
        </w:rPr>
        <w:tab/>
      </w:r>
      <w:r>
        <w:rPr>
          <w:noProof/>
        </w:rPr>
        <w:t>Interviews</w:t>
      </w:r>
      <w:r>
        <w:rPr>
          <w:noProof/>
        </w:rPr>
        <w:tab/>
      </w:r>
      <w:r>
        <w:rPr>
          <w:noProof/>
        </w:rPr>
        <w:fldChar w:fldCharType="begin"/>
      </w:r>
      <w:r>
        <w:rPr>
          <w:noProof/>
        </w:rPr>
        <w:instrText xml:space="preserve"> PAGEREF _Toc330016611 \h </w:instrText>
      </w:r>
      <w:r>
        <w:rPr>
          <w:noProof/>
        </w:rPr>
      </w:r>
      <w:r>
        <w:rPr>
          <w:noProof/>
        </w:rPr>
        <w:fldChar w:fldCharType="separate"/>
      </w:r>
      <w:r>
        <w:rPr>
          <w:noProof/>
        </w:rPr>
        <w:t>12</w:t>
      </w:r>
      <w:r>
        <w:rPr>
          <w:noProof/>
        </w:rPr>
        <w:fldChar w:fldCharType="end"/>
      </w:r>
    </w:p>
    <w:p w14:paraId="43384929" w14:textId="77777777" w:rsidR="00147421" w:rsidRDefault="00147421">
      <w:pPr>
        <w:pStyle w:val="TOC3"/>
        <w:tabs>
          <w:tab w:val="clear" w:pos="1620"/>
          <w:tab w:val="left" w:pos="1622"/>
        </w:tabs>
        <w:rPr>
          <w:rFonts w:asciiTheme="minorHAnsi" w:eastAsiaTheme="minorEastAsia" w:hAnsiTheme="minorHAnsi" w:cstheme="minorBidi"/>
          <w:noProof/>
          <w:lang w:eastAsia="ja-JP"/>
        </w:rPr>
      </w:pPr>
      <w:r w:rsidRPr="00EA2CCE">
        <w:rPr>
          <w:noProof/>
        </w:rPr>
        <w:t>4.1.3</w:t>
      </w:r>
      <w:r>
        <w:rPr>
          <w:rFonts w:asciiTheme="minorHAnsi" w:eastAsiaTheme="minorEastAsia" w:hAnsiTheme="minorHAnsi" w:cstheme="minorBidi"/>
          <w:noProof/>
          <w:lang w:eastAsia="ja-JP"/>
        </w:rPr>
        <w:tab/>
      </w:r>
      <w:r>
        <w:rPr>
          <w:noProof/>
        </w:rPr>
        <w:t>United States interviews</w:t>
      </w:r>
      <w:r>
        <w:rPr>
          <w:noProof/>
        </w:rPr>
        <w:tab/>
      </w:r>
      <w:r>
        <w:rPr>
          <w:noProof/>
        </w:rPr>
        <w:fldChar w:fldCharType="begin"/>
      </w:r>
      <w:r>
        <w:rPr>
          <w:noProof/>
        </w:rPr>
        <w:instrText xml:space="preserve"> PAGEREF _Toc330016612 \h </w:instrText>
      </w:r>
      <w:r>
        <w:rPr>
          <w:noProof/>
        </w:rPr>
      </w:r>
      <w:r>
        <w:rPr>
          <w:noProof/>
        </w:rPr>
        <w:fldChar w:fldCharType="separate"/>
      </w:r>
      <w:r>
        <w:rPr>
          <w:noProof/>
        </w:rPr>
        <w:t>13</w:t>
      </w:r>
      <w:r>
        <w:rPr>
          <w:noProof/>
        </w:rPr>
        <w:fldChar w:fldCharType="end"/>
      </w:r>
    </w:p>
    <w:p w14:paraId="615B7EA3" w14:textId="77777777" w:rsidR="00147421" w:rsidRDefault="00147421">
      <w:pPr>
        <w:pStyle w:val="TOC3"/>
        <w:tabs>
          <w:tab w:val="clear" w:pos="1620"/>
          <w:tab w:val="left" w:pos="1622"/>
        </w:tabs>
        <w:rPr>
          <w:rFonts w:asciiTheme="minorHAnsi" w:eastAsiaTheme="minorEastAsia" w:hAnsiTheme="minorHAnsi" w:cstheme="minorBidi"/>
          <w:noProof/>
          <w:lang w:eastAsia="ja-JP"/>
        </w:rPr>
      </w:pPr>
      <w:r w:rsidRPr="00EA2CCE">
        <w:rPr>
          <w:noProof/>
        </w:rPr>
        <w:t>4.1.4</w:t>
      </w:r>
      <w:r>
        <w:rPr>
          <w:rFonts w:asciiTheme="minorHAnsi" w:eastAsiaTheme="minorEastAsia" w:hAnsiTheme="minorHAnsi" w:cstheme="minorBidi"/>
          <w:noProof/>
          <w:lang w:eastAsia="ja-JP"/>
        </w:rPr>
        <w:tab/>
      </w:r>
      <w:r>
        <w:rPr>
          <w:noProof/>
        </w:rPr>
        <w:t>Ethical questions and issues</w:t>
      </w:r>
      <w:r>
        <w:rPr>
          <w:noProof/>
        </w:rPr>
        <w:tab/>
      </w:r>
      <w:r>
        <w:rPr>
          <w:noProof/>
        </w:rPr>
        <w:fldChar w:fldCharType="begin"/>
      </w:r>
      <w:r>
        <w:rPr>
          <w:noProof/>
        </w:rPr>
        <w:instrText xml:space="preserve"> PAGEREF _Toc330016613 \h </w:instrText>
      </w:r>
      <w:r>
        <w:rPr>
          <w:noProof/>
        </w:rPr>
      </w:r>
      <w:r>
        <w:rPr>
          <w:noProof/>
        </w:rPr>
        <w:fldChar w:fldCharType="separate"/>
      </w:r>
      <w:r>
        <w:rPr>
          <w:noProof/>
        </w:rPr>
        <w:t>13</w:t>
      </w:r>
      <w:r>
        <w:rPr>
          <w:noProof/>
        </w:rPr>
        <w:fldChar w:fldCharType="end"/>
      </w:r>
    </w:p>
    <w:p w14:paraId="0E161DC4" w14:textId="77777777" w:rsidR="00147421" w:rsidRDefault="00147421">
      <w:pPr>
        <w:pStyle w:val="TOC2"/>
        <w:tabs>
          <w:tab w:val="clear" w:pos="900"/>
          <w:tab w:val="left" w:pos="912"/>
        </w:tabs>
        <w:rPr>
          <w:rFonts w:asciiTheme="minorHAnsi" w:eastAsiaTheme="minorEastAsia" w:hAnsiTheme="minorHAnsi" w:cstheme="minorBidi"/>
          <w:noProof/>
          <w:lang w:eastAsia="ja-JP"/>
        </w:rPr>
      </w:pPr>
      <w:r w:rsidRPr="00EA2CCE">
        <w:rPr>
          <w:rFonts w:asciiTheme="minorHAnsi" w:hAnsiTheme="minorHAnsi"/>
          <w:noProof/>
        </w:rPr>
        <w:t>4.2</w:t>
      </w:r>
      <w:r>
        <w:rPr>
          <w:rFonts w:asciiTheme="minorHAnsi" w:eastAsiaTheme="minorEastAsia" w:hAnsiTheme="minorHAnsi" w:cstheme="minorBidi"/>
          <w:noProof/>
          <w:lang w:eastAsia="ja-JP"/>
        </w:rPr>
        <w:tab/>
      </w:r>
      <w:r>
        <w:rPr>
          <w:noProof/>
        </w:rPr>
        <w:t>Literature review</w:t>
      </w:r>
      <w:r>
        <w:rPr>
          <w:noProof/>
        </w:rPr>
        <w:tab/>
      </w:r>
      <w:r>
        <w:rPr>
          <w:noProof/>
        </w:rPr>
        <w:fldChar w:fldCharType="begin"/>
      </w:r>
      <w:r>
        <w:rPr>
          <w:noProof/>
        </w:rPr>
        <w:instrText xml:space="preserve"> PAGEREF _Toc330016614 \h </w:instrText>
      </w:r>
      <w:r>
        <w:rPr>
          <w:noProof/>
        </w:rPr>
      </w:r>
      <w:r>
        <w:rPr>
          <w:noProof/>
        </w:rPr>
        <w:fldChar w:fldCharType="separate"/>
      </w:r>
      <w:r>
        <w:rPr>
          <w:noProof/>
        </w:rPr>
        <w:t>14</w:t>
      </w:r>
      <w:r>
        <w:rPr>
          <w:noProof/>
        </w:rPr>
        <w:fldChar w:fldCharType="end"/>
      </w:r>
    </w:p>
    <w:p w14:paraId="0180A6EC" w14:textId="77777777" w:rsidR="00147421" w:rsidRDefault="00147421">
      <w:pPr>
        <w:pStyle w:val="TOC3"/>
        <w:tabs>
          <w:tab w:val="clear" w:pos="1620"/>
          <w:tab w:val="left" w:pos="1622"/>
        </w:tabs>
        <w:rPr>
          <w:rFonts w:asciiTheme="minorHAnsi" w:eastAsiaTheme="minorEastAsia" w:hAnsiTheme="minorHAnsi" w:cstheme="minorBidi"/>
          <w:noProof/>
          <w:lang w:eastAsia="ja-JP"/>
        </w:rPr>
      </w:pPr>
      <w:r w:rsidRPr="00EA2CCE">
        <w:rPr>
          <w:noProof/>
        </w:rPr>
        <w:t>4.2.1</w:t>
      </w:r>
      <w:r>
        <w:rPr>
          <w:rFonts w:asciiTheme="minorHAnsi" w:eastAsiaTheme="minorEastAsia" w:hAnsiTheme="minorHAnsi" w:cstheme="minorBidi"/>
          <w:noProof/>
          <w:lang w:eastAsia="ja-JP"/>
        </w:rPr>
        <w:tab/>
      </w:r>
      <w:r>
        <w:rPr>
          <w:noProof/>
        </w:rPr>
        <w:t>Data sources</w:t>
      </w:r>
      <w:r>
        <w:rPr>
          <w:noProof/>
        </w:rPr>
        <w:tab/>
      </w:r>
      <w:r>
        <w:rPr>
          <w:noProof/>
        </w:rPr>
        <w:fldChar w:fldCharType="begin"/>
      </w:r>
      <w:r>
        <w:rPr>
          <w:noProof/>
        </w:rPr>
        <w:instrText xml:space="preserve"> PAGEREF _Toc330016615 \h </w:instrText>
      </w:r>
      <w:r>
        <w:rPr>
          <w:noProof/>
        </w:rPr>
      </w:r>
      <w:r>
        <w:rPr>
          <w:noProof/>
        </w:rPr>
        <w:fldChar w:fldCharType="separate"/>
      </w:r>
      <w:r>
        <w:rPr>
          <w:noProof/>
        </w:rPr>
        <w:t>14</w:t>
      </w:r>
      <w:r>
        <w:rPr>
          <w:noProof/>
        </w:rPr>
        <w:fldChar w:fldCharType="end"/>
      </w:r>
    </w:p>
    <w:p w14:paraId="3F90607C" w14:textId="77777777" w:rsidR="00147421" w:rsidRDefault="00147421">
      <w:pPr>
        <w:pStyle w:val="TOC2"/>
        <w:tabs>
          <w:tab w:val="clear" w:pos="900"/>
          <w:tab w:val="left" w:pos="912"/>
        </w:tabs>
        <w:rPr>
          <w:rFonts w:asciiTheme="minorHAnsi" w:eastAsiaTheme="minorEastAsia" w:hAnsiTheme="minorHAnsi" w:cstheme="minorBidi"/>
          <w:noProof/>
          <w:lang w:eastAsia="ja-JP"/>
        </w:rPr>
      </w:pPr>
      <w:r w:rsidRPr="00EA2CCE">
        <w:rPr>
          <w:rFonts w:asciiTheme="minorHAnsi" w:hAnsiTheme="minorHAnsi"/>
          <w:noProof/>
        </w:rPr>
        <w:t>4.3</w:t>
      </w:r>
      <w:r>
        <w:rPr>
          <w:rFonts w:asciiTheme="minorHAnsi" w:eastAsiaTheme="minorEastAsia" w:hAnsiTheme="minorHAnsi" w:cstheme="minorBidi"/>
          <w:noProof/>
          <w:lang w:eastAsia="ja-JP"/>
        </w:rPr>
        <w:tab/>
      </w:r>
      <w:r>
        <w:rPr>
          <w:noProof/>
        </w:rPr>
        <w:t>Analysis</w:t>
      </w:r>
      <w:r>
        <w:rPr>
          <w:noProof/>
        </w:rPr>
        <w:tab/>
      </w:r>
      <w:r>
        <w:rPr>
          <w:noProof/>
        </w:rPr>
        <w:fldChar w:fldCharType="begin"/>
      </w:r>
      <w:r>
        <w:rPr>
          <w:noProof/>
        </w:rPr>
        <w:instrText xml:space="preserve"> PAGEREF _Toc330016616 \h </w:instrText>
      </w:r>
      <w:r>
        <w:rPr>
          <w:noProof/>
        </w:rPr>
      </w:r>
      <w:r>
        <w:rPr>
          <w:noProof/>
        </w:rPr>
        <w:fldChar w:fldCharType="separate"/>
      </w:r>
      <w:r>
        <w:rPr>
          <w:noProof/>
        </w:rPr>
        <w:t>14</w:t>
      </w:r>
      <w:r>
        <w:rPr>
          <w:noProof/>
        </w:rPr>
        <w:fldChar w:fldCharType="end"/>
      </w:r>
    </w:p>
    <w:p w14:paraId="20D24A18" w14:textId="77777777" w:rsidR="00147421" w:rsidRDefault="00147421">
      <w:pPr>
        <w:pStyle w:val="TOC3"/>
        <w:tabs>
          <w:tab w:val="clear" w:pos="1620"/>
          <w:tab w:val="left" w:pos="1622"/>
        </w:tabs>
        <w:rPr>
          <w:rFonts w:asciiTheme="minorHAnsi" w:eastAsiaTheme="minorEastAsia" w:hAnsiTheme="minorHAnsi" w:cstheme="minorBidi"/>
          <w:noProof/>
          <w:lang w:eastAsia="ja-JP"/>
        </w:rPr>
      </w:pPr>
      <w:r w:rsidRPr="00EA2CCE">
        <w:rPr>
          <w:noProof/>
        </w:rPr>
        <w:t>4.3.1</w:t>
      </w:r>
      <w:r>
        <w:rPr>
          <w:rFonts w:asciiTheme="minorHAnsi" w:eastAsiaTheme="minorEastAsia" w:hAnsiTheme="minorHAnsi" w:cstheme="minorBidi"/>
          <w:noProof/>
          <w:lang w:eastAsia="ja-JP"/>
        </w:rPr>
        <w:tab/>
      </w:r>
      <w:r>
        <w:rPr>
          <w:noProof/>
        </w:rPr>
        <w:t>Affinity diagram: Themes</w:t>
      </w:r>
      <w:r>
        <w:rPr>
          <w:noProof/>
        </w:rPr>
        <w:tab/>
      </w:r>
      <w:r>
        <w:rPr>
          <w:noProof/>
        </w:rPr>
        <w:fldChar w:fldCharType="begin"/>
      </w:r>
      <w:r>
        <w:rPr>
          <w:noProof/>
        </w:rPr>
        <w:instrText xml:space="preserve"> PAGEREF _Toc330016617 \h </w:instrText>
      </w:r>
      <w:r>
        <w:rPr>
          <w:noProof/>
        </w:rPr>
      </w:r>
      <w:r>
        <w:rPr>
          <w:noProof/>
        </w:rPr>
        <w:fldChar w:fldCharType="separate"/>
      </w:r>
      <w:r>
        <w:rPr>
          <w:noProof/>
        </w:rPr>
        <w:t>15</w:t>
      </w:r>
      <w:r>
        <w:rPr>
          <w:noProof/>
        </w:rPr>
        <w:fldChar w:fldCharType="end"/>
      </w:r>
    </w:p>
    <w:p w14:paraId="3E713FE1" w14:textId="77777777" w:rsidR="00147421" w:rsidRDefault="00147421">
      <w:pPr>
        <w:pStyle w:val="TOC2"/>
        <w:tabs>
          <w:tab w:val="clear" w:pos="900"/>
          <w:tab w:val="left" w:pos="912"/>
        </w:tabs>
        <w:rPr>
          <w:rFonts w:asciiTheme="minorHAnsi" w:eastAsiaTheme="minorEastAsia" w:hAnsiTheme="minorHAnsi" w:cstheme="minorBidi"/>
          <w:noProof/>
          <w:lang w:eastAsia="ja-JP"/>
        </w:rPr>
      </w:pPr>
      <w:r w:rsidRPr="00EA2CCE">
        <w:rPr>
          <w:rFonts w:asciiTheme="minorHAnsi" w:hAnsiTheme="minorHAnsi"/>
          <w:noProof/>
        </w:rPr>
        <w:t>4.4</w:t>
      </w:r>
      <w:r>
        <w:rPr>
          <w:rFonts w:asciiTheme="minorHAnsi" w:eastAsiaTheme="minorEastAsia" w:hAnsiTheme="minorHAnsi" w:cstheme="minorBidi"/>
          <w:noProof/>
          <w:lang w:eastAsia="ja-JP"/>
        </w:rPr>
        <w:tab/>
      </w:r>
      <w:r>
        <w:rPr>
          <w:noProof/>
        </w:rPr>
        <w:t>Transferability, Conformability, Credibility and Dependability</w:t>
      </w:r>
      <w:r>
        <w:rPr>
          <w:noProof/>
        </w:rPr>
        <w:tab/>
      </w:r>
      <w:r>
        <w:rPr>
          <w:noProof/>
        </w:rPr>
        <w:fldChar w:fldCharType="begin"/>
      </w:r>
      <w:r>
        <w:rPr>
          <w:noProof/>
        </w:rPr>
        <w:instrText xml:space="preserve"> PAGEREF _Toc330016618 \h </w:instrText>
      </w:r>
      <w:r>
        <w:rPr>
          <w:noProof/>
        </w:rPr>
      </w:r>
      <w:r>
        <w:rPr>
          <w:noProof/>
        </w:rPr>
        <w:fldChar w:fldCharType="separate"/>
      </w:r>
      <w:r>
        <w:rPr>
          <w:noProof/>
        </w:rPr>
        <w:t>16</w:t>
      </w:r>
      <w:r>
        <w:rPr>
          <w:noProof/>
        </w:rPr>
        <w:fldChar w:fldCharType="end"/>
      </w:r>
    </w:p>
    <w:p w14:paraId="19AC6751" w14:textId="77777777" w:rsidR="00147421" w:rsidRDefault="00147421">
      <w:pPr>
        <w:pStyle w:val="TOC1"/>
        <w:rPr>
          <w:rFonts w:asciiTheme="minorHAnsi" w:eastAsiaTheme="minorEastAsia" w:hAnsiTheme="minorHAnsi" w:cstheme="minorBidi"/>
          <w:noProof/>
          <w:lang w:eastAsia="ja-JP"/>
        </w:rPr>
      </w:pPr>
      <w:r w:rsidRPr="00EA2CCE">
        <w:rPr>
          <w:noProof/>
        </w:rPr>
        <w:t>5</w:t>
      </w:r>
      <w:r>
        <w:rPr>
          <w:rFonts w:asciiTheme="minorHAnsi" w:eastAsiaTheme="minorEastAsia" w:hAnsiTheme="minorHAnsi" w:cstheme="minorBidi"/>
          <w:noProof/>
          <w:lang w:eastAsia="ja-JP"/>
        </w:rPr>
        <w:tab/>
      </w:r>
      <w:r>
        <w:rPr>
          <w:noProof/>
        </w:rPr>
        <w:t>Results</w:t>
      </w:r>
      <w:r>
        <w:rPr>
          <w:noProof/>
        </w:rPr>
        <w:tab/>
      </w:r>
      <w:r>
        <w:rPr>
          <w:noProof/>
        </w:rPr>
        <w:fldChar w:fldCharType="begin"/>
      </w:r>
      <w:r>
        <w:rPr>
          <w:noProof/>
        </w:rPr>
        <w:instrText xml:space="preserve"> PAGEREF _Toc330016619 \h </w:instrText>
      </w:r>
      <w:r>
        <w:rPr>
          <w:noProof/>
        </w:rPr>
      </w:r>
      <w:r>
        <w:rPr>
          <w:noProof/>
        </w:rPr>
        <w:fldChar w:fldCharType="separate"/>
      </w:r>
      <w:r>
        <w:rPr>
          <w:noProof/>
        </w:rPr>
        <w:t>18</w:t>
      </w:r>
      <w:r>
        <w:rPr>
          <w:noProof/>
        </w:rPr>
        <w:fldChar w:fldCharType="end"/>
      </w:r>
    </w:p>
    <w:p w14:paraId="06045A55" w14:textId="77777777" w:rsidR="00147421" w:rsidRDefault="00147421">
      <w:pPr>
        <w:pStyle w:val="TOC2"/>
        <w:tabs>
          <w:tab w:val="clear" w:pos="900"/>
          <w:tab w:val="left" w:pos="912"/>
        </w:tabs>
        <w:rPr>
          <w:rFonts w:asciiTheme="minorHAnsi" w:eastAsiaTheme="minorEastAsia" w:hAnsiTheme="minorHAnsi" w:cstheme="minorBidi"/>
          <w:noProof/>
          <w:lang w:eastAsia="ja-JP"/>
        </w:rPr>
      </w:pPr>
      <w:r w:rsidRPr="00EA2CCE">
        <w:rPr>
          <w:rFonts w:asciiTheme="minorHAnsi" w:hAnsiTheme="minorHAnsi"/>
          <w:noProof/>
        </w:rPr>
        <w:lastRenderedPageBreak/>
        <w:t>5.1</w:t>
      </w:r>
      <w:r>
        <w:rPr>
          <w:rFonts w:asciiTheme="minorHAnsi" w:eastAsiaTheme="minorEastAsia" w:hAnsiTheme="minorHAnsi" w:cstheme="minorBidi"/>
          <w:noProof/>
          <w:lang w:eastAsia="ja-JP"/>
        </w:rPr>
        <w:tab/>
      </w:r>
      <w:r>
        <w:rPr>
          <w:noProof/>
        </w:rPr>
        <w:t>Sweden results</w:t>
      </w:r>
      <w:r>
        <w:rPr>
          <w:noProof/>
        </w:rPr>
        <w:tab/>
      </w:r>
      <w:r>
        <w:rPr>
          <w:noProof/>
        </w:rPr>
        <w:fldChar w:fldCharType="begin"/>
      </w:r>
      <w:r>
        <w:rPr>
          <w:noProof/>
        </w:rPr>
        <w:instrText xml:space="preserve"> PAGEREF _Toc330016620 \h </w:instrText>
      </w:r>
      <w:r>
        <w:rPr>
          <w:noProof/>
        </w:rPr>
      </w:r>
      <w:r>
        <w:rPr>
          <w:noProof/>
        </w:rPr>
        <w:fldChar w:fldCharType="separate"/>
      </w:r>
      <w:r>
        <w:rPr>
          <w:noProof/>
        </w:rPr>
        <w:t>18</w:t>
      </w:r>
      <w:r>
        <w:rPr>
          <w:noProof/>
        </w:rPr>
        <w:fldChar w:fldCharType="end"/>
      </w:r>
    </w:p>
    <w:p w14:paraId="700A226D" w14:textId="77777777" w:rsidR="00147421" w:rsidRDefault="00147421">
      <w:pPr>
        <w:pStyle w:val="TOC3"/>
        <w:tabs>
          <w:tab w:val="clear" w:pos="1620"/>
          <w:tab w:val="left" w:pos="1622"/>
        </w:tabs>
        <w:rPr>
          <w:rFonts w:asciiTheme="minorHAnsi" w:eastAsiaTheme="minorEastAsia" w:hAnsiTheme="minorHAnsi" w:cstheme="minorBidi"/>
          <w:noProof/>
          <w:lang w:eastAsia="ja-JP"/>
        </w:rPr>
      </w:pPr>
      <w:r w:rsidRPr="00EA2CCE">
        <w:rPr>
          <w:noProof/>
        </w:rPr>
        <w:t>5.1.1</w:t>
      </w:r>
      <w:r>
        <w:rPr>
          <w:rFonts w:asciiTheme="minorHAnsi" w:eastAsiaTheme="minorEastAsia" w:hAnsiTheme="minorHAnsi" w:cstheme="minorBidi"/>
          <w:noProof/>
          <w:lang w:eastAsia="ja-JP"/>
        </w:rPr>
        <w:tab/>
      </w:r>
      <w:r>
        <w:rPr>
          <w:noProof/>
        </w:rPr>
        <w:t>Means of communication</w:t>
      </w:r>
      <w:r>
        <w:rPr>
          <w:noProof/>
        </w:rPr>
        <w:tab/>
      </w:r>
      <w:r>
        <w:rPr>
          <w:noProof/>
        </w:rPr>
        <w:fldChar w:fldCharType="begin"/>
      </w:r>
      <w:r>
        <w:rPr>
          <w:noProof/>
        </w:rPr>
        <w:instrText xml:space="preserve"> PAGEREF _Toc330016621 \h </w:instrText>
      </w:r>
      <w:r>
        <w:rPr>
          <w:noProof/>
        </w:rPr>
      </w:r>
      <w:r>
        <w:rPr>
          <w:noProof/>
        </w:rPr>
        <w:fldChar w:fldCharType="separate"/>
      </w:r>
      <w:r>
        <w:rPr>
          <w:noProof/>
        </w:rPr>
        <w:t>18</w:t>
      </w:r>
      <w:r>
        <w:rPr>
          <w:noProof/>
        </w:rPr>
        <w:fldChar w:fldCharType="end"/>
      </w:r>
    </w:p>
    <w:p w14:paraId="4FD7AE9A" w14:textId="77777777" w:rsidR="00147421" w:rsidRDefault="00147421">
      <w:pPr>
        <w:pStyle w:val="TOC3"/>
        <w:tabs>
          <w:tab w:val="clear" w:pos="1620"/>
          <w:tab w:val="left" w:pos="1622"/>
        </w:tabs>
        <w:rPr>
          <w:rFonts w:asciiTheme="minorHAnsi" w:eastAsiaTheme="minorEastAsia" w:hAnsiTheme="minorHAnsi" w:cstheme="minorBidi"/>
          <w:noProof/>
          <w:lang w:eastAsia="ja-JP"/>
        </w:rPr>
      </w:pPr>
      <w:r w:rsidRPr="00EA2CCE">
        <w:rPr>
          <w:noProof/>
        </w:rPr>
        <w:t>5.1.2</w:t>
      </w:r>
      <w:r>
        <w:rPr>
          <w:rFonts w:asciiTheme="minorHAnsi" w:eastAsiaTheme="minorEastAsia" w:hAnsiTheme="minorHAnsi" w:cstheme="minorBidi"/>
          <w:noProof/>
          <w:lang w:eastAsia="ja-JP"/>
        </w:rPr>
        <w:tab/>
      </w:r>
      <w:r>
        <w:rPr>
          <w:noProof/>
        </w:rPr>
        <w:t>Information Sharing</w:t>
      </w:r>
      <w:r>
        <w:rPr>
          <w:noProof/>
        </w:rPr>
        <w:tab/>
      </w:r>
      <w:r>
        <w:rPr>
          <w:noProof/>
        </w:rPr>
        <w:fldChar w:fldCharType="begin"/>
      </w:r>
      <w:r>
        <w:rPr>
          <w:noProof/>
        </w:rPr>
        <w:instrText xml:space="preserve"> PAGEREF _Toc330016622 \h </w:instrText>
      </w:r>
      <w:r>
        <w:rPr>
          <w:noProof/>
        </w:rPr>
      </w:r>
      <w:r>
        <w:rPr>
          <w:noProof/>
        </w:rPr>
        <w:fldChar w:fldCharType="separate"/>
      </w:r>
      <w:r>
        <w:rPr>
          <w:noProof/>
        </w:rPr>
        <w:t>19</w:t>
      </w:r>
      <w:r>
        <w:rPr>
          <w:noProof/>
        </w:rPr>
        <w:fldChar w:fldCharType="end"/>
      </w:r>
    </w:p>
    <w:p w14:paraId="20521F4A" w14:textId="77777777" w:rsidR="00147421" w:rsidRDefault="00147421">
      <w:pPr>
        <w:pStyle w:val="TOC3"/>
        <w:tabs>
          <w:tab w:val="clear" w:pos="1620"/>
          <w:tab w:val="left" w:pos="1622"/>
        </w:tabs>
        <w:rPr>
          <w:rFonts w:asciiTheme="minorHAnsi" w:eastAsiaTheme="minorEastAsia" w:hAnsiTheme="minorHAnsi" w:cstheme="minorBidi"/>
          <w:noProof/>
          <w:lang w:eastAsia="ja-JP"/>
        </w:rPr>
      </w:pPr>
      <w:r w:rsidRPr="00EA2CCE">
        <w:rPr>
          <w:rFonts w:eastAsiaTheme="minorEastAsia"/>
          <w:noProof/>
        </w:rPr>
        <w:t>5.1.3</w:t>
      </w:r>
      <w:r>
        <w:rPr>
          <w:rFonts w:asciiTheme="minorHAnsi" w:eastAsiaTheme="minorEastAsia" w:hAnsiTheme="minorHAnsi" w:cstheme="minorBidi"/>
          <w:noProof/>
          <w:lang w:eastAsia="ja-JP"/>
        </w:rPr>
        <w:tab/>
      </w:r>
      <w:r w:rsidRPr="00EA2CCE">
        <w:rPr>
          <w:rFonts w:eastAsiaTheme="minorEastAsia"/>
          <w:noProof/>
        </w:rPr>
        <w:t>Improving communication</w:t>
      </w:r>
      <w:r>
        <w:rPr>
          <w:noProof/>
        </w:rPr>
        <w:tab/>
      </w:r>
      <w:r>
        <w:rPr>
          <w:noProof/>
        </w:rPr>
        <w:fldChar w:fldCharType="begin"/>
      </w:r>
      <w:r>
        <w:rPr>
          <w:noProof/>
        </w:rPr>
        <w:instrText xml:space="preserve"> PAGEREF _Toc330016623 \h </w:instrText>
      </w:r>
      <w:r>
        <w:rPr>
          <w:noProof/>
        </w:rPr>
      </w:r>
      <w:r>
        <w:rPr>
          <w:noProof/>
        </w:rPr>
        <w:fldChar w:fldCharType="separate"/>
      </w:r>
      <w:r>
        <w:rPr>
          <w:noProof/>
        </w:rPr>
        <w:t>20</w:t>
      </w:r>
      <w:r>
        <w:rPr>
          <w:noProof/>
        </w:rPr>
        <w:fldChar w:fldCharType="end"/>
      </w:r>
    </w:p>
    <w:p w14:paraId="09872F74" w14:textId="77777777" w:rsidR="00147421" w:rsidRDefault="00147421">
      <w:pPr>
        <w:pStyle w:val="TOC2"/>
        <w:tabs>
          <w:tab w:val="clear" w:pos="900"/>
          <w:tab w:val="left" w:pos="912"/>
        </w:tabs>
        <w:rPr>
          <w:rFonts w:asciiTheme="minorHAnsi" w:eastAsiaTheme="minorEastAsia" w:hAnsiTheme="minorHAnsi" w:cstheme="minorBidi"/>
          <w:noProof/>
          <w:lang w:eastAsia="ja-JP"/>
        </w:rPr>
      </w:pPr>
      <w:r w:rsidRPr="00EA2CCE">
        <w:rPr>
          <w:rFonts w:asciiTheme="minorHAnsi" w:hAnsiTheme="minorHAnsi"/>
          <w:noProof/>
        </w:rPr>
        <w:t>5.2</w:t>
      </w:r>
      <w:r>
        <w:rPr>
          <w:rFonts w:asciiTheme="minorHAnsi" w:eastAsiaTheme="minorEastAsia" w:hAnsiTheme="minorHAnsi" w:cstheme="minorBidi"/>
          <w:noProof/>
          <w:lang w:eastAsia="ja-JP"/>
        </w:rPr>
        <w:tab/>
      </w:r>
      <w:r>
        <w:rPr>
          <w:noProof/>
        </w:rPr>
        <w:t>USA results</w:t>
      </w:r>
      <w:r>
        <w:rPr>
          <w:noProof/>
        </w:rPr>
        <w:tab/>
      </w:r>
      <w:r>
        <w:rPr>
          <w:noProof/>
        </w:rPr>
        <w:fldChar w:fldCharType="begin"/>
      </w:r>
      <w:r>
        <w:rPr>
          <w:noProof/>
        </w:rPr>
        <w:instrText xml:space="preserve"> PAGEREF _Toc330016624 \h </w:instrText>
      </w:r>
      <w:r>
        <w:rPr>
          <w:noProof/>
        </w:rPr>
      </w:r>
      <w:r>
        <w:rPr>
          <w:noProof/>
        </w:rPr>
        <w:fldChar w:fldCharType="separate"/>
      </w:r>
      <w:r>
        <w:rPr>
          <w:noProof/>
        </w:rPr>
        <w:t>21</w:t>
      </w:r>
      <w:r>
        <w:rPr>
          <w:noProof/>
        </w:rPr>
        <w:fldChar w:fldCharType="end"/>
      </w:r>
    </w:p>
    <w:p w14:paraId="22343941" w14:textId="77777777" w:rsidR="00147421" w:rsidRDefault="00147421">
      <w:pPr>
        <w:pStyle w:val="TOC3"/>
        <w:tabs>
          <w:tab w:val="clear" w:pos="1620"/>
          <w:tab w:val="left" w:pos="1622"/>
        </w:tabs>
        <w:rPr>
          <w:rFonts w:asciiTheme="minorHAnsi" w:eastAsiaTheme="minorEastAsia" w:hAnsiTheme="minorHAnsi" w:cstheme="minorBidi"/>
          <w:noProof/>
          <w:lang w:eastAsia="ja-JP"/>
        </w:rPr>
      </w:pPr>
      <w:r w:rsidRPr="00EA2CCE">
        <w:rPr>
          <w:noProof/>
        </w:rPr>
        <w:t>5.2.1</w:t>
      </w:r>
      <w:r>
        <w:rPr>
          <w:rFonts w:asciiTheme="minorHAnsi" w:eastAsiaTheme="minorEastAsia" w:hAnsiTheme="minorHAnsi" w:cstheme="minorBidi"/>
          <w:noProof/>
          <w:lang w:eastAsia="ja-JP"/>
        </w:rPr>
        <w:tab/>
      </w:r>
      <w:r>
        <w:rPr>
          <w:noProof/>
        </w:rPr>
        <w:t>Means of communication</w:t>
      </w:r>
      <w:r>
        <w:rPr>
          <w:noProof/>
        </w:rPr>
        <w:tab/>
      </w:r>
      <w:r>
        <w:rPr>
          <w:noProof/>
        </w:rPr>
        <w:fldChar w:fldCharType="begin"/>
      </w:r>
      <w:r>
        <w:rPr>
          <w:noProof/>
        </w:rPr>
        <w:instrText xml:space="preserve"> PAGEREF _Toc330016625 \h </w:instrText>
      </w:r>
      <w:r>
        <w:rPr>
          <w:noProof/>
        </w:rPr>
      </w:r>
      <w:r>
        <w:rPr>
          <w:noProof/>
        </w:rPr>
        <w:fldChar w:fldCharType="separate"/>
      </w:r>
      <w:r>
        <w:rPr>
          <w:noProof/>
        </w:rPr>
        <w:t>21</w:t>
      </w:r>
      <w:r>
        <w:rPr>
          <w:noProof/>
        </w:rPr>
        <w:fldChar w:fldCharType="end"/>
      </w:r>
    </w:p>
    <w:p w14:paraId="48852A5C" w14:textId="77777777" w:rsidR="00147421" w:rsidRDefault="00147421">
      <w:pPr>
        <w:pStyle w:val="TOC3"/>
        <w:tabs>
          <w:tab w:val="clear" w:pos="1620"/>
          <w:tab w:val="left" w:pos="1622"/>
        </w:tabs>
        <w:rPr>
          <w:rFonts w:asciiTheme="minorHAnsi" w:eastAsiaTheme="minorEastAsia" w:hAnsiTheme="minorHAnsi" w:cstheme="minorBidi"/>
          <w:noProof/>
          <w:lang w:eastAsia="ja-JP"/>
        </w:rPr>
      </w:pPr>
      <w:r w:rsidRPr="00EA2CCE">
        <w:rPr>
          <w:noProof/>
        </w:rPr>
        <w:t>5.2.2</w:t>
      </w:r>
      <w:r>
        <w:rPr>
          <w:rFonts w:asciiTheme="minorHAnsi" w:eastAsiaTheme="minorEastAsia" w:hAnsiTheme="minorHAnsi" w:cstheme="minorBidi"/>
          <w:noProof/>
          <w:lang w:eastAsia="ja-JP"/>
        </w:rPr>
        <w:tab/>
      </w:r>
      <w:r>
        <w:rPr>
          <w:noProof/>
        </w:rPr>
        <w:t>Information sharing</w:t>
      </w:r>
      <w:r>
        <w:rPr>
          <w:noProof/>
        </w:rPr>
        <w:tab/>
      </w:r>
      <w:r>
        <w:rPr>
          <w:noProof/>
        </w:rPr>
        <w:fldChar w:fldCharType="begin"/>
      </w:r>
      <w:r>
        <w:rPr>
          <w:noProof/>
        </w:rPr>
        <w:instrText xml:space="preserve"> PAGEREF _Toc330016626 \h </w:instrText>
      </w:r>
      <w:r>
        <w:rPr>
          <w:noProof/>
        </w:rPr>
      </w:r>
      <w:r>
        <w:rPr>
          <w:noProof/>
        </w:rPr>
        <w:fldChar w:fldCharType="separate"/>
      </w:r>
      <w:r>
        <w:rPr>
          <w:noProof/>
        </w:rPr>
        <w:t>22</w:t>
      </w:r>
      <w:r>
        <w:rPr>
          <w:noProof/>
        </w:rPr>
        <w:fldChar w:fldCharType="end"/>
      </w:r>
    </w:p>
    <w:p w14:paraId="37B6EAA8" w14:textId="77777777" w:rsidR="00147421" w:rsidRDefault="00147421">
      <w:pPr>
        <w:pStyle w:val="TOC3"/>
        <w:tabs>
          <w:tab w:val="clear" w:pos="1620"/>
          <w:tab w:val="left" w:pos="1622"/>
        </w:tabs>
        <w:rPr>
          <w:rFonts w:asciiTheme="minorHAnsi" w:eastAsiaTheme="minorEastAsia" w:hAnsiTheme="minorHAnsi" w:cstheme="minorBidi"/>
          <w:noProof/>
          <w:lang w:eastAsia="ja-JP"/>
        </w:rPr>
      </w:pPr>
      <w:r w:rsidRPr="00EA2CCE">
        <w:rPr>
          <w:noProof/>
        </w:rPr>
        <w:t>5.2.3</w:t>
      </w:r>
      <w:r>
        <w:rPr>
          <w:rFonts w:asciiTheme="minorHAnsi" w:eastAsiaTheme="minorEastAsia" w:hAnsiTheme="minorHAnsi" w:cstheme="minorBidi"/>
          <w:noProof/>
          <w:lang w:eastAsia="ja-JP"/>
        </w:rPr>
        <w:tab/>
      </w:r>
      <w:r>
        <w:rPr>
          <w:noProof/>
        </w:rPr>
        <w:t>Improving communication</w:t>
      </w:r>
      <w:r>
        <w:rPr>
          <w:noProof/>
        </w:rPr>
        <w:tab/>
      </w:r>
      <w:r>
        <w:rPr>
          <w:noProof/>
        </w:rPr>
        <w:fldChar w:fldCharType="begin"/>
      </w:r>
      <w:r>
        <w:rPr>
          <w:noProof/>
        </w:rPr>
        <w:instrText xml:space="preserve"> PAGEREF _Toc330016627 \h </w:instrText>
      </w:r>
      <w:r>
        <w:rPr>
          <w:noProof/>
        </w:rPr>
      </w:r>
      <w:r>
        <w:rPr>
          <w:noProof/>
        </w:rPr>
        <w:fldChar w:fldCharType="separate"/>
      </w:r>
      <w:r>
        <w:rPr>
          <w:noProof/>
        </w:rPr>
        <w:t>23</w:t>
      </w:r>
      <w:r>
        <w:rPr>
          <w:noProof/>
        </w:rPr>
        <w:fldChar w:fldCharType="end"/>
      </w:r>
    </w:p>
    <w:p w14:paraId="7F5503B2" w14:textId="77777777" w:rsidR="00147421" w:rsidRDefault="00147421">
      <w:pPr>
        <w:pStyle w:val="TOC2"/>
        <w:tabs>
          <w:tab w:val="clear" w:pos="900"/>
          <w:tab w:val="left" w:pos="912"/>
        </w:tabs>
        <w:rPr>
          <w:rFonts w:asciiTheme="minorHAnsi" w:eastAsiaTheme="minorEastAsia" w:hAnsiTheme="minorHAnsi" w:cstheme="minorBidi"/>
          <w:noProof/>
          <w:lang w:eastAsia="ja-JP"/>
        </w:rPr>
      </w:pPr>
      <w:r w:rsidRPr="00EA2CCE">
        <w:rPr>
          <w:rFonts w:asciiTheme="minorHAnsi" w:hAnsiTheme="minorHAnsi"/>
          <w:noProof/>
        </w:rPr>
        <w:t>5.3</w:t>
      </w:r>
      <w:r>
        <w:rPr>
          <w:rFonts w:asciiTheme="minorHAnsi" w:eastAsiaTheme="minorEastAsia" w:hAnsiTheme="minorHAnsi" w:cstheme="minorBidi"/>
          <w:noProof/>
          <w:lang w:eastAsia="ja-JP"/>
        </w:rPr>
        <w:tab/>
      </w:r>
      <w:r>
        <w:rPr>
          <w:noProof/>
        </w:rPr>
        <w:t>Summary of findings</w:t>
      </w:r>
      <w:r>
        <w:rPr>
          <w:noProof/>
        </w:rPr>
        <w:tab/>
      </w:r>
      <w:r>
        <w:rPr>
          <w:noProof/>
        </w:rPr>
        <w:fldChar w:fldCharType="begin"/>
      </w:r>
      <w:r>
        <w:rPr>
          <w:noProof/>
        </w:rPr>
        <w:instrText xml:space="preserve"> PAGEREF _Toc330016628 \h </w:instrText>
      </w:r>
      <w:r>
        <w:rPr>
          <w:noProof/>
        </w:rPr>
      </w:r>
      <w:r>
        <w:rPr>
          <w:noProof/>
        </w:rPr>
        <w:fldChar w:fldCharType="separate"/>
      </w:r>
      <w:r>
        <w:rPr>
          <w:noProof/>
        </w:rPr>
        <w:t>24</w:t>
      </w:r>
      <w:r>
        <w:rPr>
          <w:noProof/>
        </w:rPr>
        <w:fldChar w:fldCharType="end"/>
      </w:r>
    </w:p>
    <w:p w14:paraId="7B7BCD9B" w14:textId="77777777" w:rsidR="00147421" w:rsidRDefault="00147421">
      <w:pPr>
        <w:pStyle w:val="TOC1"/>
        <w:rPr>
          <w:rFonts w:asciiTheme="minorHAnsi" w:eastAsiaTheme="minorEastAsia" w:hAnsiTheme="minorHAnsi" w:cstheme="minorBidi"/>
          <w:noProof/>
          <w:lang w:eastAsia="ja-JP"/>
        </w:rPr>
      </w:pPr>
      <w:r w:rsidRPr="00EA2CCE">
        <w:rPr>
          <w:noProof/>
        </w:rPr>
        <w:t>6</w:t>
      </w:r>
      <w:r>
        <w:rPr>
          <w:rFonts w:asciiTheme="minorHAnsi" w:eastAsiaTheme="minorEastAsia" w:hAnsiTheme="minorHAnsi" w:cstheme="minorBidi"/>
          <w:noProof/>
          <w:lang w:eastAsia="ja-JP"/>
        </w:rPr>
        <w:tab/>
      </w:r>
      <w:r>
        <w:rPr>
          <w:noProof/>
        </w:rPr>
        <w:t>Analysis and Discussion</w:t>
      </w:r>
      <w:r>
        <w:rPr>
          <w:noProof/>
        </w:rPr>
        <w:tab/>
      </w:r>
      <w:r>
        <w:rPr>
          <w:noProof/>
        </w:rPr>
        <w:fldChar w:fldCharType="begin"/>
      </w:r>
      <w:r>
        <w:rPr>
          <w:noProof/>
        </w:rPr>
        <w:instrText xml:space="preserve"> PAGEREF _Toc330016629 \h </w:instrText>
      </w:r>
      <w:r>
        <w:rPr>
          <w:noProof/>
        </w:rPr>
      </w:r>
      <w:r>
        <w:rPr>
          <w:noProof/>
        </w:rPr>
        <w:fldChar w:fldCharType="separate"/>
      </w:r>
      <w:r>
        <w:rPr>
          <w:noProof/>
        </w:rPr>
        <w:t>26</w:t>
      </w:r>
      <w:r>
        <w:rPr>
          <w:noProof/>
        </w:rPr>
        <w:fldChar w:fldCharType="end"/>
      </w:r>
    </w:p>
    <w:p w14:paraId="578B9C95" w14:textId="77777777" w:rsidR="00147421" w:rsidRDefault="00147421">
      <w:pPr>
        <w:pStyle w:val="TOC2"/>
        <w:tabs>
          <w:tab w:val="clear" w:pos="900"/>
          <w:tab w:val="left" w:pos="912"/>
        </w:tabs>
        <w:rPr>
          <w:rFonts w:asciiTheme="minorHAnsi" w:eastAsiaTheme="minorEastAsia" w:hAnsiTheme="minorHAnsi" w:cstheme="minorBidi"/>
          <w:noProof/>
          <w:lang w:eastAsia="ja-JP"/>
        </w:rPr>
      </w:pPr>
      <w:r w:rsidRPr="00EA2CCE">
        <w:rPr>
          <w:rFonts w:asciiTheme="minorHAnsi" w:hAnsiTheme="minorHAnsi"/>
          <w:noProof/>
        </w:rPr>
        <w:t>6.1</w:t>
      </w:r>
      <w:r>
        <w:rPr>
          <w:rFonts w:asciiTheme="minorHAnsi" w:eastAsiaTheme="minorEastAsia" w:hAnsiTheme="minorHAnsi" w:cstheme="minorBidi"/>
          <w:noProof/>
          <w:lang w:eastAsia="ja-JP"/>
        </w:rPr>
        <w:tab/>
      </w:r>
      <w:r>
        <w:rPr>
          <w:noProof/>
        </w:rPr>
        <w:t>Sweden analysis</w:t>
      </w:r>
      <w:r>
        <w:rPr>
          <w:noProof/>
        </w:rPr>
        <w:tab/>
      </w:r>
      <w:r>
        <w:rPr>
          <w:noProof/>
        </w:rPr>
        <w:fldChar w:fldCharType="begin"/>
      </w:r>
      <w:r>
        <w:rPr>
          <w:noProof/>
        </w:rPr>
        <w:instrText xml:space="preserve"> PAGEREF _Toc330016630 \h </w:instrText>
      </w:r>
      <w:r>
        <w:rPr>
          <w:noProof/>
        </w:rPr>
      </w:r>
      <w:r>
        <w:rPr>
          <w:noProof/>
        </w:rPr>
        <w:fldChar w:fldCharType="separate"/>
      </w:r>
      <w:r>
        <w:rPr>
          <w:noProof/>
        </w:rPr>
        <w:t>26</w:t>
      </w:r>
      <w:r>
        <w:rPr>
          <w:noProof/>
        </w:rPr>
        <w:fldChar w:fldCharType="end"/>
      </w:r>
    </w:p>
    <w:p w14:paraId="2202E1EA" w14:textId="77777777" w:rsidR="00147421" w:rsidRDefault="00147421">
      <w:pPr>
        <w:pStyle w:val="TOC3"/>
        <w:tabs>
          <w:tab w:val="clear" w:pos="1620"/>
          <w:tab w:val="left" w:pos="1622"/>
        </w:tabs>
        <w:rPr>
          <w:rFonts w:asciiTheme="minorHAnsi" w:eastAsiaTheme="minorEastAsia" w:hAnsiTheme="minorHAnsi" w:cstheme="minorBidi"/>
          <w:noProof/>
          <w:lang w:eastAsia="ja-JP"/>
        </w:rPr>
      </w:pPr>
      <w:r w:rsidRPr="00EA2CCE">
        <w:rPr>
          <w:noProof/>
        </w:rPr>
        <w:t>6.1.1</w:t>
      </w:r>
      <w:r>
        <w:rPr>
          <w:rFonts w:asciiTheme="minorHAnsi" w:eastAsiaTheme="minorEastAsia" w:hAnsiTheme="minorHAnsi" w:cstheme="minorBidi"/>
          <w:noProof/>
          <w:lang w:eastAsia="ja-JP"/>
        </w:rPr>
        <w:tab/>
      </w:r>
      <w:r>
        <w:rPr>
          <w:noProof/>
        </w:rPr>
        <w:t>Means of communication</w:t>
      </w:r>
      <w:r>
        <w:rPr>
          <w:noProof/>
        </w:rPr>
        <w:tab/>
      </w:r>
      <w:r>
        <w:rPr>
          <w:noProof/>
        </w:rPr>
        <w:fldChar w:fldCharType="begin"/>
      </w:r>
      <w:r>
        <w:rPr>
          <w:noProof/>
        </w:rPr>
        <w:instrText xml:space="preserve"> PAGEREF _Toc330016631 \h </w:instrText>
      </w:r>
      <w:r>
        <w:rPr>
          <w:noProof/>
        </w:rPr>
      </w:r>
      <w:r>
        <w:rPr>
          <w:noProof/>
        </w:rPr>
        <w:fldChar w:fldCharType="separate"/>
      </w:r>
      <w:r>
        <w:rPr>
          <w:noProof/>
        </w:rPr>
        <w:t>26</w:t>
      </w:r>
      <w:r>
        <w:rPr>
          <w:noProof/>
        </w:rPr>
        <w:fldChar w:fldCharType="end"/>
      </w:r>
    </w:p>
    <w:p w14:paraId="63A1830E" w14:textId="77777777" w:rsidR="00147421" w:rsidRDefault="00147421">
      <w:pPr>
        <w:pStyle w:val="TOC3"/>
        <w:tabs>
          <w:tab w:val="clear" w:pos="1620"/>
          <w:tab w:val="left" w:pos="1622"/>
        </w:tabs>
        <w:rPr>
          <w:rFonts w:asciiTheme="minorHAnsi" w:eastAsiaTheme="minorEastAsia" w:hAnsiTheme="minorHAnsi" w:cstheme="minorBidi"/>
          <w:noProof/>
          <w:lang w:eastAsia="ja-JP"/>
        </w:rPr>
      </w:pPr>
      <w:r w:rsidRPr="00EA2CCE">
        <w:rPr>
          <w:noProof/>
        </w:rPr>
        <w:t>6.1.2</w:t>
      </w:r>
      <w:r>
        <w:rPr>
          <w:rFonts w:asciiTheme="minorHAnsi" w:eastAsiaTheme="minorEastAsia" w:hAnsiTheme="minorHAnsi" w:cstheme="minorBidi"/>
          <w:noProof/>
          <w:lang w:eastAsia="ja-JP"/>
        </w:rPr>
        <w:tab/>
      </w:r>
      <w:r>
        <w:rPr>
          <w:noProof/>
        </w:rPr>
        <w:t>Information sharing</w:t>
      </w:r>
      <w:r>
        <w:rPr>
          <w:noProof/>
        </w:rPr>
        <w:tab/>
      </w:r>
      <w:r>
        <w:rPr>
          <w:noProof/>
        </w:rPr>
        <w:fldChar w:fldCharType="begin"/>
      </w:r>
      <w:r>
        <w:rPr>
          <w:noProof/>
        </w:rPr>
        <w:instrText xml:space="preserve"> PAGEREF _Toc330016632 \h </w:instrText>
      </w:r>
      <w:r>
        <w:rPr>
          <w:noProof/>
        </w:rPr>
      </w:r>
      <w:r>
        <w:rPr>
          <w:noProof/>
        </w:rPr>
        <w:fldChar w:fldCharType="separate"/>
      </w:r>
      <w:r>
        <w:rPr>
          <w:noProof/>
        </w:rPr>
        <w:t>27</w:t>
      </w:r>
      <w:r>
        <w:rPr>
          <w:noProof/>
        </w:rPr>
        <w:fldChar w:fldCharType="end"/>
      </w:r>
    </w:p>
    <w:p w14:paraId="462DA101" w14:textId="77777777" w:rsidR="00147421" w:rsidRDefault="00147421">
      <w:pPr>
        <w:pStyle w:val="TOC3"/>
        <w:tabs>
          <w:tab w:val="clear" w:pos="1620"/>
          <w:tab w:val="left" w:pos="1622"/>
        </w:tabs>
        <w:rPr>
          <w:rFonts w:asciiTheme="minorHAnsi" w:eastAsiaTheme="minorEastAsia" w:hAnsiTheme="minorHAnsi" w:cstheme="minorBidi"/>
          <w:noProof/>
          <w:lang w:eastAsia="ja-JP"/>
        </w:rPr>
      </w:pPr>
      <w:r w:rsidRPr="00EA2CCE">
        <w:rPr>
          <w:noProof/>
        </w:rPr>
        <w:t>6.1.3</w:t>
      </w:r>
      <w:r>
        <w:rPr>
          <w:rFonts w:asciiTheme="minorHAnsi" w:eastAsiaTheme="minorEastAsia" w:hAnsiTheme="minorHAnsi" w:cstheme="minorBidi"/>
          <w:noProof/>
          <w:lang w:eastAsia="ja-JP"/>
        </w:rPr>
        <w:tab/>
      </w:r>
      <w:r>
        <w:rPr>
          <w:noProof/>
        </w:rPr>
        <w:t>Improving communication</w:t>
      </w:r>
      <w:r>
        <w:rPr>
          <w:noProof/>
        </w:rPr>
        <w:tab/>
      </w:r>
      <w:r>
        <w:rPr>
          <w:noProof/>
        </w:rPr>
        <w:fldChar w:fldCharType="begin"/>
      </w:r>
      <w:r>
        <w:rPr>
          <w:noProof/>
        </w:rPr>
        <w:instrText xml:space="preserve"> PAGEREF _Toc330016633 \h </w:instrText>
      </w:r>
      <w:r>
        <w:rPr>
          <w:noProof/>
        </w:rPr>
      </w:r>
      <w:r>
        <w:rPr>
          <w:noProof/>
        </w:rPr>
        <w:fldChar w:fldCharType="separate"/>
      </w:r>
      <w:r>
        <w:rPr>
          <w:noProof/>
        </w:rPr>
        <w:t>29</w:t>
      </w:r>
      <w:r>
        <w:rPr>
          <w:noProof/>
        </w:rPr>
        <w:fldChar w:fldCharType="end"/>
      </w:r>
    </w:p>
    <w:p w14:paraId="5F8672EF" w14:textId="77777777" w:rsidR="00147421" w:rsidRDefault="00147421">
      <w:pPr>
        <w:pStyle w:val="TOC2"/>
        <w:tabs>
          <w:tab w:val="clear" w:pos="900"/>
          <w:tab w:val="left" w:pos="912"/>
        </w:tabs>
        <w:rPr>
          <w:rFonts w:asciiTheme="minorHAnsi" w:eastAsiaTheme="minorEastAsia" w:hAnsiTheme="minorHAnsi" w:cstheme="minorBidi"/>
          <w:noProof/>
          <w:lang w:eastAsia="ja-JP"/>
        </w:rPr>
      </w:pPr>
      <w:r w:rsidRPr="00EA2CCE">
        <w:rPr>
          <w:rFonts w:asciiTheme="minorHAnsi" w:hAnsiTheme="minorHAnsi"/>
          <w:noProof/>
        </w:rPr>
        <w:t>6.2</w:t>
      </w:r>
      <w:r>
        <w:rPr>
          <w:rFonts w:asciiTheme="minorHAnsi" w:eastAsiaTheme="minorEastAsia" w:hAnsiTheme="minorHAnsi" w:cstheme="minorBidi"/>
          <w:noProof/>
          <w:lang w:eastAsia="ja-JP"/>
        </w:rPr>
        <w:tab/>
      </w:r>
      <w:r>
        <w:rPr>
          <w:noProof/>
        </w:rPr>
        <w:t>USA analysis</w:t>
      </w:r>
      <w:r>
        <w:rPr>
          <w:noProof/>
        </w:rPr>
        <w:tab/>
      </w:r>
      <w:r>
        <w:rPr>
          <w:noProof/>
        </w:rPr>
        <w:fldChar w:fldCharType="begin"/>
      </w:r>
      <w:r>
        <w:rPr>
          <w:noProof/>
        </w:rPr>
        <w:instrText xml:space="preserve"> PAGEREF _Toc330016634 \h </w:instrText>
      </w:r>
      <w:r>
        <w:rPr>
          <w:noProof/>
        </w:rPr>
      </w:r>
      <w:r>
        <w:rPr>
          <w:noProof/>
        </w:rPr>
        <w:fldChar w:fldCharType="separate"/>
      </w:r>
      <w:r>
        <w:rPr>
          <w:noProof/>
        </w:rPr>
        <w:t>29</w:t>
      </w:r>
      <w:r>
        <w:rPr>
          <w:noProof/>
        </w:rPr>
        <w:fldChar w:fldCharType="end"/>
      </w:r>
    </w:p>
    <w:p w14:paraId="43F43748" w14:textId="77777777" w:rsidR="00147421" w:rsidRDefault="00147421">
      <w:pPr>
        <w:pStyle w:val="TOC3"/>
        <w:tabs>
          <w:tab w:val="clear" w:pos="1620"/>
          <w:tab w:val="left" w:pos="1622"/>
        </w:tabs>
        <w:rPr>
          <w:rFonts w:asciiTheme="minorHAnsi" w:eastAsiaTheme="minorEastAsia" w:hAnsiTheme="minorHAnsi" w:cstheme="minorBidi"/>
          <w:noProof/>
          <w:lang w:eastAsia="ja-JP"/>
        </w:rPr>
      </w:pPr>
      <w:r w:rsidRPr="00EA2CCE">
        <w:rPr>
          <w:noProof/>
        </w:rPr>
        <w:t>6.2.1</w:t>
      </w:r>
      <w:r>
        <w:rPr>
          <w:rFonts w:asciiTheme="minorHAnsi" w:eastAsiaTheme="minorEastAsia" w:hAnsiTheme="minorHAnsi" w:cstheme="minorBidi"/>
          <w:noProof/>
          <w:lang w:eastAsia="ja-JP"/>
        </w:rPr>
        <w:tab/>
      </w:r>
      <w:r>
        <w:rPr>
          <w:noProof/>
        </w:rPr>
        <w:t>Means of communication</w:t>
      </w:r>
      <w:r>
        <w:rPr>
          <w:noProof/>
        </w:rPr>
        <w:tab/>
      </w:r>
      <w:r>
        <w:rPr>
          <w:noProof/>
        </w:rPr>
        <w:fldChar w:fldCharType="begin"/>
      </w:r>
      <w:r>
        <w:rPr>
          <w:noProof/>
        </w:rPr>
        <w:instrText xml:space="preserve"> PAGEREF _Toc330016635 \h </w:instrText>
      </w:r>
      <w:r>
        <w:rPr>
          <w:noProof/>
        </w:rPr>
      </w:r>
      <w:r>
        <w:rPr>
          <w:noProof/>
        </w:rPr>
        <w:fldChar w:fldCharType="separate"/>
      </w:r>
      <w:r>
        <w:rPr>
          <w:noProof/>
        </w:rPr>
        <w:t>29</w:t>
      </w:r>
      <w:r>
        <w:rPr>
          <w:noProof/>
        </w:rPr>
        <w:fldChar w:fldCharType="end"/>
      </w:r>
    </w:p>
    <w:p w14:paraId="0AF993AF" w14:textId="77777777" w:rsidR="00147421" w:rsidRDefault="00147421">
      <w:pPr>
        <w:pStyle w:val="TOC3"/>
        <w:tabs>
          <w:tab w:val="clear" w:pos="1620"/>
          <w:tab w:val="left" w:pos="1622"/>
        </w:tabs>
        <w:rPr>
          <w:rFonts w:asciiTheme="minorHAnsi" w:eastAsiaTheme="minorEastAsia" w:hAnsiTheme="minorHAnsi" w:cstheme="minorBidi"/>
          <w:noProof/>
          <w:lang w:eastAsia="ja-JP"/>
        </w:rPr>
      </w:pPr>
      <w:r w:rsidRPr="00EA2CCE">
        <w:rPr>
          <w:noProof/>
        </w:rPr>
        <w:t>6.2.2</w:t>
      </w:r>
      <w:r>
        <w:rPr>
          <w:rFonts w:asciiTheme="minorHAnsi" w:eastAsiaTheme="minorEastAsia" w:hAnsiTheme="minorHAnsi" w:cstheme="minorBidi"/>
          <w:noProof/>
          <w:lang w:eastAsia="ja-JP"/>
        </w:rPr>
        <w:tab/>
      </w:r>
      <w:r>
        <w:rPr>
          <w:noProof/>
        </w:rPr>
        <w:t>Information sharing</w:t>
      </w:r>
      <w:r>
        <w:rPr>
          <w:noProof/>
        </w:rPr>
        <w:tab/>
      </w:r>
      <w:r>
        <w:rPr>
          <w:noProof/>
        </w:rPr>
        <w:fldChar w:fldCharType="begin"/>
      </w:r>
      <w:r>
        <w:rPr>
          <w:noProof/>
        </w:rPr>
        <w:instrText xml:space="preserve"> PAGEREF _Toc330016636 \h </w:instrText>
      </w:r>
      <w:r>
        <w:rPr>
          <w:noProof/>
        </w:rPr>
      </w:r>
      <w:r>
        <w:rPr>
          <w:noProof/>
        </w:rPr>
        <w:fldChar w:fldCharType="separate"/>
      </w:r>
      <w:r>
        <w:rPr>
          <w:noProof/>
        </w:rPr>
        <w:t>30</w:t>
      </w:r>
      <w:r>
        <w:rPr>
          <w:noProof/>
        </w:rPr>
        <w:fldChar w:fldCharType="end"/>
      </w:r>
    </w:p>
    <w:p w14:paraId="23A361D7" w14:textId="77777777" w:rsidR="00147421" w:rsidRDefault="00147421">
      <w:pPr>
        <w:pStyle w:val="TOC3"/>
        <w:tabs>
          <w:tab w:val="clear" w:pos="1620"/>
          <w:tab w:val="left" w:pos="1622"/>
        </w:tabs>
        <w:rPr>
          <w:rFonts w:asciiTheme="minorHAnsi" w:eastAsiaTheme="minorEastAsia" w:hAnsiTheme="minorHAnsi" w:cstheme="minorBidi"/>
          <w:noProof/>
          <w:lang w:eastAsia="ja-JP"/>
        </w:rPr>
      </w:pPr>
      <w:r w:rsidRPr="00EA2CCE">
        <w:rPr>
          <w:noProof/>
        </w:rPr>
        <w:t>6.2.3</w:t>
      </w:r>
      <w:r>
        <w:rPr>
          <w:rFonts w:asciiTheme="minorHAnsi" w:eastAsiaTheme="minorEastAsia" w:hAnsiTheme="minorHAnsi" w:cstheme="minorBidi"/>
          <w:noProof/>
          <w:lang w:eastAsia="ja-JP"/>
        </w:rPr>
        <w:tab/>
      </w:r>
      <w:r>
        <w:rPr>
          <w:noProof/>
        </w:rPr>
        <w:t>Improving communications</w:t>
      </w:r>
      <w:r>
        <w:rPr>
          <w:noProof/>
        </w:rPr>
        <w:tab/>
      </w:r>
      <w:r>
        <w:rPr>
          <w:noProof/>
        </w:rPr>
        <w:fldChar w:fldCharType="begin"/>
      </w:r>
      <w:r>
        <w:rPr>
          <w:noProof/>
        </w:rPr>
        <w:instrText xml:space="preserve"> PAGEREF _Toc330016637 \h </w:instrText>
      </w:r>
      <w:r>
        <w:rPr>
          <w:noProof/>
        </w:rPr>
      </w:r>
      <w:r>
        <w:rPr>
          <w:noProof/>
        </w:rPr>
        <w:fldChar w:fldCharType="separate"/>
      </w:r>
      <w:r>
        <w:rPr>
          <w:noProof/>
        </w:rPr>
        <w:t>31</w:t>
      </w:r>
      <w:r>
        <w:rPr>
          <w:noProof/>
        </w:rPr>
        <w:fldChar w:fldCharType="end"/>
      </w:r>
    </w:p>
    <w:p w14:paraId="4DED3099" w14:textId="77777777" w:rsidR="00147421" w:rsidRDefault="00147421">
      <w:pPr>
        <w:pStyle w:val="TOC2"/>
        <w:tabs>
          <w:tab w:val="clear" w:pos="900"/>
          <w:tab w:val="left" w:pos="912"/>
        </w:tabs>
        <w:rPr>
          <w:rFonts w:asciiTheme="minorHAnsi" w:eastAsiaTheme="minorEastAsia" w:hAnsiTheme="minorHAnsi" w:cstheme="minorBidi"/>
          <w:noProof/>
          <w:lang w:eastAsia="ja-JP"/>
        </w:rPr>
      </w:pPr>
      <w:r w:rsidRPr="00EA2CCE">
        <w:rPr>
          <w:rFonts w:asciiTheme="minorHAnsi" w:hAnsiTheme="minorHAnsi"/>
          <w:noProof/>
        </w:rPr>
        <w:t>6.3</w:t>
      </w:r>
      <w:r>
        <w:rPr>
          <w:rFonts w:asciiTheme="minorHAnsi" w:eastAsiaTheme="minorEastAsia" w:hAnsiTheme="minorHAnsi" w:cstheme="minorBidi"/>
          <w:noProof/>
          <w:lang w:eastAsia="ja-JP"/>
        </w:rPr>
        <w:tab/>
      </w:r>
      <w:r>
        <w:rPr>
          <w:noProof/>
        </w:rPr>
        <w:t>Comparative analysis</w:t>
      </w:r>
      <w:r>
        <w:rPr>
          <w:noProof/>
        </w:rPr>
        <w:tab/>
      </w:r>
      <w:r>
        <w:rPr>
          <w:noProof/>
        </w:rPr>
        <w:fldChar w:fldCharType="begin"/>
      </w:r>
      <w:r>
        <w:rPr>
          <w:noProof/>
        </w:rPr>
        <w:instrText xml:space="preserve"> PAGEREF _Toc330016638 \h </w:instrText>
      </w:r>
      <w:r>
        <w:rPr>
          <w:noProof/>
        </w:rPr>
      </w:r>
      <w:r>
        <w:rPr>
          <w:noProof/>
        </w:rPr>
        <w:fldChar w:fldCharType="separate"/>
      </w:r>
      <w:r>
        <w:rPr>
          <w:noProof/>
        </w:rPr>
        <w:t>31</w:t>
      </w:r>
      <w:r>
        <w:rPr>
          <w:noProof/>
        </w:rPr>
        <w:fldChar w:fldCharType="end"/>
      </w:r>
    </w:p>
    <w:p w14:paraId="1F6E3FF7" w14:textId="77777777" w:rsidR="00147421" w:rsidRDefault="00147421">
      <w:pPr>
        <w:pStyle w:val="TOC1"/>
        <w:rPr>
          <w:rFonts w:asciiTheme="minorHAnsi" w:eastAsiaTheme="minorEastAsia" w:hAnsiTheme="minorHAnsi" w:cstheme="minorBidi"/>
          <w:noProof/>
          <w:lang w:eastAsia="ja-JP"/>
        </w:rPr>
      </w:pPr>
      <w:r w:rsidRPr="00EA2CCE">
        <w:rPr>
          <w:noProof/>
        </w:rPr>
        <w:t>7</w:t>
      </w:r>
      <w:r>
        <w:rPr>
          <w:rFonts w:asciiTheme="minorHAnsi" w:eastAsiaTheme="minorEastAsia" w:hAnsiTheme="minorHAnsi" w:cstheme="minorBidi"/>
          <w:noProof/>
          <w:lang w:eastAsia="ja-JP"/>
        </w:rPr>
        <w:tab/>
      </w:r>
      <w:r>
        <w:rPr>
          <w:noProof/>
        </w:rPr>
        <w:t>Conclusion</w:t>
      </w:r>
      <w:r>
        <w:rPr>
          <w:noProof/>
        </w:rPr>
        <w:tab/>
      </w:r>
      <w:r>
        <w:rPr>
          <w:noProof/>
        </w:rPr>
        <w:fldChar w:fldCharType="begin"/>
      </w:r>
      <w:r>
        <w:rPr>
          <w:noProof/>
        </w:rPr>
        <w:instrText xml:space="preserve"> PAGEREF _Toc330016639 \h </w:instrText>
      </w:r>
      <w:r>
        <w:rPr>
          <w:noProof/>
        </w:rPr>
      </w:r>
      <w:r>
        <w:rPr>
          <w:noProof/>
        </w:rPr>
        <w:fldChar w:fldCharType="separate"/>
      </w:r>
      <w:r>
        <w:rPr>
          <w:noProof/>
        </w:rPr>
        <w:t>34</w:t>
      </w:r>
      <w:r>
        <w:rPr>
          <w:noProof/>
        </w:rPr>
        <w:fldChar w:fldCharType="end"/>
      </w:r>
    </w:p>
    <w:p w14:paraId="6398AD29" w14:textId="77777777" w:rsidR="00147421" w:rsidRDefault="00147421">
      <w:pPr>
        <w:pStyle w:val="TOC1"/>
        <w:rPr>
          <w:rFonts w:asciiTheme="minorHAnsi" w:eastAsiaTheme="minorEastAsia" w:hAnsiTheme="minorHAnsi" w:cstheme="minorBidi"/>
          <w:noProof/>
          <w:lang w:eastAsia="ja-JP"/>
        </w:rPr>
      </w:pPr>
      <w:r w:rsidRPr="00EA2CCE">
        <w:rPr>
          <w:noProof/>
          <w:lang w:val="sv-SE"/>
        </w:rPr>
        <w:t>References</w:t>
      </w:r>
      <w:r>
        <w:rPr>
          <w:noProof/>
        </w:rPr>
        <w:tab/>
      </w:r>
      <w:r>
        <w:rPr>
          <w:noProof/>
        </w:rPr>
        <w:fldChar w:fldCharType="begin"/>
      </w:r>
      <w:r>
        <w:rPr>
          <w:noProof/>
        </w:rPr>
        <w:instrText xml:space="preserve"> PAGEREF _Toc330016640 \h </w:instrText>
      </w:r>
      <w:r>
        <w:rPr>
          <w:noProof/>
        </w:rPr>
      </w:r>
      <w:r>
        <w:rPr>
          <w:noProof/>
        </w:rPr>
        <w:fldChar w:fldCharType="separate"/>
      </w:r>
      <w:r>
        <w:rPr>
          <w:noProof/>
        </w:rPr>
        <w:t>36</w:t>
      </w:r>
      <w:r>
        <w:rPr>
          <w:noProof/>
        </w:rPr>
        <w:fldChar w:fldCharType="end"/>
      </w:r>
    </w:p>
    <w:p w14:paraId="3D7A68C8" w14:textId="77777777" w:rsidR="00290BF4" w:rsidRPr="000C4585" w:rsidRDefault="00290BF4" w:rsidP="00EF2F74">
      <w:r w:rsidRPr="000C4585">
        <w:fldChar w:fldCharType="end"/>
      </w:r>
    </w:p>
    <w:p w14:paraId="1C12A5F6" w14:textId="77777777" w:rsidR="00290BF4" w:rsidRPr="000C4585" w:rsidRDefault="00D70156" w:rsidP="001B5D8E">
      <w:pPr>
        <w:rPr>
          <w:rFonts w:ascii="Cambria" w:hAnsi="Cambria" w:cs="Arial"/>
          <w:b/>
          <w:sz w:val="28"/>
          <w:szCs w:val="28"/>
        </w:rPr>
      </w:pPr>
      <w:r w:rsidRPr="000C4585">
        <w:rPr>
          <w:rFonts w:ascii="Cambria" w:hAnsi="Cambria" w:cs="Arial"/>
          <w:b/>
          <w:sz w:val="28"/>
          <w:szCs w:val="28"/>
        </w:rPr>
        <w:t>Attachments</w:t>
      </w:r>
    </w:p>
    <w:p w14:paraId="12759806" w14:textId="304ED069" w:rsidR="00A00250" w:rsidRPr="006D1BB6" w:rsidRDefault="002B5B48" w:rsidP="00DF7D44">
      <w:pPr>
        <w:pStyle w:val="TOC1"/>
        <w:numPr>
          <w:ilvl w:val="0"/>
          <w:numId w:val="39"/>
        </w:numPr>
        <w:spacing w:line="276" w:lineRule="auto"/>
      </w:pPr>
      <w:r w:rsidRPr="006D1BB6">
        <w:t>Teacher Interview Protocol.</w:t>
      </w:r>
    </w:p>
    <w:p w14:paraId="6FB5E63E" w14:textId="4C4000BA" w:rsidR="002B5B48" w:rsidRPr="006D1BB6" w:rsidRDefault="002B5B48" w:rsidP="00520A2A">
      <w:pPr>
        <w:pStyle w:val="ListParagraph"/>
        <w:numPr>
          <w:ilvl w:val="0"/>
          <w:numId w:val="39"/>
        </w:numPr>
        <w:spacing w:line="360" w:lineRule="auto"/>
      </w:pPr>
      <w:r w:rsidRPr="006D1BB6">
        <w:t>Parent Interview Protocol.</w:t>
      </w:r>
    </w:p>
    <w:p w14:paraId="4E68B2AA" w14:textId="219B0E75" w:rsidR="002B5B48" w:rsidRPr="006D1BB6" w:rsidRDefault="002B5B48" w:rsidP="00520A2A">
      <w:pPr>
        <w:pStyle w:val="ListParagraph"/>
        <w:numPr>
          <w:ilvl w:val="0"/>
          <w:numId w:val="39"/>
        </w:numPr>
      </w:pPr>
      <w:r w:rsidRPr="006D1BB6">
        <w:t>Recruitment flyer.</w:t>
      </w:r>
    </w:p>
    <w:p w14:paraId="4455E6DC" w14:textId="77777777" w:rsidR="0021162D" w:rsidRPr="000C4585" w:rsidRDefault="0021162D" w:rsidP="001B5D8E"/>
    <w:p w14:paraId="2E86671B" w14:textId="77777777" w:rsidR="0021162D" w:rsidRPr="000C4585" w:rsidRDefault="0021162D" w:rsidP="001B5D8E"/>
    <w:p w14:paraId="752E40D6" w14:textId="77777777" w:rsidR="0021162D" w:rsidRPr="000C4585" w:rsidRDefault="0021162D" w:rsidP="001B5D8E"/>
    <w:p w14:paraId="0A7A3D45" w14:textId="77777777" w:rsidR="0021162D" w:rsidRPr="000C4585" w:rsidRDefault="0021162D" w:rsidP="001B5D8E">
      <w:pPr>
        <w:sectPr w:rsidR="0021162D" w:rsidRPr="000C4585" w:rsidSect="00290BF4">
          <w:headerReference w:type="default" r:id="rId10"/>
          <w:pgSz w:w="11906" w:h="16838" w:code="9"/>
          <w:pgMar w:top="1701" w:right="1701" w:bottom="1701" w:left="1701" w:header="737" w:footer="737" w:gutter="0"/>
          <w:pgNumType w:fmt="lowerRoman"/>
          <w:cols w:space="708"/>
          <w:docGrid w:linePitch="360"/>
        </w:sectPr>
      </w:pPr>
    </w:p>
    <w:p w14:paraId="0E8D265C" w14:textId="77777777" w:rsidR="00290BF4" w:rsidRPr="000C4585" w:rsidRDefault="00D70156" w:rsidP="001B5D8E">
      <w:pPr>
        <w:pStyle w:val="Heading1"/>
        <w:numPr>
          <w:ilvl w:val="0"/>
          <w:numId w:val="4"/>
        </w:numPr>
        <w:spacing w:before="0" w:after="0"/>
      </w:pPr>
      <w:bookmarkStart w:id="1" w:name="_Toc330016589"/>
      <w:r w:rsidRPr="000C4585">
        <w:lastRenderedPageBreak/>
        <w:t>Introduction</w:t>
      </w:r>
      <w:bookmarkEnd w:id="1"/>
    </w:p>
    <w:p w14:paraId="580543EE" w14:textId="77777777" w:rsidR="00D70156" w:rsidRPr="000C4585" w:rsidRDefault="008A42FA" w:rsidP="00EF2F74">
      <w:pPr>
        <w:pStyle w:val="Normal1"/>
        <w:rPr>
          <w:color w:val="auto"/>
        </w:rPr>
      </w:pPr>
      <w:r w:rsidRPr="000C4585">
        <w:rPr>
          <w:color w:val="auto"/>
        </w:rPr>
        <w:t xml:space="preserve">This section provides the background of the chosen themes and topics. It introduces the problem, purpose and the research questions. It also serves to give insight on why the problem is a problem and the previous research that has been conducted in the area. </w:t>
      </w:r>
    </w:p>
    <w:p w14:paraId="5D0BD741" w14:textId="77777777" w:rsidR="00D70156" w:rsidRPr="000C4585" w:rsidRDefault="00D70156">
      <w:pPr>
        <w:pStyle w:val="Heading2"/>
      </w:pPr>
      <w:bookmarkStart w:id="2" w:name="_Toc330016590"/>
      <w:r w:rsidRPr="000C4585">
        <w:t>Background</w:t>
      </w:r>
      <w:bookmarkEnd w:id="2"/>
    </w:p>
    <w:p w14:paraId="2A4DB1A1" w14:textId="2BE4BED0" w:rsidR="003D44C1" w:rsidRPr="006425E3" w:rsidRDefault="00F94A12">
      <w:pPr>
        <w:spacing w:before="0" w:after="0"/>
        <w:rPr>
          <w:rFonts w:ascii="Times" w:hAnsi="Times"/>
          <w:lang w:eastAsia="en-US"/>
        </w:rPr>
      </w:pPr>
      <w:r w:rsidRPr="000C4585">
        <w:rPr>
          <w:lang w:eastAsia="en-US"/>
        </w:rPr>
        <w:t>Technology</w:t>
      </w:r>
      <w:r w:rsidR="003D44C1" w:rsidRPr="000C4585">
        <w:rPr>
          <w:lang w:eastAsia="en-US"/>
        </w:rPr>
        <w:t xml:space="preserve"> today </w:t>
      </w:r>
      <w:r w:rsidR="00BC3B2D">
        <w:rPr>
          <w:lang w:eastAsia="en-US"/>
        </w:rPr>
        <w:t xml:space="preserve">is </w:t>
      </w:r>
      <w:r w:rsidR="003D44C1" w:rsidRPr="000C4585">
        <w:rPr>
          <w:lang w:eastAsia="en-US"/>
        </w:rPr>
        <w:t>a vital and evolving pa</w:t>
      </w:r>
      <w:r w:rsidR="00A650AA" w:rsidRPr="000C4585">
        <w:rPr>
          <w:lang w:eastAsia="en-US"/>
        </w:rPr>
        <w:t>rt of almost every aspect of</w:t>
      </w:r>
      <w:r w:rsidR="003D44C1" w:rsidRPr="000C4585">
        <w:rPr>
          <w:lang w:eastAsia="en-US"/>
        </w:rPr>
        <w:t xml:space="preserve"> modern so</w:t>
      </w:r>
      <w:r w:rsidR="00061107" w:rsidRPr="000C4585">
        <w:rPr>
          <w:lang w:eastAsia="en-US"/>
        </w:rPr>
        <w:t>ciety</w:t>
      </w:r>
      <w:r w:rsidR="00BC3B2D">
        <w:rPr>
          <w:lang w:eastAsia="en-US"/>
        </w:rPr>
        <w:t>.</w:t>
      </w:r>
      <w:r w:rsidR="00061107" w:rsidRPr="000C4585">
        <w:rPr>
          <w:lang w:eastAsia="en-US"/>
        </w:rPr>
        <w:t xml:space="preserve"> </w:t>
      </w:r>
      <w:r w:rsidR="00BC3B2D">
        <w:rPr>
          <w:lang w:eastAsia="en-US"/>
        </w:rPr>
        <w:t>W</w:t>
      </w:r>
      <w:r w:rsidR="00A650AA" w:rsidRPr="000C4585">
        <w:rPr>
          <w:lang w:eastAsia="en-US"/>
        </w:rPr>
        <w:t>ithout technology, many parts</w:t>
      </w:r>
      <w:r w:rsidR="003D44C1" w:rsidRPr="000C4585">
        <w:rPr>
          <w:lang w:eastAsia="en-US"/>
        </w:rPr>
        <w:t xml:space="preserve"> of our </w:t>
      </w:r>
      <w:r w:rsidR="00A650AA" w:rsidRPr="000C4585">
        <w:rPr>
          <w:lang w:eastAsia="en-US"/>
        </w:rPr>
        <w:t>world</w:t>
      </w:r>
      <w:r w:rsidR="003D44C1" w:rsidRPr="000C4585">
        <w:rPr>
          <w:lang w:eastAsia="en-US"/>
        </w:rPr>
        <w:t xml:space="preserve"> would </w:t>
      </w:r>
      <w:r w:rsidR="00BC3B2D">
        <w:rPr>
          <w:lang w:eastAsia="en-US"/>
        </w:rPr>
        <w:t>cease</w:t>
      </w:r>
      <w:r w:rsidR="00BC3B2D" w:rsidRPr="000C4585">
        <w:rPr>
          <w:lang w:eastAsia="en-US"/>
        </w:rPr>
        <w:t xml:space="preserve"> </w:t>
      </w:r>
      <w:r w:rsidR="003D44C1" w:rsidRPr="000C4585">
        <w:rPr>
          <w:lang w:eastAsia="en-US"/>
        </w:rPr>
        <w:t>to function o</w:t>
      </w:r>
      <w:r w:rsidR="00A650AA" w:rsidRPr="000C4585">
        <w:rPr>
          <w:lang w:eastAsia="en-US"/>
        </w:rPr>
        <w:t>r only function partially.</w:t>
      </w:r>
      <w:r w:rsidR="00B950CD" w:rsidRPr="000C4585">
        <w:rPr>
          <w:lang w:eastAsia="en-US"/>
        </w:rPr>
        <w:t xml:space="preserve"> ICT (Information and communication technology) is used to refer to all or any technology that handles telecommunications (Techopedia, 2016). It includes software as well as hardware solutions that enable users to access, manipulate, store and transmit data.</w:t>
      </w:r>
      <w:r w:rsidR="00483B07" w:rsidRPr="000C4585">
        <w:rPr>
          <w:lang w:eastAsia="en-US"/>
        </w:rPr>
        <w:t xml:space="preserve"> ICT </w:t>
      </w:r>
      <w:r w:rsidR="003D44C1" w:rsidRPr="000C4585">
        <w:rPr>
          <w:lang w:eastAsia="en-US"/>
        </w:rPr>
        <w:t xml:space="preserve">is one of the most important and fastest growing aspects </w:t>
      </w:r>
      <w:r w:rsidR="00475A10" w:rsidRPr="000C4585">
        <w:rPr>
          <w:lang w:eastAsia="en-US"/>
        </w:rPr>
        <w:t xml:space="preserve">of </w:t>
      </w:r>
      <w:r w:rsidR="00B93243" w:rsidRPr="000C4585">
        <w:rPr>
          <w:lang w:eastAsia="en-US"/>
        </w:rPr>
        <w:t>our modern world</w:t>
      </w:r>
      <w:r w:rsidR="00F23E7B" w:rsidRPr="000C4585">
        <w:rPr>
          <w:lang w:eastAsia="en-US"/>
        </w:rPr>
        <w:t xml:space="preserve"> </w:t>
      </w:r>
      <w:r w:rsidR="003219B8" w:rsidRPr="000C4585">
        <w:rPr>
          <w:lang w:eastAsia="en-US"/>
        </w:rPr>
        <w:t>(KTH, 2015</w:t>
      </w:r>
      <w:r w:rsidR="003D44C1" w:rsidRPr="000C4585">
        <w:rPr>
          <w:lang w:eastAsia="en-US"/>
        </w:rPr>
        <w:t>). Still, there are many areas where ICT lacks proper implementation</w:t>
      </w:r>
      <w:r w:rsidR="00A650AA" w:rsidRPr="000C4585">
        <w:rPr>
          <w:lang w:eastAsia="en-US"/>
        </w:rPr>
        <w:t>,</w:t>
      </w:r>
      <w:r w:rsidR="003D44C1" w:rsidRPr="000C4585">
        <w:rPr>
          <w:lang w:eastAsia="en-US"/>
        </w:rPr>
        <w:t xml:space="preserve"> or has not been </w:t>
      </w:r>
      <w:r w:rsidR="00A650AA" w:rsidRPr="000C4585">
        <w:rPr>
          <w:lang w:eastAsia="en-US"/>
        </w:rPr>
        <w:t>applied at all. These deficiencies do</w:t>
      </w:r>
      <w:r w:rsidR="003D44C1" w:rsidRPr="000C4585">
        <w:rPr>
          <w:lang w:eastAsia="en-US"/>
        </w:rPr>
        <w:t xml:space="preserve"> not only affect the area in question, </w:t>
      </w:r>
      <w:r w:rsidR="00A650AA" w:rsidRPr="000C4585">
        <w:rPr>
          <w:lang w:eastAsia="en-US"/>
        </w:rPr>
        <w:t xml:space="preserve">but </w:t>
      </w:r>
      <w:r w:rsidR="00BC3B2D">
        <w:rPr>
          <w:lang w:eastAsia="en-US"/>
        </w:rPr>
        <w:t>they</w:t>
      </w:r>
      <w:r w:rsidR="00BC3B2D" w:rsidRPr="000C4585">
        <w:rPr>
          <w:lang w:eastAsia="en-US"/>
        </w:rPr>
        <w:t xml:space="preserve"> </w:t>
      </w:r>
      <w:r w:rsidR="003D44C1" w:rsidRPr="000C4585">
        <w:rPr>
          <w:lang w:eastAsia="en-US"/>
        </w:rPr>
        <w:t xml:space="preserve">also affect </w:t>
      </w:r>
      <w:r w:rsidR="00B93243" w:rsidRPr="000C4585">
        <w:rPr>
          <w:lang w:eastAsia="en-US"/>
        </w:rPr>
        <w:t>surrounding areas</w:t>
      </w:r>
      <w:r w:rsidR="003D44C1" w:rsidRPr="000C4585">
        <w:rPr>
          <w:lang w:eastAsia="en-US"/>
        </w:rPr>
        <w:t>.</w:t>
      </w:r>
      <w:r w:rsidR="00472DB8">
        <w:rPr>
          <w:lang w:eastAsia="en-US"/>
        </w:rPr>
        <w:t xml:space="preserve"> </w:t>
      </w:r>
      <w:r w:rsidR="00472DB8">
        <w:t xml:space="preserve">Ejedafiru (2010) </w:t>
      </w:r>
      <w:r w:rsidR="00472DB8">
        <w:rPr>
          <w:rFonts w:ascii="Times" w:hAnsi="Times"/>
          <w:lang w:eastAsia="en-US"/>
        </w:rPr>
        <w:t>researches the barriers and impact of a lack of proper ICT implementation in a library setting, which not only affects how the library operates, but also how its visitors and users make use of the library.</w:t>
      </w:r>
    </w:p>
    <w:p w14:paraId="3E70E5A3" w14:textId="77777777" w:rsidR="003D44C1" w:rsidRPr="000C4585" w:rsidRDefault="003D44C1">
      <w:pPr>
        <w:spacing w:before="0" w:after="0"/>
        <w:rPr>
          <w:rFonts w:ascii="Times" w:hAnsi="Times"/>
          <w:sz w:val="20"/>
          <w:szCs w:val="20"/>
          <w:lang w:eastAsia="en-US"/>
        </w:rPr>
      </w:pPr>
    </w:p>
    <w:p w14:paraId="0C2675D9" w14:textId="4688B245" w:rsidR="003D44C1" w:rsidRPr="000C4585" w:rsidRDefault="00A650AA">
      <w:pPr>
        <w:spacing w:before="0" w:after="0"/>
        <w:rPr>
          <w:rFonts w:ascii="Times" w:hAnsi="Times"/>
          <w:sz w:val="20"/>
          <w:szCs w:val="20"/>
          <w:lang w:eastAsia="en-US"/>
        </w:rPr>
      </w:pPr>
      <w:r w:rsidRPr="000C4585">
        <w:rPr>
          <w:lang w:eastAsia="en-US"/>
        </w:rPr>
        <w:t>ICT plays a large role in everyday life in</w:t>
      </w:r>
      <w:r w:rsidR="003D44C1" w:rsidRPr="000C4585">
        <w:rPr>
          <w:lang w:eastAsia="en-US"/>
        </w:rPr>
        <w:t xml:space="preserve"> western society. Whether</w:t>
      </w:r>
      <w:r w:rsidRPr="000C4585">
        <w:rPr>
          <w:lang w:eastAsia="en-US"/>
        </w:rPr>
        <w:t xml:space="preserve"> it is by smartphone </w:t>
      </w:r>
      <w:r w:rsidR="00BC3B2D">
        <w:rPr>
          <w:lang w:eastAsia="en-US"/>
        </w:rPr>
        <w:t>use</w:t>
      </w:r>
      <w:r w:rsidR="00BC3B2D" w:rsidRPr="000C4585">
        <w:rPr>
          <w:lang w:eastAsia="en-US"/>
        </w:rPr>
        <w:t xml:space="preserve"> </w:t>
      </w:r>
      <w:r w:rsidRPr="000C4585">
        <w:rPr>
          <w:lang w:eastAsia="en-US"/>
        </w:rPr>
        <w:t>or watching television, ICT</w:t>
      </w:r>
      <w:r w:rsidR="003D44C1" w:rsidRPr="000C4585">
        <w:rPr>
          <w:lang w:eastAsia="en-US"/>
        </w:rPr>
        <w:t xml:space="preserve"> </w:t>
      </w:r>
      <w:r w:rsidRPr="000C4585">
        <w:rPr>
          <w:lang w:eastAsia="en-US"/>
        </w:rPr>
        <w:t xml:space="preserve">is </w:t>
      </w:r>
      <w:r w:rsidR="003D44C1" w:rsidRPr="000C4585">
        <w:rPr>
          <w:lang w:eastAsia="en-US"/>
        </w:rPr>
        <w:t>both a visible and invis</w:t>
      </w:r>
      <w:r w:rsidRPr="000C4585">
        <w:rPr>
          <w:lang w:eastAsia="en-US"/>
        </w:rPr>
        <w:t>ible part of our society that has become</w:t>
      </w:r>
      <w:r w:rsidR="003D44C1" w:rsidRPr="000C4585">
        <w:rPr>
          <w:lang w:eastAsia="en-US"/>
        </w:rPr>
        <w:t xml:space="preserve"> inevitable. </w:t>
      </w:r>
      <w:r w:rsidR="00C51AFC">
        <w:rPr>
          <w:lang w:eastAsia="en-US"/>
        </w:rPr>
        <w:t xml:space="preserve">84 percent of the US population are connected and uses the Internet. </w:t>
      </w:r>
      <w:r w:rsidR="003D44C1" w:rsidRPr="000C4585">
        <w:rPr>
          <w:lang w:eastAsia="en-US"/>
        </w:rPr>
        <w:t>64</w:t>
      </w:r>
      <w:r w:rsidR="00FA4DAE" w:rsidRPr="000C4585">
        <w:rPr>
          <w:lang w:eastAsia="en-US"/>
        </w:rPr>
        <w:t xml:space="preserve"> percent</w:t>
      </w:r>
      <w:r w:rsidR="003D44C1" w:rsidRPr="000C4585">
        <w:rPr>
          <w:lang w:eastAsia="en-US"/>
        </w:rPr>
        <w:t xml:space="preserve"> of the adult population in the US now owns a smartphone, which is an increase by 35</w:t>
      </w:r>
      <w:r w:rsidR="00FA4DAE" w:rsidRPr="000C4585">
        <w:rPr>
          <w:lang w:eastAsia="en-US"/>
        </w:rPr>
        <w:t xml:space="preserve"> percent</w:t>
      </w:r>
      <w:r w:rsidR="003D44C1" w:rsidRPr="000C4585">
        <w:rPr>
          <w:lang w:eastAsia="en-US"/>
        </w:rPr>
        <w:t xml:space="preserve"> from 2011</w:t>
      </w:r>
      <w:r w:rsidR="00C51AFC">
        <w:rPr>
          <w:lang w:eastAsia="en-US"/>
        </w:rPr>
        <w:t xml:space="preserve"> </w:t>
      </w:r>
      <w:r w:rsidR="00C51AFC" w:rsidRPr="000C4585">
        <w:rPr>
          <w:lang w:eastAsia="en-US"/>
        </w:rPr>
        <w:t>(Smith, 2015)</w:t>
      </w:r>
      <w:r w:rsidR="003D44C1" w:rsidRPr="000C4585">
        <w:rPr>
          <w:lang w:eastAsia="en-US"/>
        </w:rPr>
        <w:t>. In Sweden, this number is 77</w:t>
      </w:r>
      <w:r w:rsidR="00FA4DAE" w:rsidRPr="000C4585">
        <w:rPr>
          <w:lang w:eastAsia="en-US"/>
        </w:rPr>
        <w:t xml:space="preserve"> percent</w:t>
      </w:r>
      <w:r w:rsidR="003D44C1" w:rsidRPr="000C4585">
        <w:rPr>
          <w:lang w:eastAsia="en-US"/>
        </w:rPr>
        <w:t xml:space="preserve"> (SOI, 2015). 93</w:t>
      </w:r>
      <w:r w:rsidR="00FA4DAE" w:rsidRPr="000C4585">
        <w:rPr>
          <w:lang w:eastAsia="en-US"/>
        </w:rPr>
        <w:t xml:space="preserve"> percent</w:t>
      </w:r>
      <w:r w:rsidR="003D44C1" w:rsidRPr="000C4585">
        <w:rPr>
          <w:lang w:eastAsia="en-US"/>
        </w:rPr>
        <w:t xml:space="preserve"> of</w:t>
      </w:r>
      <w:r w:rsidR="00534C32" w:rsidRPr="000C4585">
        <w:rPr>
          <w:lang w:eastAsia="en-US"/>
        </w:rPr>
        <w:t xml:space="preserve"> the Swedish population is</w:t>
      </w:r>
      <w:r w:rsidR="003D44C1" w:rsidRPr="000C4585">
        <w:rPr>
          <w:lang w:eastAsia="en-US"/>
        </w:rPr>
        <w:t xml:space="preserve"> </w:t>
      </w:r>
      <w:r w:rsidR="00534C32" w:rsidRPr="000C4585">
        <w:rPr>
          <w:lang w:eastAsia="en-US"/>
        </w:rPr>
        <w:t>connected</w:t>
      </w:r>
      <w:r w:rsidR="003D44C1" w:rsidRPr="000C4585">
        <w:rPr>
          <w:lang w:eastAsia="en-US"/>
        </w:rPr>
        <w:t xml:space="preserve"> to the Internet, and 91</w:t>
      </w:r>
      <w:r w:rsidR="00FA4DAE" w:rsidRPr="000C4585">
        <w:rPr>
          <w:lang w:eastAsia="en-US"/>
        </w:rPr>
        <w:t xml:space="preserve"> percent</w:t>
      </w:r>
      <w:r w:rsidR="00534C32" w:rsidRPr="000C4585">
        <w:rPr>
          <w:lang w:eastAsia="en-US"/>
        </w:rPr>
        <w:t xml:space="preserve"> of this population </w:t>
      </w:r>
      <w:r w:rsidR="003D44C1" w:rsidRPr="000C4585">
        <w:rPr>
          <w:lang w:eastAsia="en-US"/>
        </w:rPr>
        <w:t xml:space="preserve">uses this connection. This creates </w:t>
      </w:r>
      <w:r w:rsidR="00534C32" w:rsidRPr="000C4585">
        <w:rPr>
          <w:lang w:eastAsia="en-US"/>
        </w:rPr>
        <w:t>a multitude of</w:t>
      </w:r>
      <w:r w:rsidR="003D44C1" w:rsidRPr="000C4585">
        <w:rPr>
          <w:lang w:eastAsia="en-US"/>
        </w:rPr>
        <w:t xml:space="preserve"> possibilities for communication </w:t>
      </w:r>
      <w:r w:rsidR="00534C32" w:rsidRPr="000C4585">
        <w:rPr>
          <w:lang w:eastAsia="en-US"/>
        </w:rPr>
        <w:t>among</w:t>
      </w:r>
      <w:r w:rsidR="003D44C1" w:rsidRPr="000C4585">
        <w:rPr>
          <w:lang w:eastAsia="en-US"/>
        </w:rPr>
        <w:t xml:space="preserve"> different entities and platforms, not only on </w:t>
      </w:r>
      <w:r w:rsidR="00C51AFC" w:rsidRPr="000C4585">
        <w:rPr>
          <w:lang w:eastAsia="en-US"/>
        </w:rPr>
        <w:t>an</w:t>
      </w:r>
      <w:r w:rsidR="003D44C1" w:rsidRPr="000C4585">
        <w:rPr>
          <w:lang w:eastAsia="en-US"/>
        </w:rPr>
        <w:t xml:space="preserve"> </w:t>
      </w:r>
      <w:r w:rsidR="00190AF6">
        <w:rPr>
          <w:lang w:eastAsia="en-US"/>
        </w:rPr>
        <w:t>individual</w:t>
      </w:r>
      <w:r w:rsidR="00190AF6" w:rsidRPr="000C4585">
        <w:rPr>
          <w:lang w:eastAsia="en-US"/>
        </w:rPr>
        <w:t xml:space="preserve"> </w:t>
      </w:r>
      <w:r w:rsidR="003D44C1" w:rsidRPr="000C4585">
        <w:rPr>
          <w:lang w:eastAsia="en-US"/>
        </w:rPr>
        <w:t>level, but also on a professional level</w:t>
      </w:r>
      <w:r w:rsidR="00534C32" w:rsidRPr="000C4585">
        <w:rPr>
          <w:lang w:eastAsia="en-US"/>
        </w:rPr>
        <w:t>,</w:t>
      </w:r>
      <w:r w:rsidR="003D44C1" w:rsidRPr="000C4585">
        <w:rPr>
          <w:lang w:eastAsia="en-US"/>
        </w:rPr>
        <w:t xml:space="preserve"> such as home to school communication.</w:t>
      </w:r>
      <w:r w:rsidR="00472DB8">
        <w:t xml:space="preserve"> </w:t>
      </w:r>
    </w:p>
    <w:p w14:paraId="3A83B689" w14:textId="534B12A6" w:rsidR="003D44C1" w:rsidRPr="000C4585" w:rsidRDefault="00534C32">
      <w:pPr>
        <w:spacing w:before="0" w:after="0"/>
        <w:rPr>
          <w:rFonts w:ascii="Times" w:hAnsi="Times"/>
          <w:sz w:val="20"/>
          <w:szCs w:val="20"/>
          <w:lang w:eastAsia="en-US"/>
        </w:rPr>
      </w:pPr>
      <w:r w:rsidRPr="000C4585">
        <w:rPr>
          <w:lang w:eastAsia="en-US"/>
        </w:rPr>
        <w:br/>
        <w:t xml:space="preserve">Home to school </w:t>
      </w:r>
      <w:r w:rsidR="003D44C1" w:rsidRPr="000C4585">
        <w:rPr>
          <w:lang w:eastAsia="en-US"/>
        </w:rPr>
        <w:t>communication</w:t>
      </w:r>
      <w:r w:rsidRPr="000C4585">
        <w:rPr>
          <w:lang w:eastAsia="en-US"/>
        </w:rPr>
        <w:t>, and vice versa, is</w:t>
      </w:r>
      <w:r w:rsidR="003D44C1" w:rsidRPr="000C4585">
        <w:rPr>
          <w:lang w:eastAsia="en-US"/>
        </w:rPr>
        <w:t xml:space="preserve"> the communication that </w:t>
      </w:r>
      <w:r w:rsidRPr="000C4585">
        <w:rPr>
          <w:lang w:eastAsia="en-US"/>
        </w:rPr>
        <w:t xml:space="preserve">takes place </w:t>
      </w:r>
      <w:r w:rsidR="003D44C1" w:rsidRPr="000C4585">
        <w:rPr>
          <w:lang w:eastAsia="en-US"/>
        </w:rPr>
        <w:t xml:space="preserve">between </w:t>
      </w:r>
      <w:r w:rsidR="00BC3B2D">
        <w:rPr>
          <w:lang w:eastAsia="en-US"/>
        </w:rPr>
        <w:t>a</w:t>
      </w:r>
      <w:r w:rsidR="00BC3B2D" w:rsidRPr="000C4585">
        <w:rPr>
          <w:lang w:eastAsia="en-US"/>
        </w:rPr>
        <w:t xml:space="preserve"> </w:t>
      </w:r>
      <w:r w:rsidR="003D44C1" w:rsidRPr="000C4585">
        <w:rPr>
          <w:lang w:eastAsia="en-US"/>
        </w:rPr>
        <w:t>student</w:t>
      </w:r>
      <w:r w:rsidRPr="000C4585">
        <w:rPr>
          <w:lang w:eastAsia="en-US"/>
        </w:rPr>
        <w:t>’</w:t>
      </w:r>
      <w:r w:rsidR="003D44C1" w:rsidRPr="000C4585">
        <w:rPr>
          <w:lang w:eastAsia="en-US"/>
        </w:rPr>
        <w:t>s parents or guardians</w:t>
      </w:r>
      <w:r w:rsidRPr="000C4585">
        <w:rPr>
          <w:lang w:eastAsia="en-US"/>
        </w:rPr>
        <w:t xml:space="preserve"> and teachers or other school staff</w:t>
      </w:r>
      <w:r w:rsidR="003D44C1" w:rsidRPr="000C4585">
        <w:rPr>
          <w:lang w:eastAsia="en-US"/>
        </w:rPr>
        <w:t xml:space="preserve">. </w:t>
      </w:r>
      <w:r w:rsidRPr="000C4585">
        <w:rPr>
          <w:lang w:eastAsia="en-US"/>
        </w:rPr>
        <w:t>Previous s</w:t>
      </w:r>
      <w:r w:rsidR="003D44C1" w:rsidRPr="000C4585">
        <w:rPr>
          <w:lang w:eastAsia="en-US"/>
        </w:rPr>
        <w:t>tudies show that a varie</w:t>
      </w:r>
      <w:r w:rsidRPr="000C4585">
        <w:rPr>
          <w:lang w:eastAsia="en-US"/>
        </w:rPr>
        <w:t>ty of methods for communicating are currently</w:t>
      </w:r>
      <w:r w:rsidR="003D44C1" w:rsidRPr="000C4585">
        <w:rPr>
          <w:lang w:eastAsia="en-US"/>
        </w:rPr>
        <w:t xml:space="preserve"> being used</w:t>
      </w:r>
      <w:r w:rsidRPr="000C4585">
        <w:rPr>
          <w:lang w:eastAsia="en-US"/>
        </w:rPr>
        <w:t>, many of</w:t>
      </w:r>
      <w:r w:rsidR="003D44C1" w:rsidRPr="000C4585">
        <w:rPr>
          <w:lang w:eastAsia="en-US"/>
        </w:rPr>
        <w:t xml:space="preserve"> which are </w:t>
      </w:r>
      <w:r w:rsidRPr="000C4585">
        <w:rPr>
          <w:lang w:eastAsia="en-US"/>
        </w:rPr>
        <w:t>outdated and inefficient means, such as paper</w:t>
      </w:r>
      <w:r w:rsidR="003D44C1" w:rsidRPr="000C4585">
        <w:rPr>
          <w:lang w:eastAsia="en-US"/>
        </w:rPr>
        <w:t xml:space="preserve"> (Marcu et al, 2</w:t>
      </w:r>
      <w:r w:rsidRPr="000C4585">
        <w:rPr>
          <w:lang w:eastAsia="en-US"/>
        </w:rPr>
        <w:t>013). The research on this type of communication</w:t>
      </w:r>
      <w:r w:rsidR="003D44C1" w:rsidRPr="000C4585">
        <w:rPr>
          <w:lang w:eastAsia="en-US"/>
        </w:rPr>
        <w:t xml:space="preserve"> in Sweden is very limited wit</w:t>
      </w:r>
      <w:r w:rsidRPr="000C4585">
        <w:rPr>
          <w:lang w:eastAsia="en-US"/>
        </w:rPr>
        <w:t>h the</w:t>
      </w:r>
      <w:r w:rsidR="000D26A3">
        <w:rPr>
          <w:lang w:eastAsia="en-US"/>
        </w:rPr>
        <w:t xml:space="preserve"> exception of some other thes</w:t>
      </w:r>
      <w:r w:rsidR="00BC3B2D">
        <w:rPr>
          <w:lang w:eastAsia="en-US"/>
        </w:rPr>
        <w:t>e</w:t>
      </w:r>
      <w:r w:rsidR="000D26A3">
        <w:rPr>
          <w:lang w:eastAsia="en-US"/>
        </w:rPr>
        <w:t>s</w:t>
      </w:r>
      <w:r w:rsidR="003D44C1" w:rsidRPr="000C4585">
        <w:rPr>
          <w:lang w:eastAsia="en-US"/>
        </w:rPr>
        <w:t xml:space="preserve"> on the subject. </w:t>
      </w:r>
    </w:p>
    <w:p w14:paraId="69FE8227" w14:textId="77777777" w:rsidR="003D44C1" w:rsidRPr="000C4585" w:rsidRDefault="003D44C1">
      <w:pPr>
        <w:spacing w:before="0" w:after="0"/>
        <w:rPr>
          <w:rFonts w:ascii="Times" w:hAnsi="Times"/>
          <w:sz w:val="20"/>
          <w:szCs w:val="20"/>
          <w:lang w:eastAsia="en-US"/>
        </w:rPr>
      </w:pPr>
    </w:p>
    <w:p w14:paraId="63D410F2" w14:textId="470C9EB8" w:rsidR="003D44C1" w:rsidRPr="000C4585" w:rsidRDefault="003D44C1">
      <w:pPr>
        <w:spacing w:before="0" w:after="0"/>
        <w:rPr>
          <w:rFonts w:ascii="Times" w:hAnsi="Times"/>
          <w:sz w:val="20"/>
          <w:szCs w:val="20"/>
          <w:lang w:eastAsia="en-US"/>
        </w:rPr>
      </w:pPr>
      <w:r w:rsidRPr="000C4585">
        <w:rPr>
          <w:lang w:eastAsia="en-US"/>
        </w:rPr>
        <w:t>The Swedish “läroplan” or educational curriculum provides teachers and school</w:t>
      </w:r>
      <w:r w:rsidR="00CB2C36" w:rsidRPr="000C4585">
        <w:rPr>
          <w:lang w:eastAsia="en-US"/>
        </w:rPr>
        <w:t>s</w:t>
      </w:r>
      <w:r w:rsidRPr="000C4585">
        <w:rPr>
          <w:lang w:eastAsia="en-US"/>
        </w:rPr>
        <w:t xml:space="preserve"> with guidelines on how home to school communication should be conducted (Lpo</w:t>
      </w:r>
      <w:r w:rsidR="00CB2C36" w:rsidRPr="000C4585">
        <w:rPr>
          <w:lang w:eastAsia="en-US"/>
        </w:rPr>
        <w:t>-94</w:t>
      </w:r>
      <w:r w:rsidR="006E6F09" w:rsidRPr="000C4585">
        <w:rPr>
          <w:lang w:eastAsia="en-US"/>
        </w:rPr>
        <w:t>; Lgr-11</w:t>
      </w:r>
      <w:r w:rsidR="00CB2C36" w:rsidRPr="000C4585">
        <w:rPr>
          <w:lang w:eastAsia="en-US"/>
        </w:rPr>
        <w:t>). It specifies the importance of the</w:t>
      </w:r>
      <w:r w:rsidRPr="000C4585">
        <w:rPr>
          <w:lang w:eastAsia="en-US"/>
        </w:rPr>
        <w:t xml:space="preserve"> r</w:t>
      </w:r>
      <w:r w:rsidR="00CB2C36" w:rsidRPr="000C4585">
        <w:rPr>
          <w:lang w:eastAsia="en-US"/>
        </w:rPr>
        <w:t>ole of the teacher to update</w:t>
      </w:r>
      <w:r w:rsidRPr="000C4585">
        <w:rPr>
          <w:lang w:eastAsia="en-US"/>
        </w:rPr>
        <w:t xml:space="preserve"> </w:t>
      </w:r>
      <w:r w:rsidR="00CB2C36" w:rsidRPr="000C4585">
        <w:rPr>
          <w:lang w:eastAsia="en-US"/>
        </w:rPr>
        <w:t>guardians and parents</w:t>
      </w:r>
      <w:r w:rsidRPr="000C4585">
        <w:rPr>
          <w:lang w:eastAsia="en-US"/>
        </w:rPr>
        <w:t xml:space="preserve"> on information about the</w:t>
      </w:r>
      <w:r w:rsidR="00CB2C36" w:rsidRPr="000C4585">
        <w:rPr>
          <w:lang w:eastAsia="en-US"/>
        </w:rPr>
        <w:t>ir</w:t>
      </w:r>
      <w:r w:rsidRPr="000C4585">
        <w:rPr>
          <w:lang w:eastAsia="en-US"/>
        </w:rPr>
        <w:t xml:space="preserve"> </w:t>
      </w:r>
      <w:r w:rsidR="00CB2C36" w:rsidRPr="000C4585">
        <w:rPr>
          <w:lang w:eastAsia="en-US"/>
        </w:rPr>
        <w:t>child</w:t>
      </w:r>
      <w:r w:rsidR="00A37E52" w:rsidRPr="000C4585">
        <w:rPr>
          <w:lang w:eastAsia="en-US"/>
        </w:rPr>
        <w:t>’s</w:t>
      </w:r>
      <w:r w:rsidRPr="000C4585">
        <w:rPr>
          <w:lang w:eastAsia="en-US"/>
        </w:rPr>
        <w:t xml:space="preserve"> current situation, </w:t>
      </w:r>
      <w:r w:rsidR="00025751" w:rsidRPr="000C4585">
        <w:rPr>
          <w:lang w:eastAsia="en-US"/>
        </w:rPr>
        <w:t>well</w:t>
      </w:r>
      <w:r w:rsidR="00BC3B2D">
        <w:rPr>
          <w:lang w:eastAsia="en-US"/>
        </w:rPr>
        <w:t>-</w:t>
      </w:r>
      <w:r w:rsidR="00025751" w:rsidRPr="000C4585">
        <w:rPr>
          <w:lang w:eastAsia="en-US"/>
        </w:rPr>
        <w:t>being</w:t>
      </w:r>
      <w:r w:rsidR="00CB2C36" w:rsidRPr="000C4585">
        <w:rPr>
          <w:lang w:eastAsia="en-US"/>
        </w:rPr>
        <w:t>,</w:t>
      </w:r>
      <w:r w:rsidRPr="000C4585">
        <w:rPr>
          <w:lang w:eastAsia="en-US"/>
        </w:rPr>
        <w:t xml:space="preserve"> and educational progress</w:t>
      </w:r>
      <w:r w:rsidR="003D4138" w:rsidRPr="000C4585">
        <w:rPr>
          <w:lang w:eastAsia="en-US"/>
        </w:rPr>
        <w:t xml:space="preserve"> in the classroom</w:t>
      </w:r>
      <w:r w:rsidRPr="000C4585">
        <w:rPr>
          <w:lang w:eastAsia="en-US"/>
        </w:rPr>
        <w:t xml:space="preserve">, as well as caring for and maintaining </w:t>
      </w:r>
      <w:r w:rsidR="00BC3B2D">
        <w:rPr>
          <w:lang w:eastAsia="en-US"/>
        </w:rPr>
        <w:t>a</w:t>
      </w:r>
      <w:r w:rsidR="00BC3B2D" w:rsidRPr="000C4585">
        <w:rPr>
          <w:lang w:eastAsia="en-US"/>
        </w:rPr>
        <w:t xml:space="preserve"> </w:t>
      </w:r>
      <w:r w:rsidRPr="000C4585">
        <w:rPr>
          <w:lang w:eastAsia="en-US"/>
        </w:rPr>
        <w:t>student</w:t>
      </w:r>
      <w:r w:rsidR="003D4138" w:rsidRPr="000C4585">
        <w:rPr>
          <w:lang w:eastAsia="en-US"/>
        </w:rPr>
        <w:t>’</w:t>
      </w:r>
      <w:r w:rsidRPr="000C4585">
        <w:rPr>
          <w:lang w:eastAsia="en-US"/>
        </w:rPr>
        <w:t>s integrity</w:t>
      </w:r>
      <w:r w:rsidR="003D4138" w:rsidRPr="000C4585">
        <w:rPr>
          <w:lang w:eastAsia="en-US"/>
        </w:rPr>
        <w:t xml:space="preserve"> during the process</w:t>
      </w:r>
      <w:r w:rsidRPr="000C4585">
        <w:rPr>
          <w:lang w:eastAsia="en-US"/>
        </w:rPr>
        <w:t>. The Swedish</w:t>
      </w:r>
      <w:r w:rsidR="002F7153" w:rsidRPr="000C4585">
        <w:rPr>
          <w:lang w:eastAsia="en-US"/>
        </w:rPr>
        <w:t xml:space="preserve"> läroplan (Lpo-94</w:t>
      </w:r>
      <w:r w:rsidR="006E6F09" w:rsidRPr="000C4585">
        <w:rPr>
          <w:lang w:eastAsia="en-US"/>
        </w:rPr>
        <w:t>;</w:t>
      </w:r>
      <w:r w:rsidR="00C1049B" w:rsidRPr="000C4585">
        <w:rPr>
          <w:lang w:eastAsia="en-US"/>
        </w:rPr>
        <w:t xml:space="preserve"> </w:t>
      </w:r>
      <w:r w:rsidR="006E6F09" w:rsidRPr="000C4585">
        <w:rPr>
          <w:lang w:eastAsia="en-US"/>
        </w:rPr>
        <w:t>Lgr-11</w:t>
      </w:r>
      <w:r w:rsidR="002F7153" w:rsidRPr="000C4585">
        <w:rPr>
          <w:lang w:eastAsia="en-US"/>
        </w:rPr>
        <w:t>) also adds</w:t>
      </w:r>
      <w:r w:rsidRPr="000C4585">
        <w:rPr>
          <w:lang w:eastAsia="en-US"/>
        </w:rPr>
        <w:t xml:space="preserve"> and explains the importance of evaluation meetings. These meetings are intended to occur at least once every academic term. Entities that are intended to participate on these meetings are teachers, </w:t>
      </w:r>
      <w:r w:rsidR="00914396" w:rsidRPr="000C4585">
        <w:rPr>
          <w:lang w:eastAsia="en-US"/>
        </w:rPr>
        <w:t xml:space="preserve">parents, </w:t>
      </w:r>
      <w:r w:rsidR="00A37E52" w:rsidRPr="000C4585">
        <w:rPr>
          <w:lang w:eastAsia="en-US"/>
        </w:rPr>
        <w:t>students</w:t>
      </w:r>
      <w:r w:rsidR="00914396" w:rsidRPr="000C4585">
        <w:rPr>
          <w:lang w:eastAsia="en-US"/>
        </w:rPr>
        <w:t>,</w:t>
      </w:r>
      <w:r w:rsidRPr="000C4585">
        <w:rPr>
          <w:lang w:eastAsia="en-US"/>
        </w:rPr>
        <w:t xml:space="preserve"> and if necessary, other school staff that might have a</w:t>
      </w:r>
      <w:r w:rsidR="00914396" w:rsidRPr="000C4585">
        <w:rPr>
          <w:lang w:eastAsia="en-US"/>
        </w:rPr>
        <w:t xml:space="preserve"> relation to </w:t>
      </w:r>
      <w:r w:rsidR="00BC3B2D">
        <w:rPr>
          <w:lang w:eastAsia="en-US"/>
        </w:rPr>
        <w:t>a</w:t>
      </w:r>
      <w:r w:rsidR="00BC3B2D" w:rsidRPr="000C4585">
        <w:rPr>
          <w:lang w:eastAsia="en-US"/>
        </w:rPr>
        <w:t xml:space="preserve"> </w:t>
      </w:r>
      <w:r w:rsidR="00914396" w:rsidRPr="000C4585">
        <w:rPr>
          <w:lang w:eastAsia="en-US"/>
        </w:rPr>
        <w:t>student’s</w:t>
      </w:r>
      <w:r w:rsidRPr="000C4585">
        <w:rPr>
          <w:lang w:eastAsia="en-US"/>
        </w:rPr>
        <w:t xml:space="preserve"> educational history. This is one of the most important forms of home to school</w:t>
      </w:r>
      <w:r w:rsidR="00914396" w:rsidRPr="000C4585">
        <w:rPr>
          <w:lang w:eastAsia="en-US"/>
        </w:rPr>
        <w:t>/school to home</w:t>
      </w:r>
      <w:r w:rsidRPr="000C4585">
        <w:rPr>
          <w:lang w:eastAsia="en-US"/>
        </w:rPr>
        <w:t xml:space="preserve"> communication, where parents will gain insight on </w:t>
      </w:r>
      <w:r w:rsidR="00BC3B2D">
        <w:rPr>
          <w:lang w:eastAsia="en-US"/>
        </w:rPr>
        <w:t>a</w:t>
      </w:r>
      <w:r w:rsidR="00BC3B2D" w:rsidRPr="000C4585">
        <w:rPr>
          <w:lang w:eastAsia="en-US"/>
        </w:rPr>
        <w:t xml:space="preserve"> </w:t>
      </w:r>
      <w:r w:rsidR="00914396" w:rsidRPr="000C4585">
        <w:rPr>
          <w:lang w:eastAsia="en-US"/>
        </w:rPr>
        <w:t>child</w:t>
      </w:r>
      <w:r w:rsidR="00A37E52" w:rsidRPr="000C4585">
        <w:rPr>
          <w:lang w:eastAsia="en-US"/>
        </w:rPr>
        <w:t>’s</w:t>
      </w:r>
      <w:r w:rsidRPr="000C4585">
        <w:rPr>
          <w:lang w:eastAsia="en-US"/>
        </w:rPr>
        <w:t xml:space="preserve"> </w:t>
      </w:r>
      <w:r w:rsidRPr="000C4585">
        <w:rPr>
          <w:lang w:eastAsia="en-US"/>
        </w:rPr>
        <w:lastRenderedPageBreak/>
        <w:t xml:space="preserve">academic performance </w:t>
      </w:r>
      <w:r w:rsidR="00914396" w:rsidRPr="000C4585">
        <w:rPr>
          <w:lang w:eastAsia="en-US"/>
        </w:rPr>
        <w:t>and</w:t>
      </w:r>
      <w:r w:rsidRPr="000C4585">
        <w:rPr>
          <w:lang w:eastAsia="en-US"/>
        </w:rPr>
        <w:t xml:space="preserve"> behavioral information.</w:t>
      </w:r>
      <w:r w:rsidR="0016159D">
        <w:rPr>
          <w:lang w:eastAsia="en-US"/>
        </w:rPr>
        <w:t xml:space="preserve"> The school curriculum also have  guidelines and information on how to approach and aid children with special needs. </w:t>
      </w:r>
    </w:p>
    <w:p w14:paraId="599AFAA4" w14:textId="77777777" w:rsidR="003D44C1" w:rsidRPr="000C4585" w:rsidRDefault="003D44C1">
      <w:pPr>
        <w:spacing w:before="0" w:after="0"/>
        <w:rPr>
          <w:rFonts w:ascii="Times" w:hAnsi="Times"/>
          <w:sz w:val="20"/>
          <w:szCs w:val="20"/>
          <w:lang w:eastAsia="en-US"/>
        </w:rPr>
      </w:pPr>
    </w:p>
    <w:p w14:paraId="298E408B" w14:textId="2D220475" w:rsidR="003D44C1" w:rsidRPr="000C4585" w:rsidRDefault="003D44C1">
      <w:pPr>
        <w:spacing w:before="0" w:after="0"/>
        <w:rPr>
          <w:rFonts w:ascii="Times" w:hAnsi="Times"/>
          <w:sz w:val="20"/>
          <w:szCs w:val="20"/>
          <w:lang w:eastAsia="en-US"/>
        </w:rPr>
      </w:pPr>
      <w:r w:rsidRPr="000C4585">
        <w:rPr>
          <w:lang w:eastAsia="en-US"/>
        </w:rPr>
        <w:t xml:space="preserve">One of the most important social environments that serve as an important factor for </w:t>
      </w:r>
      <w:r w:rsidR="00BC3B2D">
        <w:rPr>
          <w:lang w:eastAsia="en-US"/>
        </w:rPr>
        <w:t>a</w:t>
      </w:r>
      <w:r w:rsidR="00BC3B2D" w:rsidRPr="000C4585">
        <w:rPr>
          <w:lang w:eastAsia="en-US"/>
        </w:rPr>
        <w:t xml:space="preserve"> </w:t>
      </w:r>
      <w:r w:rsidRPr="000C4585">
        <w:rPr>
          <w:lang w:eastAsia="en-US"/>
        </w:rPr>
        <w:t xml:space="preserve">child’s education and development is </w:t>
      </w:r>
      <w:r w:rsidR="00BC3B2D">
        <w:rPr>
          <w:lang w:eastAsia="en-US"/>
        </w:rPr>
        <w:t>a</w:t>
      </w:r>
      <w:r w:rsidR="00BC3B2D" w:rsidRPr="000C4585">
        <w:rPr>
          <w:lang w:eastAsia="en-US"/>
        </w:rPr>
        <w:t xml:space="preserve"> </w:t>
      </w:r>
      <w:r w:rsidRPr="000C4585">
        <w:rPr>
          <w:lang w:eastAsia="en-US"/>
        </w:rPr>
        <w:t xml:space="preserve">child’s family (Andersson, 2003). According to Andersson (2003) it is crucial for the development of </w:t>
      </w:r>
      <w:r w:rsidR="00BC3B2D">
        <w:rPr>
          <w:lang w:eastAsia="en-US"/>
        </w:rPr>
        <w:t>a</w:t>
      </w:r>
      <w:r w:rsidR="00BC3B2D" w:rsidRPr="000C4585">
        <w:rPr>
          <w:lang w:eastAsia="en-US"/>
        </w:rPr>
        <w:t xml:space="preserve"> </w:t>
      </w:r>
      <w:r w:rsidRPr="000C4585">
        <w:rPr>
          <w:lang w:eastAsia="en-US"/>
        </w:rPr>
        <w:t xml:space="preserve">child that there are strong and </w:t>
      </w:r>
      <w:r w:rsidR="00BC3B2D" w:rsidRPr="000C4585">
        <w:rPr>
          <w:lang w:eastAsia="en-US"/>
        </w:rPr>
        <w:t>stable</w:t>
      </w:r>
      <w:r w:rsidRPr="000C4585">
        <w:rPr>
          <w:lang w:eastAsia="en-US"/>
        </w:rPr>
        <w:t xml:space="preserve"> connection</w:t>
      </w:r>
      <w:r w:rsidR="00BC3B2D">
        <w:rPr>
          <w:lang w:eastAsia="en-US"/>
        </w:rPr>
        <w:t>s</w:t>
      </w:r>
      <w:r w:rsidRPr="000C4585">
        <w:rPr>
          <w:lang w:eastAsia="en-US"/>
        </w:rPr>
        <w:t xml:space="preserve"> between </w:t>
      </w:r>
      <w:r w:rsidR="00BC3B2D">
        <w:rPr>
          <w:lang w:eastAsia="en-US"/>
        </w:rPr>
        <w:t>a</w:t>
      </w:r>
      <w:r w:rsidR="00BC3B2D" w:rsidRPr="000C4585">
        <w:rPr>
          <w:lang w:eastAsia="en-US"/>
        </w:rPr>
        <w:t xml:space="preserve"> </w:t>
      </w:r>
      <w:r w:rsidRPr="000C4585">
        <w:rPr>
          <w:lang w:eastAsia="en-US"/>
        </w:rPr>
        <w:t xml:space="preserve">child’s school and </w:t>
      </w:r>
      <w:r w:rsidR="00BC3B2D">
        <w:rPr>
          <w:lang w:eastAsia="en-US"/>
        </w:rPr>
        <w:t>his/her</w:t>
      </w:r>
      <w:r w:rsidR="00BC3B2D" w:rsidRPr="000C4585">
        <w:rPr>
          <w:lang w:eastAsia="en-US"/>
        </w:rPr>
        <w:t xml:space="preserve"> </w:t>
      </w:r>
      <w:r w:rsidRPr="000C4585">
        <w:rPr>
          <w:lang w:eastAsia="en-US"/>
        </w:rPr>
        <w:t xml:space="preserve">family. </w:t>
      </w:r>
      <w:r w:rsidR="0016159D">
        <w:rPr>
          <w:lang w:eastAsia="en-US"/>
        </w:rPr>
        <w:t>This is also one of the most important sections in the Swedish school curriculum (Lgr-11)</w:t>
      </w:r>
      <w:r w:rsidR="00023C92">
        <w:rPr>
          <w:lang w:eastAsia="en-US"/>
        </w:rPr>
        <w:t>, where an emphasis on home to school communication is placed</w:t>
      </w:r>
      <w:r w:rsidR="0016159D">
        <w:rPr>
          <w:lang w:eastAsia="en-US"/>
        </w:rPr>
        <w:t>.</w:t>
      </w:r>
    </w:p>
    <w:p w14:paraId="514EDB9A" w14:textId="2CBE7425" w:rsidR="003D44C1" w:rsidRPr="000C4585" w:rsidRDefault="003D44C1">
      <w:pPr>
        <w:spacing w:before="0" w:after="0"/>
        <w:rPr>
          <w:rFonts w:ascii="Times" w:hAnsi="Times"/>
          <w:sz w:val="20"/>
          <w:szCs w:val="20"/>
          <w:lang w:eastAsia="en-US"/>
        </w:rPr>
      </w:pPr>
      <w:r w:rsidRPr="000C4585">
        <w:rPr>
          <w:rFonts w:ascii="Times" w:hAnsi="Times"/>
          <w:sz w:val="20"/>
          <w:szCs w:val="20"/>
          <w:lang w:eastAsia="en-US"/>
        </w:rPr>
        <w:br/>
      </w:r>
      <w:r w:rsidRPr="000C4585">
        <w:rPr>
          <w:lang w:eastAsia="en-US"/>
        </w:rPr>
        <w:t xml:space="preserve">A milestone in the Swedish </w:t>
      </w:r>
      <w:r w:rsidR="00067FD4">
        <w:rPr>
          <w:lang w:eastAsia="en-US"/>
        </w:rPr>
        <w:t xml:space="preserve">special </w:t>
      </w:r>
      <w:r w:rsidRPr="000C4585">
        <w:rPr>
          <w:lang w:eastAsia="en-US"/>
        </w:rPr>
        <w:t xml:space="preserve">education system was reached </w:t>
      </w:r>
      <w:r w:rsidR="00BC3B2D">
        <w:rPr>
          <w:lang w:eastAsia="en-US"/>
        </w:rPr>
        <w:t xml:space="preserve">in </w:t>
      </w:r>
      <w:r w:rsidRPr="000C4585">
        <w:rPr>
          <w:lang w:eastAsia="en-US"/>
        </w:rPr>
        <w:t>2006 (Skolverk</w:t>
      </w:r>
      <w:r w:rsidR="00555351" w:rsidRPr="000C4585">
        <w:rPr>
          <w:lang w:eastAsia="en-US"/>
        </w:rPr>
        <w:t>et, 2006)</w:t>
      </w:r>
      <w:r w:rsidR="00BC3B2D">
        <w:rPr>
          <w:lang w:eastAsia="en-US"/>
        </w:rPr>
        <w:t>,</w:t>
      </w:r>
      <w:r w:rsidR="00555351" w:rsidRPr="000C4585">
        <w:rPr>
          <w:lang w:eastAsia="en-US"/>
        </w:rPr>
        <w:t xml:space="preserve"> when a modification to</w:t>
      </w:r>
      <w:r w:rsidRPr="000C4585">
        <w:rPr>
          <w:lang w:eastAsia="en-US"/>
        </w:rPr>
        <w:t xml:space="preserve"> the Swedish constitutional l</w:t>
      </w:r>
      <w:r w:rsidR="00555351" w:rsidRPr="000C4585">
        <w:rPr>
          <w:lang w:eastAsia="en-US"/>
        </w:rPr>
        <w:t>aw was made. This law introduced</w:t>
      </w:r>
      <w:r w:rsidRPr="000C4585">
        <w:rPr>
          <w:lang w:eastAsia="en-US"/>
        </w:rPr>
        <w:t xml:space="preserve"> the so-called IUP or Individ</w:t>
      </w:r>
      <w:r w:rsidR="00555351" w:rsidRPr="000C4585">
        <w:rPr>
          <w:lang w:eastAsia="en-US"/>
        </w:rPr>
        <w:t>uella utvecklingsplanen, which i</w:t>
      </w:r>
      <w:r w:rsidRPr="000C4585">
        <w:rPr>
          <w:lang w:eastAsia="en-US"/>
        </w:rPr>
        <w:t>s a form of an IEP</w:t>
      </w:r>
      <w:r w:rsidR="00555351" w:rsidRPr="000C4585">
        <w:rPr>
          <w:lang w:eastAsia="en-US"/>
        </w:rPr>
        <w:t>,</w:t>
      </w:r>
      <w:r w:rsidRPr="000C4585">
        <w:rPr>
          <w:lang w:eastAsia="en-US"/>
        </w:rPr>
        <w:t xml:space="preserve"> or Individual Educational Plan. This plan is intended to f</w:t>
      </w:r>
      <w:r w:rsidR="00555351" w:rsidRPr="000C4585">
        <w:rPr>
          <w:lang w:eastAsia="en-US"/>
        </w:rPr>
        <w:t>ollow the student throughout their</w:t>
      </w:r>
      <w:r w:rsidRPr="000C4585">
        <w:rPr>
          <w:lang w:eastAsia="en-US"/>
        </w:rPr>
        <w:t xml:space="preserve"> whole educational schooling, starting from elementary school (Skolverket, 2006).</w:t>
      </w:r>
      <w:r w:rsidR="00555351" w:rsidRPr="000C4585">
        <w:rPr>
          <w:lang w:eastAsia="en-US"/>
        </w:rPr>
        <w:t xml:space="preserve"> The IUP lays out accommodation guidelines for teachers and staff, and get reevaluated frequently </w:t>
      </w:r>
      <w:r w:rsidR="00153220">
        <w:rPr>
          <w:lang w:eastAsia="en-US"/>
        </w:rPr>
        <w:t>i</w:t>
      </w:r>
      <w:r w:rsidR="00170AB7">
        <w:rPr>
          <w:lang w:eastAsia="en-US"/>
        </w:rPr>
        <w:t xml:space="preserve">n order to </w:t>
      </w:r>
      <w:r w:rsidR="0016159D">
        <w:rPr>
          <w:lang w:eastAsia="en-US"/>
        </w:rPr>
        <w:t>ensure</w:t>
      </w:r>
      <w:r w:rsidR="00170AB7">
        <w:rPr>
          <w:lang w:eastAsia="en-US"/>
        </w:rPr>
        <w:t xml:space="preserve"> that the student’s special needs are being met and accommodated</w:t>
      </w:r>
      <w:r w:rsidR="00555351" w:rsidRPr="000C4585">
        <w:rPr>
          <w:lang w:eastAsia="en-US"/>
        </w:rPr>
        <w:t xml:space="preserve">. </w:t>
      </w:r>
    </w:p>
    <w:p w14:paraId="594B8B3F" w14:textId="77777777" w:rsidR="008A42FA" w:rsidRPr="000C4585" w:rsidRDefault="008A42FA">
      <w:pPr>
        <w:pStyle w:val="Heading2"/>
      </w:pPr>
      <w:bookmarkStart w:id="3" w:name="_Toc330016591"/>
      <w:r w:rsidRPr="000C4585">
        <w:t>Problem discussion</w:t>
      </w:r>
      <w:bookmarkEnd w:id="3"/>
    </w:p>
    <w:p w14:paraId="4229C3BB" w14:textId="14211A5D" w:rsidR="003D44C1" w:rsidRPr="000C4585" w:rsidRDefault="003D44C1">
      <w:pPr>
        <w:spacing w:before="0" w:after="0"/>
        <w:rPr>
          <w:lang w:eastAsia="en-US"/>
        </w:rPr>
      </w:pPr>
      <w:r w:rsidRPr="000C4585">
        <w:rPr>
          <w:lang w:eastAsia="en-US"/>
        </w:rPr>
        <w:t xml:space="preserve">Communication </w:t>
      </w:r>
      <w:r w:rsidR="00CA7FC9">
        <w:rPr>
          <w:lang w:eastAsia="en-US"/>
        </w:rPr>
        <w:t xml:space="preserve">in special education </w:t>
      </w:r>
      <w:r w:rsidRPr="000C4585">
        <w:rPr>
          <w:lang w:eastAsia="en-US"/>
        </w:rPr>
        <w:t xml:space="preserve">among teachers and </w:t>
      </w:r>
      <w:r w:rsidR="00A20C91" w:rsidRPr="000C4585">
        <w:rPr>
          <w:lang w:eastAsia="en-US"/>
        </w:rPr>
        <w:t>to parents</w:t>
      </w:r>
      <w:r w:rsidRPr="000C4585">
        <w:rPr>
          <w:lang w:eastAsia="en-US"/>
        </w:rPr>
        <w:t xml:space="preserve"> is </w:t>
      </w:r>
      <w:r w:rsidR="00DD5F22" w:rsidRPr="000C4585">
        <w:rPr>
          <w:lang w:eastAsia="en-US"/>
        </w:rPr>
        <w:t xml:space="preserve">very subjective. It is different </w:t>
      </w:r>
      <w:r w:rsidRPr="000C4585">
        <w:rPr>
          <w:lang w:eastAsia="en-US"/>
        </w:rPr>
        <w:t>case to case</w:t>
      </w:r>
      <w:r w:rsidR="00DD5F22" w:rsidRPr="000C4585">
        <w:rPr>
          <w:lang w:eastAsia="en-US"/>
        </w:rPr>
        <w:t>,</w:t>
      </w:r>
      <w:r w:rsidRPr="000C4585">
        <w:rPr>
          <w:lang w:eastAsia="en-US"/>
        </w:rPr>
        <w:t xml:space="preserve"> and is in constant change.</w:t>
      </w:r>
      <w:r w:rsidR="009473DB" w:rsidRPr="000C4585">
        <w:rPr>
          <w:lang w:eastAsia="en-US"/>
        </w:rPr>
        <w:t xml:space="preserve"> It is something that varies in frequency and depth depending on the student</w:t>
      </w:r>
      <w:r w:rsidR="00BC3B2D">
        <w:rPr>
          <w:lang w:eastAsia="en-US"/>
        </w:rPr>
        <w:t>’s</w:t>
      </w:r>
      <w:r w:rsidR="009473DB" w:rsidRPr="000C4585">
        <w:rPr>
          <w:lang w:eastAsia="en-US"/>
        </w:rPr>
        <w:t xml:space="preserve"> and parent</w:t>
      </w:r>
      <w:r w:rsidR="00BC3B2D">
        <w:rPr>
          <w:lang w:eastAsia="en-US"/>
        </w:rPr>
        <w:t>s’</w:t>
      </w:r>
      <w:r w:rsidR="009473DB" w:rsidRPr="000C4585">
        <w:rPr>
          <w:lang w:eastAsia="en-US"/>
        </w:rPr>
        <w:t xml:space="preserve"> needs. </w:t>
      </w:r>
      <w:r w:rsidRPr="000C4585">
        <w:rPr>
          <w:lang w:eastAsia="en-US"/>
        </w:rPr>
        <w:t>Technology can be used as a tool to improve and provide</w:t>
      </w:r>
      <w:r w:rsidR="009473DB" w:rsidRPr="000C4585">
        <w:rPr>
          <w:lang w:eastAsia="en-US"/>
        </w:rPr>
        <w:t xml:space="preserve"> a basis for communication, </w:t>
      </w:r>
      <w:r w:rsidRPr="000C4585">
        <w:rPr>
          <w:lang w:eastAsia="en-US"/>
        </w:rPr>
        <w:t xml:space="preserve">but there are still many schools and teachers that </w:t>
      </w:r>
      <w:r w:rsidR="009473DB" w:rsidRPr="000C4585">
        <w:rPr>
          <w:lang w:eastAsia="en-US"/>
        </w:rPr>
        <w:t>do not use technology at all. Instead, they</w:t>
      </w:r>
      <w:r w:rsidRPr="000C4585">
        <w:rPr>
          <w:lang w:eastAsia="en-US"/>
        </w:rPr>
        <w:t xml:space="preserve"> rely solely on outdated methods that are usually based on an excessive use of paper (Marcu et al, 2013). Not only does this cause a problem among teachers, it also causes problems for the concerned students. </w:t>
      </w:r>
      <w:r w:rsidR="00D429BA">
        <w:rPr>
          <w:lang w:eastAsia="en-US"/>
        </w:rPr>
        <w:t>Learning management systems</w:t>
      </w:r>
      <w:r w:rsidRPr="000C4585">
        <w:rPr>
          <w:lang w:eastAsia="en-US"/>
        </w:rPr>
        <w:t xml:space="preserve"> such as Class Dojo (2016), Lilypad </w:t>
      </w:r>
      <w:r w:rsidR="000B2B2C" w:rsidRPr="000C4585">
        <w:rPr>
          <w:lang w:eastAsia="en-US"/>
        </w:rPr>
        <w:fldChar w:fldCharType="begin"/>
      </w:r>
      <w:r w:rsidR="00891CA5">
        <w:rPr>
          <w:lang w:eastAsia="en-US"/>
        </w:rPr>
        <w:instrText xml:space="preserve"> ADDIN ZOTERO_ITEM CSL_CITATION {"citationID":"WI62cCc3","properties":{"formattedCitation":"{\\rtf (Marcu, Demerson, Ratanalert, {\\i{}et al.} 2013)}","plainCitation":"(Marcu, Demerson, Ratanalert, et al. 2013)"},"citationItems":[{"id":26,"uris":["http://zotero.org/users/local/sWpsrwij/items/V2ITANAK"],"uri":["http://zotero.org/users/local/sWpsrwij/items/V2ITANAK"],"itemData":{"id":26,"type":"article-journal","title":"The Lilypad System: Designing for Collaborative Reflection","author":[{"family":"Marcu","given":"Gabriela"},{"family":"Demerson","given":"Hayden"},{"family":"Ratanalert","given":"Chanamon"},{"family":"Shin","given":"Cristina"},{"family":"Jayasinghe","given":"Anu"},{"family":"Dey","given":"Anind"},{"family":"Kiesler","given":"Sara"}],"issued":{"date-parts":[["2013"]]}}}],"schema":"https://github.com/citation-style-language/schema/raw/master/csl-citation.json"} </w:instrText>
      </w:r>
      <w:r w:rsidR="000B2B2C" w:rsidRPr="000C4585">
        <w:rPr>
          <w:lang w:eastAsia="en-US"/>
        </w:rPr>
        <w:fldChar w:fldCharType="separate"/>
      </w:r>
      <w:r w:rsidR="00891CA5" w:rsidRPr="00306752">
        <w:t xml:space="preserve">(Marcu, Demerson, Ratanalert, </w:t>
      </w:r>
      <w:r w:rsidR="00891CA5" w:rsidRPr="00D35B58">
        <w:rPr>
          <w:i/>
          <w:iCs/>
        </w:rPr>
        <w:t>et al.</w:t>
      </w:r>
      <w:r w:rsidR="00891CA5" w:rsidRPr="0092601C">
        <w:t xml:space="preserve"> 2013)</w:t>
      </w:r>
      <w:r w:rsidR="000B2B2C" w:rsidRPr="000C4585">
        <w:rPr>
          <w:lang w:eastAsia="en-US"/>
        </w:rPr>
        <w:fldChar w:fldCharType="end"/>
      </w:r>
      <w:r w:rsidRPr="000C4585">
        <w:rPr>
          <w:lang w:eastAsia="en-US"/>
        </w:rPr>
        <w:t xml:space="preserve"> and EdWise (2016) have been created to accommodate and improve the information sharing and data gathering aspects </w:t>
      </w:r>
      <w:r w:rsidR="00807D27" w:rsidRPr="000C4585">
        <w:rPr>
          <w:lang w:eastAsia="en-US"/>
        </w:rPr>
        <w:t xml:space="preserve">for </w:t>
      </w:r>
      <w:r w:rsidRPr="000C4585">
        <w:rPr>
          <w:lang w:eastAsia="en-US"/>
        </w:rPr>
        <w:t xml:space="preserve">teachers and their </w:t>
      </w:r>
      <w:r w:rsidR="00807D27" w:rsidRPr="000C4585">
        <w:rPr>
          <w:lang w:eastAsia="en-US"/>
        </w:rPr>
        <w:t>students</w:t>
      </w:r>
      <w:r w:rsidR="00BC3B2D">
        <w:rPr>
          <w:lang w:eastAsia="en-US"/>
        </w:rPr>
        <w:t>’</w:t>
      </w:r>
      <w:r w:rsidR="00807D27" w:rsidRPr="000C4585">
        <w:rPr>
          <w:lang w:eastAsia="en-US"/>
        </w:rPr>
        <w:t xml:space="preserve"> families</w:t>
      </w:r>
      <w:r w:rsidRPr="000C4585">
        <w:rPr>
          <w:lang w:eastAsia="en-US"/>
        </w:rPr>
        <w:t>. An important aspect that is often overlooked is the process of information sharing towards parents and guardians, or information sharing in general to external parties</w:t>
      </w:r>
      <w:r w:rsidR="00561582">
        <w:rPr>
          <w:lang w:eastAsia="en-US"/>
        </w:rPr>
        <w:t xml:space="preserve"> such as social services, therapists and physiologists and other entities involved in special education</w:t>
      </w:r>
      <w:r w:rsidRPr="000C4585">
        <w:rPr>
          <w:lang w:eastAsia="en-US"/>
        </w:rPr>
        <w:t xml:space="preserve">. </w:t>
      </w:r>
    </w:p>
    <w:p w14:paraId="5746C096" w14:textId="77777777" w:rsidR="003D44C1" w:rsidRPr="000C4585" w:rsidRDefault="003D44C1">
      <w:pPr>
        <w:spacing w:before="0" w:after="0"/>
        <w:rPr>
          <w:rFonts w:ascii="Times" w:hAnsi="Times"/>
          <w:sz w:val="20"/>
          <w:szCs w:val="20"/>
          <w:lang w:eastAsia="en-US"/>
        </w:rPr>
      </w:pPr>
    </w:p>
    <w:p w14:paraId="50572AA9" w14:textId="217A7C3F" w:rsidR="003D44C1" w:rsidRPr="000C4585" w:rsidRDefault="003D44C1">
      <w:pPr>
        <w:spacing w:before="0" w:after="0"/>
        <w:rPr>
          <w:rFonts w:ascii="Times" w:hAnsi="Times"/>
          <w:sz w:val="20"/>
          <w:szCs w:val="20"/>
          <w:lang w:eastAsia="en-US"/>
        </w:rPr>
      </w:pPr>
      <w:r w:rsidRPr="000C4585">
        <w:rPr>
          <w:lang w:eastAsia="en-US"/>
        </w:rPr>
        <w:t>Marcu et al</w:t>
      </w:r>
      <w:r w:rsidR="00BC3B2D">
        <w:rPr>
          <w:lang w:eastAsia="en-US"/>
        </w:rPr>
        <w:t>.</w:t>
      </w:r>
      <w:r w:rsidRPr="000C4585">
        <w:rPr>
          <w:lang w:eastAsia="en-US"/>
        </w:rPr>
        <w:t xml:space="preserve"> (2013) question why teachers</w:t>
      </w:r>
      <w:r w:rsidR="00C055EE">
        <w:rPr>
          <w:lang w:eastAsia="en-US"/>
        </w:rPr>
        <w:t xml:space="preserve"> and other staff</w:t>
      </w:r>
      <w:r w:rsidRPr="000C4585">
        <w:rPr>
          <w:lang w:eastAsia="en-US"/>
        </w:rPr>
        <w:t xml:space="preserve"> </w:t>
      </w:r>
      <w:r w:rsidR="00532071">
        <w:rPr>
          <w:lang w:eastAsia="en-US"/>
        </w:rPr>
        <w:t xml:space="preserve">in a special education setting </w:t>
      </w:r>
      <w:r w:rsidRPr="000C4585">
        <w:rPr>
          <w:lang w:eastAsia="en-US"/>
        </w:rPr>
        <w:t>still</w:t>
      </w:r>
      <w:r w:rsidR="00C055EE">
        <w:rPr>
          <w:lang w:eastAsia="en-US"/>
        </w:rPr>
        <w:t xml:space="preserve"> rely on the</w:t>
      </w:r>
      <w:r w:rsidRPr="000C4585">
        <w:rPr>
          <w:lang w:eastAsia="en-US"/>
        </w:rPr>
        <w:t xml:space="preserve"> use</w:t>
      </w:r>
      <w:r w:rsidR="00BC3B2D">
        <w:rPr>
          <w:lang w:eastAsia="en-US"/>
        </w:rPr>
        <w:t xml:space="preserve"> of</w:t>
      </w:r>
      <w:r w:rsidRPr="000C4585">
        <w:rPr>
          <w:lang w:eastAsia="en-US"/>
        </w:rPr>
        <w:t xml:space="preserve"> paper</w:t>
      </w:r>
      <w:r w:rsidR="006C1D0C" w:rsidRPr="000C4585">
        <w:rPr>
          <w:lang w:eastAsia="en-US"/>
        </w:rPr>
        <w:t>,</w:t>
      </w:r>
      <w:r w:rsidRPr="000C4585">
        <w:rPr>
          <w:lang w:eastAsia="en-US"/>
        </w:rPr>
        <w:t xml:space="preserve"> for communication, data gathering</w:t>
      </w:r>
      <w:r w:rsidR="006C1D0C" w:rsidRPr="000C4585">
        <w:rPr>
          <w:lang w:eastAsia="en-US"/>
        </w:rPr>
        <w:t>,</w:t>
      </w:r>
      <w:r w:rsidRPr="000C4585">
        <w:rPr>
          <w:lang w:eastAsia="en-US"/>
        </w:rPr>
        <w:t xml:space="preserve"> and sharing</w:t>
      </w:r>
      <w:r w:rsidR="006C1D0C" w:rsidRPr="000C4585">
        <w:rPr>
          <w:lang w:eastAsia="en-US"/>
        </w:rPr>
        <w:t xml:space="preserve"> amongst all </w:t>
      </w:r>
      <w:r w:rsidR="009445F0" w:rsidRPr="000C4585">
        <w:rPr>
          <w:lang w:eastAsia="en-US"/>
        </w:rPr>
        <w:t xml:space="preserve">involved </w:t>
      </w:r>
      <w:r w:rsidR="006C1D0C" w:rsidRPr="000C4585">
        <w:rPr>
          <w:lang w:eastAsia="en-US"/>
        </w:rPr>
        <w:t>parties</w:t>
      </w:r>
      <w:r w:rsidR="00AB28B0" w:rsidRPr="000C4585">
        <w:rPr>
          <w:lang w:eastAsia="en-US"/>
        </w:rPr>
        <w:t>. Paper based communication</w:t>
      </w:r>
      <w:r w:rsidRPr="000C4585">
        <w:rPr>
          <w:lang w:eastAsia="en-US"/>
        </w:rPr>
        <w:t xml:space="preserve"> cause</w:t>
      </w:r>
      <w:r w:rsidR="00AB28B0" w:rsidRPr="000C4585">
        <w:rPr>
          <w:lang w:eastAsia="en-US"/>
        </w:rPr>
        <w:t>s</w:t>
      </w:r>
      <w:r w:rsidRPr="000C4585">
        <w:rPr>
          <w:lang w:eastAsia="en-US"/>
        </w:rPr>
        <w:t xml:space="preserve"> several problems</w:t>
      </w:r>
      <w:r w:rsidR="00B9771E" w:rsidRPr="000C4585">
        <w:rPr>
          <w:lang w:eastAsia="en-US"/>
        </w:rPr>
        <w:t xml:space="preserve"> like limitations in the data sharing and data loss</w:t>
      </w:r>
      <w:r w:rsidRPr="000C4585">
        <w:rPr>
          <w:lang w:eastAsia="en-US"/>
        </w:rPr>
        <w:t xml:space="preserve"> when information is being collected and shared among the concerned parties</w:t>
      </w:r>
      <w:r w:rsidR="00AB28B0" w:rsidRPr="000C4585">
        <w:rPr>
          <w:lang w:eastAsia="en-US"/>
        </w:rPr>
        <w:t>,</w:t>
      </w:r>
      <w:r w:rsidRPr="000C4585">
        <w:rPr>
          <w:lang w:eastAsia="en-US"/>
        </w:rPr>
        <w:t xml:space="preserve"> such as teachers, parents</w:t>
      </w:r>
      <w:r w:rsidR="00AB28B0" w:rsidRPr="000C4585">
        <w:rPr>
          <w:lang w:eastAsia="en-US"/>
        </w:rPr>
        <w:t>,</w:t>
      </w:r>
      <w:r w:rsidRPr="000C4585">
        <w:rPr>
          <w:lang w:eastAsia="en-US"/>
        </w:rPr>
        <w:t xml:space="preserve"> and </w:t>
      </w:r>
      <w:r w:rsidR="008E2C10" w:rsidRPr="000C4585">
        <w:rPr>
          <w:lang w:eastAsia="en-US"/>
        </w:rPr>
        <w:t xml:space="preserve">legal </w:t>
      </w:r>
      <w:r w:rsidRPr="000C4585">
        <w:rPr>
          <w:lang w:eastAsia="en-US"/>
        </w:rPr>
        <w:t>guardians</w:t>
      </w:r>
      <w:r w:rsidR="00A946E0" w:rsidRPr="000C4585">
        <w:rPr>
          <w:lang w:eastAsia="en-US"/>
        </w:rPr>
        <w:t xml:space="preserve">. </w:t>
      </w:r>
      <w:r w:rsidRPr="000C4585">
        <w:rPr>
          <w:lang w:eastAsia="en-US"/>
        </w:rPr>
        <w:t>Even though there are many technical tools and solution</w:t>
      </w:r>
      <w:r w:rsidR="00AB28B0" w:rsidRPr="000C4585">
        <w:rPr>
          <w:lang w:eastAsia="en-US"/>
        </w:rPr>
        <w:t>s that</w:t>
      </w:r>
      <w:r w:rsidRPr="000C4585">
        <w:rPr>
          <w:lang w:eastAsia="en-US"/>
        </w:rPr>
        <w:t xml:space="preserve"> </w:t>
      </w:r>
      <w:r w:rsidR="00AB28B0" w:rsidRPr="000C4585">
        <w:rPr>
          <w:lang w:eastAsia="en-US"/>
        </w:rPr>
        <w:t>improve communication,</w:t>
      </w:r>
      <w:r w:rsidRPr="000C4585">
        <w:rPr>
          <w:lang w:eastAsia="en-US"/>
        </w:rPr>
        <w:t xml:space="preserve"> information sharing</w:t>
      </w:r>
      <w:r w:rsidR="00AB28B0" w:rsidRPr="000C4585">
        <w:rPr>
          <w:lang w:eastAsia="en-US"/>
        </w:rPr>
        <w:t>,</w:t>
      </w:r>
      <w:r w:rsidRPr="000C4585">
        <w:rPr>
          <w:lang w:eastAsia="en-US"/>
        </w:rPr>
        <w:t xml:space="preserve"> and data gathering, it is still often a difficult and time consuming process to implement in educational environments</w:t>
      </w:r>
      <w:r w:rsidR="003D160E" w:rsidRPr="000C4585">
        <w:rPr>
          <w:lang w:eastAsia="en-US"/>
        </w:rPr>
        <w:t xml:space="preserve"> due</w:t>
      </w:r>
      <w:r w:rsidR="009816BF" w:rsidRPr="000C4585">
        <w:rPr>
          <w:lang w:eastAsia="en-US"/>
        </w:rPr>
        <w:t xml:space="preserve"> to the lack of</w:t>
      </w:r>
      <w:r w:rsidR="0083060E" w:rsidRPr="000C4585">
        <w:rPr>
          <w:lang w:eastAsia="en-US"/>
        </w:rPr>
        <w:t xml:space="preserve"> standardized data needs</w:t>
      </w:r>
      <w:r w:rsidR="003D160E" w:rsidRPr="000C4585">
        <w:rPr>
          <w:lang w:eastAsia="en-US"/>
        </w:rPr>
        <w:t xml:space="preserve"> and economical aspects</w:t>
      </w:r>
      <w:r w:rsidRPr="000C4585">
        <w:rPr>
          <w:lang w:eastAsia="en-US"/>
        </w:rPr>
        <w:t xml:space="preserve">. This </w:t>
      </w:r>
      <w:r w:rsidR="00B70282" w:rsidRPr="000C4585">
        <w:rPr>
          <w:lang w:eastAsia="en-US"/>
        </w:rPr>
        <w:t>is</w:t>
      </w:r>
      <w:r w:rsidR="00477D68" w:rsidRPr="000C4585">
        <w:rPr>
          <w:lang w:eastAsia="en-US"/>
        </w:rPr>
        <w:t xml:space="preserve"> </w:t>
      </w:r>
      <w:r w:rsidRPr="000C4585">
        <w:rPr>
          <w:lang w:eastAsia="en-US"/>
        </w:rPr>
        <w:t xml:space="preserve">not only an economical issue, but </w:t>
      </w:r>
      <w:r w:rsidR="00532071">
        <w:rPr>
          <w:lang w:eastAsia="en-US"/>
        </w:rPr>
        <w:t>can also be</w:t>
      </w:r>
      <w:r w:rsidR="00532071" w:rsidRPr="000C4585">
        <w:rPr>
          <w:lang w:eastAsia="en-US"/>
        </w:rPr>
        <w:t xml:space="preserve"> </w:t>
      </w:r>
      <w:r w:rsidR="00B15FC6" w:rsidRPr="000C4585">
        <w:rPr>
          <w:lang w:eastAsia="en-US"/>
        </w:rPr>
        <w:t xml:space="preserve">a </w:t>
      </w:r>
      <w:r w:rsidRPr="000C4585">
        <w:rPr>
          <w:lang w:eastAsia="en-US"/>
        </w:rPr>
        <w:t>question of</w:t>
      </w:r>
      <w:r w:rsidR="00B15FC6" w:rsidRPr="000C4585">
        <w:rPr>
          <w:lang w:eastAsia="en-US"/>
        </w:rPr>
        <w:t xml:space="preserve"> the</w:t>
      </w:r>
      <w:r w:rsidRPr="000C4585">
        <w:rPr>
          <w:lang w:eastAsia="en-US"/>
        </w:rPr>
        <w:t xml:space="preserve"> teachers accepting technology as a tool or aid during class</w:t>
      </w:r>
      <w:r w:rsidR="00B9771E" w:rsidRPr="000C4585">
        <w:rPr>
          <w:lang w:eastAsia="en-US"/>
        </w:rPr>
        <w:t xml:space="preserve"> (</w:t>
      </w:r>
      <w:r w:rsidR="001E6B3E" w:rsidRPr="000C4585">
        <w:rPr>
          <w:lang w:eastAsia="en-US"/>
        </w:rPr>
        <w:t xml:space="preserve">Nikiforidou </w:t>
      </w:r>
      <w:r w:rsidR="00D13430">
        <w:rPr>
          <w:lang w:eastAsia="en-US"/>
        </w:rPr>
        <w:t>&amp;</w:t>
      </w:r>
      <w:r w:rsidR="00D13430" w:rsidRPr="000C4585">
        <w:rPr>
          <w:lang w:eastAsia="en-US"/>
        </w:rPr>
        <w:t xml:space="preserve"> </w:t>
      </w:r>
      <w:r w:rsidR="001E6B3E" w:rsidRPr="000C4585">
        <w:rPr>
          <w:lang w:eastAsia="en-US"/>
        </w:rPr>
        <w:t>Page</w:t>
      </w:r>
      <w:r w:rsidR="00B9771E" w:rsidRPr="000C4585">
        <w:rPr>
          <w:lang w:eastAsia="en-US"/>
        </w:rPr>
        <w:t>, 2010)</w:t>
      </w:r>
      <w:r w:rsidRPr="000C4585">
        <w:rPr>
          <w:lang w:eastAsia="en-US"/>
        </w:rPr>
        <w:t xml:space="preserve">. </w:t>
      </w:r>
    </w:p>
    <w:p w14:paraId="04A765B0" w14:textId="77777777" w:rsidR="003D44C1" w:rsidRPr="000C4585" w:rsidRDefault="003D44C1">
      <w:pPr>
        <w:spacing w:before="0" w:after="0"/>
        <w:rPr>
          <w:rFonts w:ascii="Times" w:hAnsi="Times"/>
          <w:sz w:val="20"/>
          <w:szCs w:val="20"/>
          <w:lang w:eastAsia="en-US"/>
        </w:rPr>
      </w:pPr>
    </w:p>
    <w:p w14:paraId="24F4CF0E" w14:textId="40AEDF32" w:rsidR="003D44C1" w:rsidRPr="000C4585" w:rsidRDefault="007015F0">
      <w:pPr>
        <w:spacing w:before="0" w:after="0"/>
        <w:rPr>
          <w:rFonts w:ascii="Times" w:hAnsi="Times"/>
          <w:sz w:val="20"/>
          <w:szCs w:val="20"/>
          <w:lang w:eastAsia="en-US"/>
        </w:rPr>
      </w:pPr>
      <w:r>
        <w:rPr>
          <w:lang w:eastAsia="en-US"/>
        </w:rPr>
        <w:lastRenderedPageBreak/>
        <w:t xml:space="preserve">Zetterqvist </w:t>
      </w:r>
      <w:r w:rsidR="007B0EF1" w:rsidRPr="000C4585">
        <w:rPr>
          <w:lang w:eastAsia="en-US"/>
        </w:rPr>
        <w:t>Nelson (2000)</w:t>
      </w:r>
      <w:r w:rsidR="003D44C1" w:rsidRPr="000C4585">
        <w:rPr>
          <w:lang w:eastAsia="en-US"/>
        </w:rPr>
        <w:t xml:space="preserve"> conducted a study where </w:t>
      </w:r>
      <w:r w:rsidR="003C7915" w:rsidRPr="000C4585">
        <w:rPr>
          <w:lang w:eastAsia="en-US"/>
        </w:rPr>
        <w:t>they</w:t>
      </w:r>
      <w:r w:rsidR="003D44C1" w:rsidRPr="000C4585">
        <w:rPr>
          <w:lang w:eastAsia="en-US"/>
        </w:rPr>
        <w:t xml:space="preserve"> discovered that parents do not feel that the school takes responsibility in making sure that the children’s needs are being </w:t>
      </w:r>
      <w:r w:rsidR="00B4168E">
        <w:rPr>
          <w:lang w:eastAsia="en-US"/>
        </w:rPr>
        <w:t>met</w:t>
      </w:r>
      <w:r w:rsidR="003D44C1" w:rsidRPr="000C4585">
        <w:rPr>
          <w:lang w:eastAsia="en-US"/>
        </w:rPr>
        <w:t>. The parents in this study noted specifically that the teach</w:t>
      </w:r>
      <w:r w:rsidR="003C7915" w:rsidRPr="000C4585">
        <w:rPr>
          <w:lang w:eastAsia="en-US"/>
        </w:rPr>
        <w:t>ers did</w:t>
      </w:r>
      <w:r w:rsidR="003D44C1" w:rsidRPr="000C4585">
        <w:rPr>
          <w:lang w:eastAsia="en-US"/>
        </w:rPr>
        <w:t xml:space="preserve"> not have the required skills or capabilities to help students with developing their reading skills. Teachers noted that the parents </w:t>
      </w:r>
      <w:r w:rsidR="00B4168E">
        <w:rPr>
          <w:lang w:eastAsia="en-US"/>
        </w:rPr>
        <w:t>were</w:t>
      </w:r>
      <w:r w:rsidR="00B4168E" w:rsidRPr="000C4585">
        <w:rPr>
          <w:lang w:eastAsia="en-US"/>
        </w:rPr>
        <w:t xml:space="preserve"> </w:t>
      </w:r>
      <w:r w:rsidR="003D44C1" w:rsidRPr="000C4585">
        <w:rPr>
          <w:lang w:eastAsia="en-US"/>
        </w:rPr>
        <w:t xml:space="preserve">not interested in helping their children with this in a </w:t>
      </w:r>
      <w:r w:rsidR="003C7915" w:rsidRPr="000C4585">
        <w:rPr>
          <w:lang w:eastAsia="en-US"/>
        </w:rPr>
        <w:t>home environment. The study shows that once</w:t>
      </w:r>
      <w:r w:rsidR="003D44C1" w:rsidRPr="000C4585">
        <w:rPr>
          <w:lang w:eastAsia="en-US"/>
        </w:rPr>
        <w:t xml:space="preserve"> the child r</w:t>
      </w:r>
      <w:r w:rsidR="003C7915" w:rsidRPr="000C4585">
        <w:rPr>
          <w:lang w:eastAsia="en-US"/>
        </w:rPr>
        <w:t>eceives a diagnosis, both</w:t>
      </w:r>
      <w:r w:rsidR="003D44C1" w:rsidRPr="000C4585">
        <w:rPr>
          <w:lang w:eastAsia="en-US"/>
        </w:rPr>
        <w:t xml:space="preserve"> parents and </w:t>
      </w:r>
      <w:r w:rsidR="003C7915" w:rsidRPr="000C4585">
        <w:rPr>
          <w:lang w:eastAsia="en-US"/>
        </w:rPr>
        <w:t xml:space="preserve">the </w:t>
      </w:r>
      <w:r w:rsidR="003D44C1" w:rsidRPr="000C4585">
        <w:rPr>
          <w:lang w:eastAsia="en-US"/>
        </w:rPr>
        <w:t xml:space="preserve">school feel the most satisfaction. </w:t>
      </w:r>
    </w:p>
    <w:p w14:paraId="5EB815D0" w14:textId="77777777" w:rsidR="003D44C1" w:rsidRPr="000C4585" w:rsidRDefault="003D44C1">
      <w:pPr>
        <w:spacing w:before="0" w:after="0"/>
        <w:rPr>
          <w:rFonts w:ascii="Times" w:hAnsi="Times"/>
          <w:sz w:val="20"/>
          <w:szCs w:val="20"/>
          <w:lang w:eastAsia="en-US"/>
        </w:rPr>
      </w:pPr>
    </w:p>
    <w:p w14:paraId="5729C293" w14:textId="1DE7E119" w:rsidR="003D44C1" w:rsidRPr="000C4585" w:rsidRDefault="003D44C1">
      <w:pPr>
        <w:spacing w:before="0" w:after="0"/>
        <w:rPr>
          <w:rFonts w:ascii="Times" w:hAnsi="Times"/>
          <w:sz w:val="20"/>
          <w:szCs w:val="20"/>
          <w:lang w:eastAsia="en-US"/>
        </w:rPr>
      </w:pPr>
      <w:r w:rsidRPr="000C4585">
        <w:rPr>
          <w:lang w:eastAsia="en-US"/>
        </w:rPr>
        <w:t xml:space="preserve">The report </w:t>
      </w:r>
      <w:r w:rsidR="00B96DAC">
        <w:rPr>
          <w:lang w:eastAsia="en-US"/>
        </w:rPr>
        <w:t xml:space="preserve">of </w:t>
      </w:r>
      <w:r w:rsidR="001B5D8E">
        <w:t xml:space="preserve">Andreasson et al, </w:t>
      </w:r>
      <w:r w:rsidR="001E47E5">
        <w:t>(</w:t>
      </w:r>
      <w:r w:rsidR="001B5D8E">
        <w:t>2005</w:t>
      </w:r>
      <w:r w:rsidR="001E47E5">
        <w:t>)</w:t>
      </w:r>
      <w:r w:rsidR="00B96DAC">
        <w:t xml:space="preserve"> </w:t>
      </w:r>
      <w:r w:rsidRPr="000C4585">
        <w:rPr>
          <w:lang w:eastAsia="en-US"/>
        </w:rPr>
        <w:t>is based on a qualitative study where the work of ten schools with children with special needs were exami</w:t>
      </w:r>
      <w:r w:rsidR="00AB46EC" w:rsidRPr="000C4585">
        <w:rPr>
          <w:lang w:eastAsia="en-US"/>
        </w:rPr>
        <w:t>ned and analyzed. It</w:t>
      </w:r>
      <w:r w:rsidRPr="000C4585">
        <w:rPr>
          <w:lang w:eastAsia="en-US"/>
        </w:rPr>
        <w:t xml:space="preserve"> provided information on how home to school communication is being conducted and the different views on the outcomes of it. The study showed</w:t>
      </w:r>
      <w:r w:rsidR="00AB46EC" w:rsidRPr="000C4585">
        <w:rPr>
          <w:lang w:eastAsia="en-US"/>
        </w:rPr>
        <w:t xml:space="preserve"> that parents with children who have</w:t>
      </w:r>
      <w:r w:rsidRPr="000C4585">
        <w:rPr>
          <w:lang w:eastAsia="en-US"/>
        </w:rPr>
        <w:t xml:space="preserve"> behavioral issues</w:t>
      </w:r>
      <w:r w:rsidR="00B4168E">
        <w:rPr>
          <w:lang w:eastAsia="en-US"/>
        </w:rPr>
        <w:t xml:space="preserve"> </w:t>
      </w:r>
      <w:r w:rsidRPr="000C4585">
        <w:rPr>
          <w:lang w:eastAsia="en-US"/>
        </w:rPr>
        <w:t>are the least satisfied with the home to school</w:t>
      </w:r>
      <w:r w:rsidR="00D3522A">
        <w:rPr>
          <w:lang w:eastAsia="en-US"/>
        </w:rPr>
        <w:t xml:space="preserve"> communication and collaboration</w:t>
      </w:r>
      <w:r w:rsidR="00AB46EC" w:rsidRPr="000C4585">
        <w:rPr>
          <w:lang w:eastAsia="en-US"/>
        </w:rPr>
        <w:t>.</w:t>
      </w:r>
    </w:p>
    <w:p w14:paraId="781A5E76" w14:textId="77777777" w:rsidR="003D44C1" w:rsidRPr="000C4585" w:rsidRDefault="003D44C1">
      <w:pPr>
        <w:spacing w:before="0" w:after="0"/>
        <w:rPr>
          <w:rFonts w:ascii="Times" w:hAnsi="Times"/>
          <w:sz w:val="20"/>
          <w:szCs w:val="20"/>
          <w:lang w:eastAsia="en-US"/>
        </w:rPr>
      </w:pPr>
    </w:p>
    <w:p w14:paraId="26A6C5A3" w14:textId="09759527" w:rsidR="003D44C1" w:rsidRPr="000C4585" w:rsidRDefault="003D44C1">
      <w:pPr>
        <w:spacing w:before="0" w:after="0"/>
        <w:rPr>
          <w:rFonts w:ascii="Times" w:hAnsi="Times"/>
          <w:sz w:val="20"/>
          <w:szCs w:val="20"/>
          <w:lang w:eastAsia="en-US"/>
        </w:rPr>
      </w:pPr>
      <w:r w:rsidRPr="000C4585">
        <w:rPr>
          <w:lang w:eastAsia="en-US"/>
        </w:rPr>
        <w:t>Thes</w:t>
      </w:r>
      <w:r w:rsidR="00AB46EC" w:rsidRPr="000C4585">
        <w:rPr>
          <w:lang w:eastAsia="en-US"/>
        </w:rPr>
        <w:t xml:space="preserve">e studies show that there is a common </w:t>
      </w:r>
      <w:r w:rsidRPr="000C4585">
        <w:rPr>
          <w:lang w:eastAsia="en-US"/>
        </w:rPr>
        <w:t>issue of identifying act</w:t>
      </w:r>
      <w:r w:rsidR="00AB46EC" w:rsidRPr="000C4585">
        <w:rPr>
          <w:lang w:eastAsia="en-US"/>
        </w:rPr>
        <w:t>ing</w:t>
      </w:r>
      <w:r w:rsidRPr="000C4585">
        <w:rPr>
          <w:lang w:eastAsia="en-US"/>
        </w:rPr>
        <w:t xml:space="preserve"> upon issues and questions that may appear during a child’s educational lifetime. They show that it is common for teachers and parents to have discuss</w:t>
      </w:r>
      <w:r w:rsidR="00AB46EC" w:rsidRPr="000C4585">
        <w:rPr>
          <w:lang w:eastAsia="en-US"/>
        </w:rPr>
        <w:t>ions regarding who is</w:t>
      </w:r>
      <w:r w:rsidRPr="000C4585">
        <w:rPr>
          <w:lang w:eastAsia="en-US"/>
        </w:rPr>
        <w:t xml:space="preserve"> responsible for which of the child’s needs are being met</w:t>
      </w:r>
      <w:r w:rsidR="00AB46EC" w:rsidRPr="000C4585">
        <w:rPr>
          <w:lang w:eastAsia="en-US"/>
        </w:rPr>
        <w:t>,</w:t>
      </w:r>
      <w:r w:rsidRPr="000C4585">
        <w:rPr>
          <w:lang w:eastAsia="en-US"/>
        </w:rPr>
        <w:t xml:space="preserve"> and by whom they sh</w:t>
      </w:r>
      <w:r w:rsidR="00AB46EC" w:rsidRPr="000C4585">
        <w:rPr>
          <w:lang w:eastAsia="en-US"/>
        </w:rPr>
        <w:t>ould be met. This is not only in</w:t>
      </w:r>
      <w:r w:rsidRPr="000C4585">
        <w:rPr>
          <w:lang w:eastAsia="en-US"/>
        </w:rPr>
        <w:t xml:space="preserve"> special education env</w:t>
      </w:r>
      <w:r w:rsidR="00AB46EC" w:rsidRPr="000C4585">
        <w:rPr>
          <w:lang w:eastAsia="en-US"/>
        </w:rPr>
        <w:t>ironments, but also a matter in</w:t>
      </w:r>
      <w:r w:rsidRPr="000C4585">
        <w:rPr>
          <w:lang w:eastAsia="en-US"/>
        </w:rPr>
        <w:t xml:space="preserve"> general education</w:t>
      </w:r>
      <w:r w:rsidR="00AB46EC" w:rsidRPr="000C4585">
        <w:rPr>
          <w:lang w:eastAsia="en-US"/>
        </w:rPr>
        <w:t xml:space="preserve"> as well</w:t>
      </w:r>
      <w:r w:rsidRPr="000C4585">
        <w:rPr>
          <w:lang w:eastAsia="en-US"/>
        </w:rPr>
        <w:t xml:space="preserve">. </w:t>
      </w:r>
    </w:p>
    <w:p w14:paraId="66F8BFED" w14:textId="636F313E" w:rsidR="003D44C1" w:rsidRPr="000C4585" w:rsidRDefault="003D44C1">
      <w:pPr>
        <w:spacing w:before="0" w:after="0"/>
        <w:rPr>
          <w:rFonts w:ascii="Times" w:hAnsi="Times"/>
          <w:sz w:val="20"/>
          <w:szCs w:val="20"/>
          <w:lang w:eastAsia="en-US"/>
        </w:rPr>
      </w:pPr>
      <w:r w:rsidRPr="000C4585">
        <w:rPr>
          <w:rFonts w:ascii="Times" w:hAnsi="Times"/>
          <w:sz w:val="20"/>
          <w:szCs w:val="20"/>
          <w:lang w:eastAsia="en-US"/>
        </w:rPr>
        <w:br/>
      </w:r>
      <w:r w:rsidRPr="000C4585">
        <w:rPr>
          <w:lang w:eastAsia="en-US"/>
        </w:rPr>
        <w:t>Sweden has</w:t>
      </w:r>
      <w:r w:rsidR="001404C0" w:rsidRPr="000C4585">
        <w:rPr>
          <w:lang w:eastAsia="en-US"/>
        </w:rPr>
        <w:t xml:space="preserve"> a history of fighting and advocating for </w:t>
      </w:r>
      <w:r w:rsidRPr="000C4585">
        <w:rPr>
          <w:lang w:eastAsia="en-US"/>
        </w:rPr>
        <w:t>inclusion (</w:t>
      </w:r>
      <w:r w:rsidR="00025751" w:rsidRPr="000C4585">
        <w:rPr>
          <w:lang w:eastAsia="en-US"/>
        </w:rPr>
        <w:t xml:space="preserve">Skolverket, </w:t>
      </w:r>
      <w:r w:rsidRPr="000C4585">
        <w:rPr>
          <w:lang w:eastAsia="en-US"/>
        </w:rPr>
        <w:t xml:space="preserve">2016) in its </w:t>
      </w:r>
      <w:r w:rsidR="0041462F" w:rsidRPr="000C4585">
        <w:rPr>
          <w:lang w:eastAsia="en-US"/>
        </w:rPr>
        <w:t xml:space="preserve">special </w:t>
      </w:r>
      <w:r w:rsidRPr="000C4585">
        <w:rPr>
          <w:lang w:eastAsia="en-US"/>
        </w:rPr>
        <w:t xml:space="preserve">educational </w:t>
      </w:r>
      <w:r w:rsidR="00B940DE" w:rsidRPr="000C4585">
        <w:rPr>
          <w:lang w:eastAsia="en-US"/>
        </w:rPr>
        <w:t xml:space="preserve">systems and environments. </w:t>
      </w:r>
      <w:r w:rsidR="00B4168E">
        <w:rPr>
          <w:lang w:eastAsia="en-US"/>
        </w:rPr>
        <w:t>This means that</w:t>
      </w:r>
      <w:r w:rsidRPr="000C4585">
        <w:rPr>
          <w:lang w:eastAsia="en-US"/>
        </w:rPr>
        <w:t xml:space="preserve"> children with special needs are put in general education classrooms,</w:t>
      </w:r>
      <w:r w:rsidR="00B940DE" w:rsidRPr="000C4585">
        <w:rPr>
          <w:lang w:eastAsia="en-US"/>
        </w:rPr>
        <w:t xml:space="preserve"> instead of being separated,</w:t>
      </w:r>
      <w:r w:rsidRPr="000C4585">
        <w:rPr>
          <w:lang w:eastAsia="en-US"/>
        </w:rPr>
        <w:t xml:space="preserve"> as part of their inclusion strategy. The philosophy is that every child and student is alike</w:t>
      </w:r>
      <w:r w:rsidR="00B940DE" w:rsidRPr="000C4585">
        <w:rPr>
          <w:lang w:eastAsia="en-US"/>
        </w:rPr>
        <w:t>,</w:t>
      </w:r>
      <w:r w:rsidRPr="000C4585">
        <w:rPr>
          <w:lang w:eastAsia="en-US"/>
        </w:rPr>
        <w:t xml:space="preserve"> (</w:t>
      </w:r>
      <w:r w:rsidR="00025751" w:rsidRPr="000C4585">
        <w:rPr>
          <w:lang w:eastAsia="en-US"/>
        </w:rPr>
        <w:t xml:space="preserve">Skolverket, </w:t>
      </w:r>
      <w:r w:rsidRPr="000C4585">
        <w:rPr>
          <w:lang w:eastAsia="en-US"/>
        </w:rPr>
        <w:t xml:space="preserve">2016) and that no discrimination is to be made on the child’s special needs or non-special needs. This can create issues and problems where parents feel that the teachers do not understand or are capable of handling their children’s </w:t>
      </w:r>
      <w:r w:rsidR="00B940DE" w:rsidRPr="000C4585">
        <w:rPr>
          <w:lang w:eastAsia="en-US"/>
        </w:rPr>
        <w:t xml:space="preserve">unique </w:t>
      </w:r>
      <w:r w:rsidRPr="000C4585">
        <w:rPr>
          <w:lang w:eastAsia="en-US"/>
        </w:rPr>
        <w:t>nee</w:t>
      </w:r>
      <w:r w:rsidR="00AC65F5" w:rsidRPr="000C4585">
        <w:rPr>
          <w:lang w:eastAsia="en-US"/>
        </w:rPr>
        <w:t>ds (</w:t>
      </w:r>
      <w:r w:rsidR="00B709FA">
        <w:rPr>
          <w:lang w:eastAsia="en-US"/>
        </w:rPr>
        <w:t xml:space="preserve"> Zetterqvist </w:t>
      </w:r>
      <w:r w:rsidR="00AC65F5" w:rsidRPr="000C4585">
        <w:rPr>
          <w:lang w:eastAsia="en-US"/>
        </w:rPr>
        <w:t>Nelson, 2000). This has</w:t>
      </w:r>
      <w:r w:rsidRPr="000C4585">
        <w:rPr>
          <w:lang w:eastAsia="en-US"/>
        </w:rPr>
        <w:t xml:space="preserve"> created a sub</w:t>
      </w:r>
      <w:r w:rsidR="00B4168E">
        <w:rPr>
          <w:lang w:eastAsia="en-US"/>
        </w:rPr>
        <w:t>-</w:t>
      </w:r>
      <w:r w:rsidRPr="000C4585">
        <w:rPr>
          <w:lang w:eastAsia="en-US"/>
        </w:rPr>
        <w:t>educational environment in the form of homeschooling (Skolverket, 2009), where parents decide to school their children in a home environment due to several factors</w:t>
      </w:r>
      <w:r w:rsidR="00AC65F5" w:rsidRPr="000C4585">
        <w:rPr>
          <w:lang w:eastAsia="en-US"/>
        </w:rPr>
        <w:t>,</w:t>
      </w:r>
      <w:r w:rsidRPr="000C4585">
        <w:rPr>
          <w:lang w:eastAsia="en-US"/>
        </w:rPr>
        <w:t xml:space="preserve"> such as their child’s needs not being met by the</w:t>
      </w:r>
      <w:r w:rsidR="00AC65F5" w:rsidRPr="000C4585">
        <w:rPr>
          <w:lang w:eastAsia="en-US"/>
        </w:rPr>
        <w:t>ir</w:t>
      </w:r>
      <w:r w:rsidRPr="000C4585">
        <w:rPr>
          <w:lang w:eastAsia="en-US"/>
        </w:rPr>
        <w:t xml:space="preserve"> school and teachers. </w:t>
      </w:r>
      <w:r w:rsidR="00D00D32">
        <w:t xml:space="preserve">Hornby et al. (2013) discusses these “controversial issues” in the US and shows how the debate of inclusion or exclusion is also a common issue in the US. Other issues and questions regard the acknowledgment of different diagnoses such as autism and dyslexia. </w:t>
      </w:r>
    </w:p>
    <w:p w14:paraId="6FE7CC66" w14:textId="77777777" w:rsidR="008A42FA" w:rsidRPr="000C4585" w:rsidRDefault="008A42FA">
      <w:pPr>
        <w:pStyle w:val="Heading2"/>
      </w:pPr>
      <w:bookmarkStart w:id="4" w:name="_Toc330016592"/>
      <w:r w:rsidRPr="000C4585">
        <w:t>Purpose</w:t>
      </w:r>
      <w:bookmarkEnd w:id="4"/>
    </w:p>
    <w:p w14:paraId="2A995513" w14:textId="6CC53211" w:rsidR="003D44C1" w:rsidRPr="000C4585" w:rsidRDefault="003D44C1">
      <w:pPr>
        <w:spacing w:before="0" w:after="0"/>
        <w:rPr>
          <w:rFonts w:ascii="Times" w:hAnsi="Times"/>
          <w:sz w:val="20"/>
          <w:szCs w:val="20"/>
          <w:lang w:eastAsia="en-US"/>
        </w:rPr>
      </w:pPr>
      <w:r w:rsidRPr="000C4585">
        <w:rPr>
          <w:lang w:eastAsia="en-US"/>
        </w:rPr>
        <w:t>The purpose of this thesis is to find out how home to school</w:t>
      </w:r>
      <w:r w:rsidR="00025C7E" w:rsidRPr="000C4585">
        <w:rPr>
          <w:lang w:eastAsia="en-US"/>
        </w:rPr>
        <w:t>, and school to home</w:t>
      </w:r>
      <w:r w:rsidRPr="000C4585">
        <w:rPr>
          <w:lang w:eastAsia="en-US"/>
        </w:rPr>
        <w:t xml:space="preserve"> communication is being conducted</w:t>
      </w:r>
      <w:r w:rsidR="00025C7E" w:rsidRPr="000C4585">
        <w:rPr>
          <w:lang w:eastAsia="en-US"/>
        </w:rPr>
        <w:t>,</w:t>
      </w:r>
      <w:r w:rsidRPr="000C4585">
        <w:rPr>
          <w:lang w:eastAsia="en-US"/>
        </w:rPr>
        <w:t xml:space="preserve"> and what kind of information is being shared to the concerned entities/parents.  </w:t>
      </w:r>
    </w:p>
    <w:p w14:paraId="576182A8" w14:textId="5CFB4604" w:rsidR="003D44C1" w:rsidRPr="000C4585" w:rsidRDefault="003D44C1">
      <w:pPr>
        <w:spacing w:before="0" w:after="0"/>
        <w:rPr>
          <w:rFonts w:ascii="Times" w:hAnsi="Times"/>
          <w:sz w:val="20"/>
          <w:szCs w:val="20"/>
          <w:lang w:eastAsia="en-US"/>
        </w:rPr>
      </w:pPr>
      <w:r w:rsidRPr="000C4585">
        <w:rPr>
          <w:rFonts w:ascii="Times" w:hAnsi="Times"/>
          <w:sz w:val="20"/>
          <w:szCs w:val="20"/>
          <w:lang w:eastAsia="en-US"/>
        </w:rPr>
        <w:br/>
      </w:r>
      <w:r w:rsidRPr="000C4585">
        <w:rPr>
          <w:i/>
          <w:iCs/>
          <w:lang w:eastAsia="en-US"/>
        </w:rPr>
        <w:t xml:space="preserve">The purpose is also to gather insight on how </w:t>
      </w:r>
      <w:r w:rsidR="00121647" w:rsidRPr="000C4585">
        <w:rPr>
          <w:i/>
          <w:iCs/>
          <w:lang w:eastAsia="en-US"/>
        </w:rPr>
        <w:t>these communications</w:t>
      </w:r>
      <w:r w:rsidRPr="000C4585">
        <w:rPr>
          <w:i/>
          <w:iCs/>
          <w:lang w:eastAsia="en-US"/>
        </w:rPr>
        <w:t xml:space="preserve"> and sharing methods</w:t>
      </w:r>
      <w:r w:rsidR="00C539F6">
        <w:rPr>
          <w:i/>
          <w:iCs/>
          <w:lang w:eastAsia="en-US"/>
        </w:rPr>
        <w:t xml:space="preserve"> in special education</w:t>
      </w:r>
      <w:r w:rsidRPr="000C4585">
        <w:rPr>
          <w:i/>
          <w:iCs/>
          <w:lang w:eastAsia="en-US"/>
        </w:rPr>
        <w:t xml:space="preserve"> can be improved</w:t>
      </w:r>
      <w:r w:rsidR="000B7BB9" w:rsidRPr="000C4585">
        <w:rPr>
          <w:i/>
          <w:iCs/>
          <w:lang w:eastAsia="en-US"/>
        </w:rPr>
        <w:t xml:space="preserve"> and </w:t>
      </w:r>
      <w:r w:rsidRPr="000C4585">
        <w:rPr>
          <w:i/>
          <w:iCs/>
          <w:lang w:eastAsia="en-US"/>
        </w:rPr>
        <w:t>what the alternatives to these are</w:t>
      </w:r>
      <w:r w:rsidR="000B7BB9" w:rsidRPr="000C4585">
        <w:rPr>
          <w:i/>
          <w:iCs/>
          <w:lang w:eastAsia="en-US"/>
        </w:rPr>
        <w:t>.</w:t>
      </w:r>
      <w:r w:rsidRPr="000C4585">
        <w:rPr>
          <w:i/>
          <w:iCs/>
          <w:lang w:eastAsia="en-US"/>
        </w:rPr>
        <w:t xml:space="preserve"> </w:t>
      </w:r>
    </w:p>
    <w:p w14:paraId="52DE4F2E" w14:textId="77777777" w:rsidR="008A42FA" w:rsidRPr="000C4585" w:rsidRDefault="008A42FA">
      <w:pPr>
        <w:pStyle w:val="Heading2"/>
      </w:pPr>
      <w:bookmarkStart w:id="5" w:name="_Toc330016593"/>
      <w:r w:rsidRPr="000C4585">
        <w:t>Research Question</w:t>
      </w:r>
      <w:bookmarkEnd w:id="5"/>
    </w:p>
    <w:p w14:paraId="359083FC" w14:textId="1DC054DF" w:rsidR="003D44C1" w:rsidRPr="000C4585" w:rsidRDefault="00380024">
      <w:pPr>
        <w:spacing w:before="0" w:after="0"/>
        <w:rPr>
          <w:rFonts w:ascii="Times" w:hAnsi="Times"/>
          <w:sz w:val="20"/>
          <w:szCs w:val="20"/>
          <w:lang w:eastAsia="en-US"/>
        </w:rPr>
      </w:pPr>
      <w:r w:rsidRPr="000C4585">
        <w:rPr>
          <w:lang w:eastAsia="en-US"/>
        </w:rPr>
        <w:t xml:space="preserve">What </w:t>
      </w:r>
      <w:r w:rsidR="003D44C1" w:rsidRPr="000C4585">
        <w:rPr>
          <w:lang w:eastAsia="en-US"/>
        </w:rPr>
        <w:t>methods</w:t>
      </w:r>
      <w:r w:rsidRPr="000C4585">
        <w:rPr>
          <w:lang w:eastAsia="en-US"/>
        </w:rPr>
        <w:t xml:space="preserve"> are used for</w:t>
      </w:r>
      <w:r w:rsidR="003D44C1" w:rsidRPr="000C4585">
        <w:rPr>
          <w:lang w:eastAsia="en-US"/>
        </w:rPr>
        <w:t xml:space="preserve"> home to school </w:t>
      </w:r>
      <w:r w:rsidR="006604F5" w:rsidRPr="000C4585">
        <w:rPr>
          <w:lang w:eastAsia="en-US"/>
        </w:rPr>
        <w:t>communication</w:t>
      </w:r>
      <w:r w:rsidR="003D44C1" w:rsidRPr="000C4585">
        <w:rPr>
          <w:lang w:eastAsia="en-US"/>
        </w:rPr>
        <w:t xml:space="preserve"> and what information is being shared between the concerned parties?</w:t>
      </w:r>
    </w:p>
    <w:p w14:paraId="04242016" w14:textId="77777777" w:rsidR="003D44C1" w:rsidRPr="000C4585" w:rsidRDefault="003D44C1">
      <w:pPr>
        <w:spacing w:before="0" w:after="0"/>
        <w:rPr>
          <w:rFonts w:ascii="Times" w:hAnsi="Times"/>
          <w:sz w:val="20"/>
          <w:szCs w:val="20"/>
          <w:lang w:eastAsia="en-US"/>
        </w:rPr>
      </w:pPr>
    </w:p>
    <w:p w14:paraId="1CA7A03A" w14:textId="77777777" w:rsidR="000C3D49" w:rsidRPr="003D44C1" w:rsidRDefault="000C3D49">
      <w:pPr>
        <w:numPr>
          <w:ilvl w:val="0"/>
          <w:numId w:val="19"/>
        </w:numPr>
        <w:spacing w:before="0" w:after="0"/>
        <w:textAlignment w:val="baseline"/>
        <w:rPr>
          <w:rFonts w:ascii="Arial" w:hAnsi="Arial" w:cs="Arial"/>
          <w:color w:val="000000"/>
          <w:lang w:eastAsia="en-US"/>
        </w:rPr>
      </w:pPr>
      <w:r w:rsidRPr="003D44C1">
        <w:rPr>
          <w:i/>
          <w:iCs/>
          <w:color w:val="000000"/>
          <w:lang w:eastAsia="en-US"/>
        </w:rPr>
        <w:t>How do our findings</w:t>
      </w:r>
      <w:r>
        <w:rPr>
          <w:i/>
          <w:iCs/>
          <w:color w:val="000000"/>
          <w:lang w:eastAsia="en-US"/>
        </w:rPr>
        <w:t xml:space="preserve"> in communication in the Swedish special education compare to those in the special education in the USA?</w:t>
      </w:r>
    </w:p>
    <w:p w14:paraId="65BA96D4" w14:textId="77777777" w:rsidR="000C3D49" w:rsidRPr="003D44C1" w:rsidRDefault="000C3D49">
      <w:pPr>
        <w:numPr>
          <w:ilvl w:val="0"/>
          <w:numId w:val="19"/>
        </w:numPr>
        <w:spacing w:before="100" w:beforeAutospacing="1" w:after="100" w:afterAutospacing="1"/>
        <w:textAlignment w:val="baseline"/>
        <w:rPr>
          <w:rFonts w:ascii="Arial" w:hAnsi="Arial" w:cs="Arial"/>
          <w:color w:val="000000"/>
          <w:lang w:eastAsia="en-US"/>
        </w:rPr>
      </w:pPr>
      <w:r w:rsidRPr="003D44C1">
        <w:rPr>
          <w:i/>
          <w:iCs/>
          <w:color w:val="000000"/>
          <w:lang w:eastAsia="en-US"/>
        </w:rPr>
        <w:t>How can information sharing in home to school communication be improved?</w:t>
      </w:r>
    </w:p>
    <w:p w14:paraId="079FB2BD" w14:textId="40383BEF" w:rsidR="008A42FA" w:rsidRPr="000C4585" w:rsidRDefault="006877E4">
      <w:pPr>
        <w:pStyle w:val="Heading2"/>
      </w:pPr>
      <w:bookmarkStart w:id="6" w:name="_Toc330016594"/>
      <w:r>
        <w:t>L</w:t>
      </w:r>
      <w:r w:rsidR="008A42FA" w:rsidRPr="000C4585">
        <w:t>imitations</w:t>
      </w:r>
      <w:bookmarkEnd w:id="6"/>
    </w:p>
    <w:p w14:paraId="3FEF28CB" w14:textId="7096C5B6" w:rsidR="008A42FA" w:rsidRPr="000C4585" w:rsidRDefault="00B80D54">
      <w:pPr>
        <w:spacing w:before="0" w:after="0"/>
        <w:rPr>
          <w:rFonts w:ascii="Times" w:hAnsi="Times"/>
          <w:sz w:val="20"/>
          <w:szCs w:val="20"/>
          <w:lang w:eastAsia="en-US"/>
        </w:rPr>
      </w:pPr>
      <w:r w:rsidRPr="000C4585">
        <w:rPr>
          <w:lang w:eastAsia="en-US"/>
        </w:rPr>
        <w:t>The main focus of this thesis</w:t>
      </w:r>
      <w:r w:rsidR="006604F5" w:rsidRPr="000C4585">
        <w:rPr>
          <w:lang w:eastAsia="en-US"/>
        </w:rPr>
        <w:t xml:space="preserve"> is on the home to school </w:t>
      </w:r>
      <w:r w:rsidRPr="000C4585">
        <w:rPr>
          <w:lang w:eastAsia="en-US"/>
        </w:rPr>
        <w:t xml:space="preserve">and school to home </w:t>
      </w:r>
      <w:r w:rsidR="006604F5" w:rsidRPr="000C4585">
        <w:rPr>
          <w:lang w:eastAsia="en-US"/>
        </w:rPr>
        <w:t xml:space="preserve">communication </w:t>
      </w:r>
      <w:r w:rsidRPr="000C4585">
        <w:rPr>
          <w:lang w:eastAsia="en-US"/>
        </w:rPr>
        <w:t>between the parents and teachers</w:t>
      </w:r>
      <w:r w:rsidR="006604F5" w:rsidRPr="000C4585">
        <w:rPr>
          <w:lang w:eastAsia="en-US"/>
        </w:rPr>
        <w:t>. Therefore, therapist</w:t>
      </w:r>
      <w:r w:rsidR="00B4168E">
        <w:rPr>
          <w:lang w:eastAsia="en-US"/>
        </w:rPr>
        <w:t>s</w:t>
      </w:r>
      <w:r w:rsidR="006604F5" w:rsidRPr="000C4585">
        <w:rPr>
          <w:lang w:eastAsia="en-US"/>
        </w:rPr>
        <w:t>, principals</w:t>
      </w:r>
      <w:r w:rsidRPr="000C4585">
        <w:rPr>
          <w:lang w:eastAsia="en-US"/>
        </w:rPr>
        <w:t>,</w:t>
      </w:r>
      <w:r w:rsidR="006604F5" w:rsidRPr="000C4585">
        <w:rPr>
          <w:lang w:eastAsia="en-US"/>
        </w:rPr>
        <w:t xml:space="preserve"> or school psychologist</w:t>
      </w:r>
      <w:r w:rsidR="00B4168E">
        <w:rPr>
          <w:lang w:eastAsia="en-US"/>
        </w:rPr>
        <w:t>s</w:t>
      </w:r>
      <w:r w:rsidR="006604F5" w:rsidRPr="000C4585">
        <w:rPr>
          <w:lang w:eastAsia="en-US"/>
        </w:rPr>
        <w:t xml:space="preserve"> will not be taken in consideration or be recruited </w:t>
      </w:r>
      <w:r w:rsidRPr="000C4585">
        <w:rPr>
          <w:lang w:eastAsia="en-US"/>
        </w:rPr>
        <w:t xml:space="preserve">as </w:t>
      </w:r>
      <w:r w:rsidR="006604F5" w:rsidRPr="000C4585">
        <w:rPr>
          <w:lang w:eastAsia="en-US"/>
        </w:rPr>
        <w:t>partic</w:t>
      </w:r>
      <w:r w:rsidRPr="000C4585">
        <w:rPr>
          <w:lang w:eastAsia="en-US"/>
        </w:rPr>
        <w:t xml:space="preserve">ipants for interviews. </w:t>
      </w:r>
    </w:p>
    <w:p w14:paraId="5BB2289D" w14:textId="55828ADC" w:rsidR="00D258CB" w:rsidRPr="000C4585" w:rsidRDefault="008A0C45" w:rsidP="000B1157">
      <w:pPr>
        <w:pStyle w:val="Heading1"/>
        <w:spacing w:before="0" w:after="0"/>
        <w:jc w:val="both"/>
      </w:pPr>
      <w:r w:rsidRPr="000C4585">
        <w:rPr>
          <w:rFonts w:ascii="Times New Roman" w:hAnsi="Times New Roman" w:cs="Times New Roman"/>
        </w:rPr>
        <w:br w:type="page"/>
      </w:r>
      <w:bookmarkStart w:id="7" w:name="_Toc330016595"/>
      <w:r w:rsidR="008A42FA" w:rsidRPr="000C4585">
        <w:lastRenderedPageBreak/>
        <w:t>Theory</w:t>
      </w:r>
      <w:bookmarkEnd w:id="7"/>
    </w:p>
    <w:p w14:paraId="0C160539" w14:textId="5B8E4B20" w:rsidR="00D258CB" w:rsidRPr="000C4585" w:rsidRDefault="00D258CB" w:rsidP="00EF2F74">
      <w:r w:rsidRPr="000C4585">
        <w:t>This chapter</w:t>
      </w:r>
      <w:r w:rsidR="00AE1FCD" w:rsidRPr="000C4585">
        <w:t xml:space="preserve"> provides the theory of this thesis</w:t>
      </w:r>
      <w:r w:rsidR="0081447B">
        <w:t>, as well as previous research and school constitutions</w:t>
      </w:r>
      <w:r w:rsidR="00AE1FCD" w:rsidRPr="000C4585">
        <w:t>.</w:t>
      </w:r>
    </w:p>
    <w:p w14:paraId="3A51A3BD" w14:textId="1BF3CC25" w:rsidR="00D258CB" w:rsidRPr="000C4585" w:rsidRDefault="00D258CB">
      <w:pPr>
        <w:pStyle w:val="Heading2"/>
      </w:pPr>
      <w:bookmarkStart w:id="8" w:name="_Toc330016596"/>
      <w:r w:rsidRPr="000C4585">
        <w:t>Previous research and studies</w:t>
      </w:r>
      <w:bookmarkEnd w:id="8"/>
    </w:p>
    <w:p w14:paraId="013CA71C" w14:textId="54547FC3" w:rsidR="006604F5" w:rsidRPr="000C4585" w:rsidRDefault="00F2746E">
      <w:pPr>
        <w:spacing w:before="0" w:after="0"/>
        <w:rPr>
          <w:rFonts w:ascii="Times" w:hAnsi="Times"/>
          <w:sz w:val="20"/>
          <w:szCs w:val="20"/>
          <w:lang w:eastAsia="en-US"/>
        </w:rPr>
      </w:pPr>
      <w:r>
        <w:t>Students’ receiving none or too little support is</w:t>
      </w:r>
      <w:r w:rsidR="00F028C9">
        <w:t xml:space="preserve"> a</w:t>
      </w:r>
      <w:r w:rsidR="00F028C9">
        <w:rPr>
          <w:lang w:eastAsia="en-US"/>
        </w:rPr>
        <w:t xml:space="preserve"> </w:t>
      </w:r>
      <w:r w:rsidR="006604F5" w:rsidRPr="000C4585">
        <w:rPr>
          <w:lang w:eastAsia="en-US"/>
        </w:rPr>
        <w:t>qualitative study</w:t>
      </w:r>
      <w:r w:rsidR="00F14222">
        <w:rPr>
          <w:lang w:eastAsia="en-US"/>
        </w:rPr>
        <w:t xml:space="preserve"> of Andreasson et al. (2005)</w:t>
      </w:r>
      <w:r w:rsidR="006604F5" w:rsidRPr="000C4585">
        <w:rPr>
          <w:lang w:eastAsia="en-US"/>
        </w:rPr>
        <w:t xml:space="preserve"> where the work of ten schools with children with special needs were examined and analyzed.</w:t>
      </w:r>
      <w:r w:rsidR="00DC2C28" w:rsidRPr="000C4585">
        <w:rPr>
          <w:lang w:eastAsia="en-US"/>
        </w:rPr>
        <w:t xml:space="preserve"> The study showed that the children’s need</w:t>
      </w:r>
      <w:r w:rsidR="00A54EA9">
        <w:rPr>
          <w:lang w:eastAsia="en-US"/>
        </w:rPr>
        <w:t>s</w:t>
      </w:r>
      <w:r w:rsidR="00DC2C28" w:rsidRPr="000C4585">
        <w:rPr>
          <w:lang w:eastAsia="en-US"/>
        </w:rPr>
        <w:t xml:space="preserve"> </w:t>
      </w:r>
      <w:r w:rsidR="00A54EA9">
        <w:rPr>
          <w:lang w:eastAsia="en-US"/>
        </w:rPr>
        <w:t>were</w:t>
      </w:r>
      <w:r w:rsidR="00A54EA9" w:rsidRPr="000C4585">
        <w:rPr>
          <w:lang w:eastAsia="en-US"/>
        </w:rPr>
        <w:t xml:space="preserve"> </w:t>
      </w:r>
      <w:r w:rsidR="00DC2C28" w:rsidRPr="000C4585">
        <w:rPr>
          <w:lang w:eastAsia="en-US"/>
        </w:rPr>
        <w:t>not fully accommodated by the</w:t>
      </w:r>
      <w:r w:rsidR="00BE4E52" w:rsidRPr="000C4585">
        <w:rPr>
          <w:lang w:eastAsia="en-US"/>
        </w:rPr>
        <w:t>ir schools or teachers. The study interviewed</w:t>
      </w:r>
      <w:r w:rsidR="00DC2C28" w:rsidRPr="000C4585">
        <w:rPr>
          <w:lang w:eastAsia="en-US"/>
        </w:rPr>
        <w:t xml:space="preserve"> parents on the matter</w:t>
      </w:r>
      <w:r w:rsidR="00BE4E52" w:rsidRPr="000C4585">
        <w:rPr>
          <w:lang w:eastAsia="en-US"/>
        </w:rPr>
        <w:t>,</w:t>
      </w:r>
      <w:r w:rsidR="00DC2C28" w:rsidRPr="000C4585">
        <w:rPr>
          <w:lang w:eastAsia="en-US"/>
        </w:rPr>
        <w:t xml:space="preserve"> </w:t>
      </w:r>
      <w:r w:rsidR="00BE4E52" w:rsidRPr="000C4585">
        <w:rPr>
          <w:lang w:eastAsia="en-US"/>
        </w:rPr>
        <w:t>finding</w:t>
      </w:r>
      <w:r w:rsidR="00DC2C28" w:rsidRPr="000C4585">
        <w:rPr>
          <w:lang w:eastAsia="en-US"/>
        </w:rPr>
        <w:t xml:space="preserve"> the satisfactory level of the collaboration between</w:t>
      </w:r>
      <w:r w:rsidR="00BE4E52" w:rsidRPr="000C4585">
        <w:rPr>
          <w:lang w:eastAsia="en-US"/>
        </w:rPr>
        <w:t xml:space="preserve"> the school and the parents varied</w:t>
      </w:r>
      <w:r w:rsidR="00DC2C28" w:rsidRPr="000C4585">
        <w:rPr>
          <w:lang w:eastAsia="en-US"/>
        </w:rPr>
        <w:t>. Fi</w:t>
      </w:r>
      <w:r w:rsidR="00BE4E52" w:rsidRPr="000C4585">
        <w:rPr>
          <w:lang w:eastAsia="en-US"/>
        </w:rPr>
        <w:t>ndings also show that parents of</w:t>
      </w:r>
      <w:r w:rsidR="00DC2C28" w:rsidRPr="000C4585">
        <w:rPr>
          <w:lang w:eastAsia="en-US"/>
        </w:rPr>
        <w:t xml:space="preserve"> children with behavioral </w:t>
      </w:r>
      <w:r w:rsidR="00DC0D95" w:rsidRPr="000C4585">
        <w:rPr>
          <w:lang w:eastAsia="en-US"/>
        </w:rPr>
        <w:t>issues</w:t>
      </w:r>
      <w:r w:rsidR="00DC2C28" w:rsidRPr="000C4585">
        <w:rPr>
          <w:lang w:eastAsia="en-US"/>
        </w:rPr>
        <w:t xml:space="preserve"> are the least satisfied with the collaboration between the school and home.</w:t>
      </w:r>
      <w:r w:rsidR="00DC2C28" w:rsidRPr="000C4585">
        <w:rPr>
          <w:lang w:eastAsia="en-US"/>
        </w:rPr>
        <w:tab/>
      </w:r>
    </w:p>
    <w:p w14:paraId="480FC163" w14:textId="77777777" w:rsidR="006604F5" w:rsidRPr="000C4585" w:rsidRDefault="006604F5">
      <w:pPr>
        <w:spacing w:before="0" w:after="0"/>
        <w:rPr>
          <w:rFonts w:ascii="Times" w:hAnsi="Times"/>
          <w:sz w:val="20"/>
          <w:szCs w:val="20"/>
          <w:lang w:eastAsia="en-US"/>
        </w:rPr>
      </w:pPr>
    </w:p>
    <w:p w14:paraId="1F7AC7DC" w14:textId="7479D06E" w:rsidR="006604F5" w:rsidRPr="000C4585" w:rsidRDefault="00244111">
      <w:pPr>
        <w:spacing w:before="0" w:after="0"/>
        <w:rPr>
          <w:rFonts w:ascii="Times" w:hAnsi="Times"/>
          <w:sz w:val="20"/>
          <w:szCs w:val="20"/>
          <w:lang w:eastAsia="en-US"/>
        </w:rPr>
      </w:pPr>
      <w:r w:rsidRPr="00526F1D">
        <w:rPr>
          <w:lang w:eastAsia="en-US"/>
        </w:rPr>
        <w:t>Zetterqvist</w:t>
      </w:r>
      <w:ins w:id="9" w:author="Jonathan Arevalo" w:date="2016-07-12T09:21:00Z">
        <w:r w:rsidR="00400E5B">
          <w:rPr>
            <w:lang w:eastAsia="en-US"/>
          </w:rPr>
          <w:t xml:space="preserve"> </w:t>
        </w:r>
      </w:ins>
      <w:r w:rsidR="006604F5" w:rsidRPr="000C4585">
        <w:rPr>
          <w:lang w:eastAsia="en-US"/>
        </w:rPr>
        <w:t xml:space="preserve">Nelson (2000) shows in </w:t>
      </w:r>
      <w:r w:rsidR="00210860">
        <w:rPr>
          <w:lang w:eastAsia="en-US"/>
        </w:rPr>
        <w:t>h</w:t>
      </w:r>
      <w:r w:rsidR="00D725D2">
        <w:rPr>
          <w:lang w:eastAsia="en-US"/>
        </w:rPr>
        <w:t xml:space="preserve">er </w:t>
      </w:r>
      <w:r w:rsidR="006604F5" w:rsidRPr="000C4585">
        <w:rPr>
          <w:lang w:eastAsia="en-US"/>
        </w:rPr>
        <w:t>study that parents do not think that the school takes enough responsibility for meeting their children’s needs. The parents noted in the study that th</w:t>
      </w:r>
      <w:r w:rsidR="00B337DF" w:rsidRPr="000C4585">
        <w:rPr>
          <w:lang w:eastAsia="en-US"/>
        </w:rPr>
        <w:t xml:space="preserve">ey feel </w:t>
      </w:r>
      <w:r w:rsidR="006604F5" w:rsidRPr="000C4585">
        <w:rPr>
          <w:lang w:eastAsia="en-US"/>
        </w:rPr>
        <w:t>the teacher do</w:t>
      </w:r>
      <w:r w:rsidR="00B337DF" w:rsidRPr="000C4585">
        <w:rPr>
          <w:lang w:eastAsia="en-US"/>
        </w:rPr>
        <w:t>es</w:t>
      </w:r>
      <w:r w:rsidR="006604F5" w:rsidRPr="000C4585">
        <w:rPr>
          <w:lang w:eastAsia="en-US"/>
        </w:rPr>
        <w:t xml:space="preserve"> not have the right skill</w:t>
      </w:r>
      <w:r w:rsidR="00B337DF" w:rsidRPr="000C4585">
        <w:rPr>
          <w:lang w:eastAsia="en-US"/>
        </w:rPr>
        <w:t xml:space="preserve"> </w:t>
      </w:r>
      <w:r w:rsidR="006604F5" w:rsidRPr="000C4585">
        <w:rPr>
          <w:lang w:eastAsia="en-US"/>
        </w:rPr>
        <w:t xml:space="preserve">set or capabilities for handling their children. </w:t>
      </w:r>
      <w:r w:rsidR="00DC2C28" w:rsidRPr="000C4585">
        <w:rPr>
          <w:lang w:eastAsia="en-US"/>
        </w:rPr>
        <w:t>Teachers on the other hand</w:t>
      </w:r>
      <w:r w:rsidR="0016409B" w:rsidRPr="000C4585">
        <w:rPr>
          <w:lang w:eastAsia="en-US"/>
        </w:rPr>
        <w:t>,</w:t>
      </w:r>
      <w:r w:rsidR="00DC2C28" w:rsidRPr="000C4585">
        <w:rPr>
          <w:lang w:eastAsia="en-US"/>
        </w:rPr>
        <w:t xml:space="preserve"> d</w:t>
      </w:r>
      <w:r w:rsidR="007D6BE4" w:rsidRPr="000C4585">
        <w:rPr>
          <w:lang w:eastAsia="en-US"/>
        </w:rPr>
        <w:t>id not feel that the parents were</w:t>
      </w:r>
      <w:r w:rsidR="00DC2C28" w:rsidRPr="000C4585">
        <w:rPr>
          <w:lang w:eastAsia="en-US"/>
        </w:rPr>
        <w:t xml:space="preserve"> interested enough </w:t>
      </w:r>
      <w:r w:rsidR="00A54EA9">
        <w:rPr>
          <w:lang w:eastAsia="en-US"/>
        </w:rPr>
        <w:t>in</w:t>
      </w:r>
      <w:r w:rsidR="00A54EA9" w:rsidRPr="000C4585">
        <w:rPr>
          <w:lang w:eastAsia="en-US"/>
        </w:rPr>
        <w:t xml:space="preserve"> </w:t>
      </w:r>
      <w:r w:rsidR="00DC2C28" w:rsidRPr="000C4585">
        <w:rPr>
          <w:lang w:eastAsia="en-US"/>
        </w:rPr>
        <w:t xml:space="preserve">their child’s academic and behavioral progress, or </w:t>
      </w:r>
      <w:r w:rsidR="007D6BE4" w:rsidRPr="000C4585">
        <w:rPr>
          <w:lang w:eastAsia="en-US"/>
        </w:rPr>
        <w:t xml:space="preserve">willing </w:t>
      </w:r>
      <w:r w:rsidR="00DC2C28" w:rsidRPr="000C4585">
        <w:rPr>
          <w:lang w:eastAsia="en-US"/>
        </w:rPr>
        <w:t>to aid their children with their homework or other school related work. The study also shows that parents were the most satisfied when the child was given a diagnosis</w:t>
      </w:r>
      <w:r w:rsidR="007D6BE4" w:rsidRPr="000C4585">
        <w:rPr>
          <w:lang w:eastAsia="en-US"/>
        </w:rPr>
        <w:t>,</w:t>
      </w:r>
      <w:r w:rsidR="00DC2C28" w:rsidRPr="000C4585">
        <w:rPr>
          <w:lang w:eastAsia="en-US"/>
        </w:rPr>
        <w:t xml:space="preserve"> </w:t>
      </w:r>
      <w:r w:rsidR="007D6BE4" w:rsidRPr="000C4585">
        <w:rPr>
          <w:lang w:eastAsia="en-US"/>
        </w:rPr>
        <w:t>which</w:t>
      </w:r>
      <w:r w:rsidR="00DC2C28" w:rsidRPr="000C4585">
        <w:rPr>
          <w:lang w:eastAsia="en-US"/>
        </w:rPr>
        <w:t xml:space="preserve"> seemed to be true with the school as well. The diagnosis provided the parents and the school with an e</w:t>
      </w:r>
      <w:r w:rsidR="007D6BE4" w:rsidRPr="000C4585">
        <w:rPr>
          <w:lang w:eastAsia="en-US"/>
        </w:rPr>
        <w:t>xplanation or reason to the</w:t>
      </w:r>
      <w:r w:rsidR="00DC2C28" w:rsidRPr="000C4585">
        <w:rPr>
          <w:lang w:eastAsia="en-US"/>
        </w:rPr>
        <w:t xml:space="preserve"> child’s beha</w:t>
      </w:r>
      <w:r w:rsidR="007D6BE4" w:rsidRPr="000C4585">
        <w:rPr>
          <w:lang w:eastAsia="en-US"/>
        </w:rPr>
        <w:t>vior. The school sees this as</w:t>
      </w:r>
      <w:r w:rsidR="00DC2C28" w:rsidRPr="000C4585">
        <w:rPr>
          <w:lang w:eastAsia="en-US"/>
        </w:rPr>
        <w:t xml:space="preserve"> evidence that they have done everything they could to help the child</w:t>
      </w:r>
      <w:r w:rsidR="007D6BE4" w:rsidRPr="000C4585">
        <w:rPr>
          <w:lang w:eastAsia="en-US"/>
        </w:rPr>
        <w:t>,</w:t>
      </w:r>
      <w:r w:rsidR="00DC2C28" w:rsidRPr="000C4585">
        <w:rPr>
          <w:lang w:eastAsia="en-US"/>
        </w:rPr>
        <w:t xml:space="preserve"> and that they therefore </w:t>
      </w:r>
      <w:r w:rsidR="00780A33" w:rsidRPr="000C4585">
        <w:rPr>
          <w:lang w:eastAsia="en-US"/>
        </w:rPr>
        <w:t>cannot</w:t>
      </w:r>
      <w:r w:rsidR="00DC2C28" w:rsidRPr="000C4585">
        <w:rPr>
          <w:lang w:eastAsia="en-US"/>
        </w:rPr>
        <w:t xml:space="preserve"> be </w:t>
      </w:r>
      <w:r w:rsidR="007D6BE4" w:rsidRPr="000C4585">
        <w:rPr>
          <w:lang w:eastAsia="en-US"/>
        </w:rPr>
        <w:t xml:space="preserve">held </w:t>
      </w:r>
      <w:r w:rsidR="008C4D33" w:rsidRPr="000C4585">
        <w:rPr>
          <w:lang w:eastAsia="en-US"/>
        </w:rPr>
        <w:t>accountable for the child’s</w:t>
      </w:r>
      <w:r w:rsidR="00DC2C28" w:rsidRPr="000C4585">
        <w:rPr>
          <w:lang w:eastAsia="en-US"/>
        </w:rPr>
        <w:t xml:space="preserve"> failure</w:t>
      </w:r>
      <w:r w:rsidR="007D6BE4" w:rsidRPr="000C4585">
        <w:rPr>
          <w:lang w:eastAsia="en-US"/>
        </w:rPr>
        <w:t>s</w:t>
      </w:r>
      <w:r w:rsidR="00DC2C28" w:rsidRPr="000C4585">
        <w:rPr>
          <w:lang w:eastAsia="en-US"/>
        </w:rPr>
        <w:t>.</w:t>
      </w:r>
    </w:p>
    <w:p w14:paraId="4452150B" w14:textId="77777777" w:rsidR="006604F5" w:rsidRPr="000C4585" w:rsidRDefault="006604F5">
      <w:pPr>
        <w:spacing w:before="0" w:after="0"/>
        <w:rPr>
          <w:rFonts w:ascii="Times" w:hAnsi="Times"/>
          <w:sz w:val="20"/>
          <w:szCs w:val="20"/>
          <w:lang w:eastAsia="en-US"/>
        </w:rPr>
      </w:pPr>
    </w:p>
    <w:p w14:paraId="4D726145" w14:textId="02AC17DD" w:rsidR="006604F5" w:rsidRPr="000C4585" w:rsidRDefault="003028F2">
      <w:pPr>
        <w:spacing w:before="0" w:after="0"/>
        <w:rPr>
          <w:rFonts w:ascii="Times" w:hAnsi="Times"/>
          <w:sz w:val="20"/>
          <w:szCs w:val="20"/>
          <w:lang w:eastAsia="en-US"/>
        </w:rPr>
      </w:pPr>
      <w:r>
        <w:rPr>
          <w:lang w:eastAsia="en-US"/>
        </w:rPr>
        <w:t xml:space="preserve">Parent engagement is a topic that </w:t>
      </w:r>
      <w:r w:rsidR="006604F5" w:rsidRPr="000C4585">
        <w:rPr>
          <w:lang w:eastAsia="en-US"/>
        </w:rPr>
        <w:t xml:space="preserve">Ahlberg (1999) </w:t>
      </w:r>
      <w:r w:rsidR="00AF34E9">
        <w:rPr>
          <w:lang w:eastAsia="en-US"/>
        </w:rPr>
        <w:t>discusses</w:t>
      </w:r>
      <w:r w:rsidR="00AE13F4" w:rsidRPr="000C4585">
        <w:rPr>
          <w:lang w:eastAsia="en-US"/>
        </w:rPr>
        <w:t xml:space="preserve"> </w:t>
      </w:r>
      <w:r w:rsidR="006604F5" w:rsidRPr="000C4585">
        <w:rPr>
          <w:lang w:eastAsia="en-US"/>
        </w:rPr>
        <w:t>in her report</w:t>
      </w:r>
      <w:r w:rsidR="00B679E0">
        <w:rPr>
          <w:lang w:eastAsia="en-US"/>
        </w:rPr>
        <w:t xml:space="preserve">. </w:t>
      </w:r>
      <w:r w:rsidR="00090FCC">
        <w:rPr>
          <w:lang w:eastAsia="en-US"/>
        </w:rPr>
        <w:t>The report shows that p</w:t>
      </w:r>
      <w:r w:rsidR="00C53FAC">
        <w:rPr>
          <w:lang w:eastAsia="en-US"/>
        </w:rPr>
        <w:t xml:space="preserve">arents </w:t>
      </w:r>
      <w:r w:rsidR="006604F5" w:rsidRPr="000C4585">
        <w:rPr>
          <w:lang w:eastAsia="en-US"/>
        </w:rPr>
        <w:t xml:space="preserve">engage differently in their child’s educational environments. </w:t>
      </w:r>
      <w:r w:rsidR="00F63DA6" w:rsidRPr="000C4585">
        <w:rPr>
          <w:lang w:eastAsia="en-US"/>
        </w:rPr>
        <w:t>S</w:t>
      </w:r>
      <w:r w:rsidR="006604F5" w:rsidRPr="000C4585">
        <w:rPr>
          <w:lang w:eastAsia="en-US"/>
        </w:rPr>
        <w:t xml:space="preserve">ome parents did not express feelings of collaboration, by the reason that they consider some issues not to be a question for the schools and teachers to handle. </w:t>
      </w:r>
      <w:r w:rsidR="00DC2C28" w:rsidRPr="000C4585">
        <w:rPr>
          <w:lang w:eastAsia="en-US"/>
        </w:rPr>
        <w:t>Other pare</w:t>
      </w:r>
      <w:r w:rsidR="00F63DA6" w:rsidRPr="000C4585">
        <w:rPr>
          <w:lang w:eastAsia="en-US"/>
        </w:rPr>
        <w:t xml:space="preserve">nts, </w:t>
      </w:r>
      <w:r w:rsidR="00DC2C28" w:rsidRPr="000C4585">
        <w:rPr>
          <w:lang w:eastAsia="en-US"/>
        </w:rPr>
        <w:t>were ve</w:t>
      </w:r>
      <w:r w:rsidR="00DC0FF9">
        <w:rPr>
          <w:lang w:eastAsia="en-US"/>
        </w:rPr>
        <w:t>r</w:t>
      </w:r>
      <w:r w:rsidR="00DC2C28" w:rsidRPr="000C4585">
        <w:rPr>
          <w:lang w:eastAsia="en-US"/>
        </w:rPr>
        <w:t>y ambitious</w:t>
      </w:r>
      <w:r w:rsidR="00F63DA6" w:rsidRPr="000C4585">
        <w:rPr>
          <w:lang w:eastAsia="en-US"/>
        </w:rPr>
        <w:t>,</w:t>
      </w:r>
      <w:r w:rsidR="00DC2C28" w:rsidRPr="000C4585">
        <w:rPr>
          <w:lang w:eastAsia="en-US"/>
        </w:rPr>
        <w:t xml:space="preserve"> </w:t>
      </w:r>
      <w:r w:rsidR="00F63DA6" w:rsidRPr="000C4585">
        <w:rPr>
          <w:lang w:eastAsia="en-US"/>
        </w:rPr>
        <w:t>wanting</w:t>
      </w:r>
      <w:r w:rsidR="00780A33" w:rsidRPr="000C4585">
        <w:rPr>
          <w:lang w:eastAsia="en-US"/>
        </w:rPr>
        <w:t xml:space="preserve"> to gain insight and be a part of their child’s school.</w:t>
      </w:r>
      <w:r w:rsidR="00AA1EE8">
        <w:rPr>
          <w:lang w:eastAsia="en-US"/>
        </w:rPr>
        <w:t xml:space="preserve"> </w:t>
      </w:r>
      <w:r w:rsidR="002E4DDB" w:rsidRPr="000C4585">
        <w:rPr>
          <w:lang w:eastAsia="en-US"/>
        </w:rPr>
        <w:t>Rudney (2005) states</w:t>
      </w:r>
      <w:r w:rsidR="006604F5" w:rsidRPr="000C4585">
        <w:rPr>
          <w:lang w:eastAsia="en-US"/>
        </w:rPr>
        <w:t xml:space="preserve"> in </w:t>
      </w:r>
      <w:r w:rsidR="00BD002F">
        <w:rPr>
          <w:lang w:eastAsia="en-US"/>
        </w:rPr>
        <w:t>their</w:t>
      </w:r>
      <w:r w:rsidR="006604F5" w:rsidRPr="000C4585">
        <w:rPr>
          <w:lang w:eastAsia="en-US"/>
        </w:rPr>
        <w:t xml:space="preserve"> study that parents consider the </w:t>
      </w:r>
      <w:r w:rsidR="00F63DA6" w:rsidRPr="000C4585">
        <w:rPr>
          <w:lang w:eastAsia="en-US"/>
        </w:rPr>
        <w:t>most important attribute for a teacher, is for them to be caring and knowledgeable about</w:t>
      </w:r>
      <w:r w:rsidR="006604F5" w:rsidRPr="000C4585">
        <w:rPr>
          <w:lang w:eastAsia="en-US"/>
        </w:rPr>
        <w:t xml:space="preserve"> their child. </w:t>
      </w:r>
      <w:r w:rsidR="00222EEA" w:rsidRPr="000C4585">
        <w:rPr>
          <w:lang w:eastAsia="en-US"/>
        </w:rPr>
        <w:t>P</w:t>
      </w:r>
      <w:r w:rsidR="006604F5" w:rsidRPr="000C4585">
        <w:rPr>
          <w:lang w:eastAsia="en-US"/>
        </w:rPr>
        <w:t xml:space="preserve">arents feel that the home to school communication is an essential part of succeeding with this matter. </w:t>
      </w:r>
      <w:r w:rsidR="00222EEA" w:rsidRPr="000C4585">
        <w:rPr>
          <w:lang w:eastAsia="en-US"/>
        </w:rPr>
        <w:t>Guardians and parents</w:t>
      </w:r>
      <w:r w:rsidR="006604F5" w:rsidRPr="000C4585">
        <w:rPr>
          <w:lang w:eastAsia="en-US"/>
        </w:rPr>
        <w:t xml:space="preserve"> also put great value into the </w:t>
      </w:r>
      <w:r w:rsidR="00666216" w:rsidRPr="000C4585">
        <w:rPr>
          <w:lang w:eastAsia="en-US"/>
        </w:rPr>
        <w:t>teacher’s</w:t>
      </w:r>
      <w:r w:rsidR="006604F5" w:rsidRPr="000C4585">
        <w:rPr>
          <w:lang w:eastAsia="en-US"/>
        </w:rPr>
        <w:t xml:space="preserve"> professionalism and </w:t>
      </w:r>
      <w:r w:rsidR="00222EEA" w:rsidRPr="000C4585">
        <w:rPr>
          <w:lang w:eastAsia="en-US"/>
        </w:rPr>
        <w:t>skillset. They believe</w:t>
      </w:r>
      <w:r w:rsidR="006604F5" w:rsidRPr="000C4585">
        <w:rPr>
          <w:lang w:eastAsia="en-US"/>
        </w:rPr>
        <w:t xml:space="preserve"> that th</w:t>
      </w:r>
      <w:r w:rsidR="00222EEA" w:rsidRPr="000C4585">
        <w:rPr>
          <w:lang w:eastAsia="en-US"/>
        </w:rPr>
        <w:t>e teacher must have knowledge about</w:t>
      </w:r>
      <w:r w:rsidR="006604F5" w:rsidRPr="000C4585">
        <w:rPr>
          <w:lang w:eastAsia="en-US"/>
        </w:rPr>
        <w:t xml:space="preserve"> the school curriculum</w:t>
      </w:r>
      <w:r w:rsidR="00222EEA" w:rsidRPr="000C4585">
        <w:rPr>
          <w:lang w:eastAsia="en-US"/>
        </w:rPr>
        <w:t>,</w:t>
      </w:r>
      <w:r w:rsidR="006604F5" w:rsidRPr="000C4585">
        <w:rPr>
          <w:lang w:eastAsia="en-US"/>
        </w:rPr>
        <w:t xml:space="preserve"> and </w:t>
      </w:r>
      <w:r w:rsidR="00222EEA" w:rsidRPr="000C4585">
        <w:rPr>
          <w:lang w:eastAsia="en-US"/>
        </w:rPr>
        <w:t>they need</w:t>
      </w:r>
      <w:r w:rsidR="006604F5" w:rsidRPr="000C4585">
        <w:rPr>
          <w:lang w:eastAsia="en-US"/>
        </w:rPr>
        <w:t xml:space="preserve"> to be able to communicate clearly. </w:t>
      </w:r>
    </w:p>
    <w:p w14:paraId="395FAEC6" w14:textId="77777777" w:rsidR="008F5391" w:rsidRPr="000C4585" w:rsidRDefault="008A42FA">
      <w:pPr>
        <w:pStyle w:val="Heading2"/>
      </w:pPr>
      <w:bookmarkStart w:id="10" w:name="_Toc330016597"/>
      <w:bookmarkStart w:id="11" w:name="_Toc127880899"/>
      <w:r w:rsidRPr="000C4585">
        <w:t>Transactive Knowledge Systems</w:t>
      </w:r>
      <w:bookmarkEnd w:id="10"/>
    </w:p>
    <w:p w14:paraId="26C0A67E" w14:textId="139F67FF" w:rsidR="00A37E52" w:rsidRPr="000C4585" w:rsidRDefault="00962F8D">
      <w:pPr>
        <w:spacing w:before="0" w:after="0"/>
        <w:rPr>
          <w:rFonts w:ascii="Times" w:hAnsi="Times"/>
          <w:sz w:val="20"/>
          <w:szCs w:val="20"/>
          <w:lang w:eastAsia="en-US"/>
        </w:rPr>
      </w:pPr>
      <w:r w:rsidRPr="000C4585">
        <w:rPr>
          <w:lang w:eastAsia="en-US"/>
        </w:rPr>
        <w:t>Transactive Knowledge Systems, also know</w:t>
      </w:r>
      <w:r w:rsidR="009E2BB5">
        <w:rPr>
          <w:lang w:eastAsia="en-US"/>
        </w:rPr>
        <w:t>n</w:t>
      </w:r>
      <w:r w:rsidRPr="000C4585">
        <w:rPr>
          <w:lang w:eastAsia="en-US"/>
        </w:rPr>
        <w:t xml:space="preserve"> as Transactive Memory systems</w:t>
      </w:r>
      <w:r w:rsidR="00107A95" w:rsidRPr="000C4585">
        <w:rPr>
          <w:lang w:eastAsia="en-US"/>
        </w:rPr>
        <w:t>,</w:t>
      </w:r>
      <w:r w:rsidRPr="000C4585">
        <w:rPr>
          <w:lang w:eastAsia="en-US"/>
        </w:rPr>
        <w:t xml:space="preserve"> is a theoretical model on people and/or systems abilities to communicate in order to collect, decode, store</w:t>
      </w:r>
      <w:r w:rsidR="00336A5C" w:rsidRPr="000C4585">
        <w:rPr>
          <w:lang w:eastAsia="en-US"/>
        </w:rPr>
        <w:t>,</w:t>
      </w:r>
      <w:r w:rsidRPr="000C4585">
        <w:rPr>
          <w:lang w:eastAsia="en-US"/>
        </w:rPr>
        <w:t xml:space="preserve"> and retrieve information and knowledge </w:t>
      </w:r>
      <w:r w:rsidRPr="000C4585">
        <w:rPr>
          <w:lang w:eastAsia="en-US"/>
        </w:rPr>
        <w:fldChar w:fldCharType="begin"/>
      </w:r>
      <w:r w:rsidR="00891CA5">
        <w:rPr>
          <w:lang w:eastAsia="en-US"/>
        </w:rPr>
        <w:instrText xml:space="preserve"> ADDIN ZOTERO_ITEM CSL_CITATION {"citationID":"TBCczRlu","properties":{"formattedCitation":"(Brauner and Becker, 2006)","plainCitation":"(Brauner and Becker, 2006)","dontUpdate":true},"citationItems":[{"id":14,"uris":["http://zotero.org/users/local/sWpsrwij/items/AUSU2638"],"uri":["http://zotero.org/users/local/sWpsrwij/items/AUSU2638"],"itemData":{"id":14,"type":"article-journal","title":"Beyond knowledge sharing: the management of transactive knowledge systems","container-title":"Knowledge and Process management","page":"62-71","volume":"13","issue":"1","author":[{"family":"Brauner","given":"Elisabeth"},{"family":"Becker","given":"Albrecht"}],"issued":{"date-parts":[["2006"]]}}}],"schema":"https://github.com/citation-style-language/schema/raw/master/csl-citation.json"} </w:instrText>
      </w:r>
      <w:r w:rsidRPr="000C4585">
        <w:rPr>
          <w:lang w:eastAsia="en-US"/>
        </w:rPr>
        <w:fldChar w:fldCharType="separate"/>
      </w:r>
      <w:r w:rsidRPr="000C4585">
        <w:rPr>
          <w:noProof/>
          <w:lang w:eastAsia="en-US"/>
        </w:rPr>
        <w:t xml:space="preserve">(Brauner </w:t>
      </w:r>
      <w:r w:rsidR="00C21749">
        <w:rPr>
          <w:noProof/>
          <w:lang w:eastAsia="en-US"/>
        </w:rPr>
        <w:t>&amp;</w:t>
      </w:r>
      <w:r w:rsidR="00C21749" w:rsidRPr="000C4585">
        <w:rPr>
          <w:noProof/>
          <w:lang w:eastAsia="en-US"/>
        </w:rPr>
        <w:t xml:space="preserve"> </w:t>
      </w:r>
      <w:r w:rsidRPr="000C4585">
        <w:rPr>
          <w:noProof/>
          <w:lang w:eastAsia="en-US"/>
        </w:rPr>
        <w:t>Becker, 2006)</w:t>
      </w:r>
      <w:r w:rsidRPr="000C4585">
        <w:rPr>
          <w:lang w:eastAsia="en-US"/>
        </w:rPr>
        <w:fldChar w:fldCharType="end"/>
      </w:r>
      <w:r w:rsidR="00336A5C" w:rsidRPr="000C4585">
        <w:rPr>
          <w:lang w:eastAsia="en-US"/>
        </w:rPr>
        <w:t>. This framework</w:t>
      </w:r>
      <w:r w:rsidRPr="000C4585">
        <w:rPr>
          <w:lang w:eastAsia="en-US"/>
        </w:rPr>
        <w:t xml:space="preserve"> is based on the theory of Transactive Memory</w:t>
      </w:r>
      <w:r w:rsidR="00336A5C" w:rsidRPr="000C4585">
        <w:rPr>
          <w:lang w:eastAsia="en-US"/>
        </w:rPr>
        <w:t>,</w:t>
      </w:r>
      <w:r w:rsidRPr="000C4585">
        <w:rPr>
          <w:lang w:eastAsia="en-US"/>
        </w:rPr>
        <w:t xml:space="preserve"> </w:t>
      </w:r>
      <w:r w:rsidRPr="000C4585">
        <w:rPr>
          <w:lang w:eastAsia="en-US"/>
        </w:rPr>
        <w:fldChar w:fldCharType="begin"/>
      </w:r>
      <w:r w:rsidR="00891CA5">
        <w:rPr>
          <w:lang w:eastAsia="en-US"/>
        </w:rPr>
        <w:instrText xml:space="preserve"> ADDIN ZOTERO_ITEM CSL_CITATION {"citationID":"A2PmFd8i","properties":{"formattedCitation":"(Wegner 1987)","plainCitation":"(Wegner 1987)"},"citationItems":[{"id":24,"uris":["http://zotero.org/users/local/sWpsrwij/items/DU7TSV3Z"],"uri":["http://zotero.org/users/local/sWpsrwij/items/DU7TSV3Z"],"itemData":{"id":24,"type":"chapter","title":"Transactive memory: A contemporary analysis of the group mind","container-title":"Theories of group behavior","publisher":"Springer","page":"185-208","author":[{"family":"Wegner","given":"Daniel M."}],"issued":{"date-parts":[["1987"]]}}}],"schema":"https://github.com/citation-style-language/schema/raw/master/csl-citation.json"} </w:instrText>
      </w:r>
      <w:r w:rsidRPr="000C4585">
        <w:rPr>
          <w:lang w:eastAsia="en-US"/>
        </w:rPr>
        <w:fldChar w:fldCharType="separate"/>
      </w:r>
      <w:r w:rsidR="00891CA5">
        <w:rPr>
          <w:noProof/>
          <w:lang w:eastAsia="en-US"/>
        </w:rPr>
        <w:t>(Wegner 1987)</w:t>
      </w:r>
      <w:r w:rsidRPr="000C4585">
        <w:rPr>
          <w:lang w:eastAsia="en-US"/>
        </w:rPr>
        <w:fldChar w:fldCharType="end"/>
      </w:r>
      <w:r w:rsidRPr="000C4585">
        <w:rPr>
          <w:lang w:eastAsia="en-US"/>
        </w:rPr>
        <w:t xml:space="preserve"> and the idea of the group mind that </w:t>
      </w:r>
      <w:r w:rsidRPr="000C4585">
        <w:rPr>
          <w:lang w:eastAsia="en-US"/>
        </w:rPr>
        <w:fldChar w:fldCharType="begin"/>
      </w:r>
      <w:r w:rsidR="00891CA5">
        <w:rPr>
          <w:lang w:eastAsia="en-US"/>
        </w:rPr>
        <w:instrText xml:space="preserve"> ADDIN ZOTERO_ITEM CSL_CITATION {"citationID":"Ry4RV6Pd","properties":{"formattedCitation":"(Wegner, 1987)","plainCitation":"(Wegner, 1987)","dontUpdate":true},"citationItems":[{"id":24,"uris":["http://zotero.org/users/local/sWpsrwij/items/DU7TSV3Z"],"uri":["http://zotero.org/users/local/sWpsrwij/items/DU7TSV3Z"],"itemData":{"id":24,"type":"chapter","title":"Transactive memory: A contemporary analysis of the group mind","container-title":"Theories of group behavior","publisher":"Springer","page":"185-208","author":[{"family":"Wegner","given":"Daniel M."}],"issued":{"date-parts":[["1987"]]}}}],"schema":"https://github.com/citation-style-language/schema/raw/master/csl-citation.json"} </w:instrText>
      </w:r>
      <w:r w:rsidRPr="000C4585">
        <w:rPr>
          <w:lang w:eastAsia="en-US"/>
        </w:rPr>
        <w:fldChar w:fldCharType="separate"/>
      </w:r>
      <w:r w:rsidRPr="000C4585">
        <w:rPr>
          <w:noProof/>
          <w:lang w:eastAsia="en-US"/>
        </w:rPr>
        <w:t>Wegner (1987)</w:t>
      </w:r>
      <w:r w:rsidRPr="000C4585">
        <w:rPr>
          <w:lang w:eastAsia="en-US"/>
        </w:rPr>
        <w:fldChar w:fldCharType="end"/>
      </w:r>
      <w:r w:rsidRPr="000C4585">
        <w:rPr>
          <w:lang w:eastAsia="en-US"/>
        </w:rPr>
        <w:t xml:space="preserve"> </w:t>
      </w:r>
      <w:r w:rsidR="00340B01">
        <w:rPr>
          <w:lang w:eastAsia="en-US"/>
        </w:rPr>
        <w:t xml:space="preserve"> and </w:t>
      </w:r>
      <w:r w:rsidR="00340B01">
        <w:t xml:space="preserve">Weick &amp; Roberts (1993) </w:t>
      </w:r>
      <w:r w:rsidRPr="000C4585">
        <w:rPr>
          <w:lang w:eastAsia="en-US"/>
        </w:rPr>
        <w:t xml:space="preserve">discusses in </w:t>
      </w:r>
      <w:r w:rsidR="00340B01">
        <w:rPr>
          <w:lang w:eastAsia="en-US"/>
        </w:rPr>
        <w:t>their</w:t>
      </w:r>
      <w:r w:rsidR="00340B01" w:rsidRPr="000C4585">
        <w:rPr>
          <w:lang w:eastAsia="en-US"/>
        </w:rPr>
        <w:t xml:space="preserve"> </w:t>
      </w:r>
      <w:r w:rsidRPr="000C4585">
        <w:rPr>
          <w:lang w:eastAsia="en-US"/>
        </w:rPr>
        <w:t>article</w:t>
      </w:r>
      <w:r w:rsidR="00340B01">
        <w:rPr>
          <w:lang w:eastAsia="en-US"/>
        </w:rPr>
        <w:t>s</w:t>
      </w:r>
      <w:r w:rsidRPr="000C4585">
        <w:rPr>
          <w:lang w:eastAsia="en-US"/>
        </w:rPr>
        <w:t>. The theory of Transactive Memory is also on</w:t>
      </w:r>
      <w:r w:rsidR="00336A5C" w:rsidRPr="000C4585">
        <w:rPr>
          <w:lang w:eastAsia="en-US"/>
        </w:rPr>
        <w:t>e</w:t>
      </w:r>
      <w:r w:rsidRPr="000C4585">
        <w:rPr>
          <w:lang w:eastAsia="en-US"/>
        </w:rPr>
        <w:t xml:space="preserve"> of the key concepts</w:t>
      </w:r>
      <w:r w:rsidR="00336A5C" w:rsidRPr="000C4585">
        <w:rPr>
          <w:lang w:eastAsia="en-US"/>
        </w:rPr>
        <w:t>,</w:t>
      </w:r>
      <w:r w:rsidRPr="000C4585">
        <w:rPr>
          <w:lang w:eastAsia="en-US"/>
        </w:rPr>
        <w:t xml:space="preserve"> and the core of</w:t>
      </w:r>
      <w:r w:rsidR="00336A5C" w:rsidRPr="000C4585">
        <w:rPr>
          <w:lang w:eastAsia="en-US"/>
        </w:rPr>
        <w:t xml:space="preserve"> the</w:t>
      </w:r>
      <w:r w:rsidRPr="000C4585">
        <w:rPr>
          <w:lang w:eastAsia="en-US"/>
        </w:rPr>
        <w:t xml:space="preserve"> theory of Transactive Knowledge Systems. </w:t>
      </w:r>
    </w:p>
    <w:p w14:paraId="0192F994" w14:textId="03FBBBAC" w:rsidR="002B7DD0" w:rsidRPr="000C4585" w:rsidRDefault="002B7DD0">
      <w:pPr>
        <w:spacing w:before="0" w:after="0"/>
        <w:rPr>
          <w:lang w:eastAsia="en-US"/>
        </w:rPr>
      </w:pPr>
      <w:r w:rsidRPr="000C4585">
        <w:rPr>
          <w:lang w:eastAsia="en-US"/>
        </w:rPr>
        <w:lastRenderedPageBreak/>
        <w:br/>
        <w:t>The group mind is the theory that individual memories collaboratively work together with external memories to create the common group mind</w:t>
      </w:r>
      <w:r w:rsidR="00E927FB" w:rsidRPr="000C4585">
        <w:rPr>
          <w:lang w:eastAsia="en-US"/>
        </w:rPr>
        <w:t>,</w:t>
      </w:r>
      <w:r w:rsidRPr="000C4585">
        <w:rPr>
          <w:lang w:eastAsia="en-US"/>
        </w:rPr>
        <w:t xml:space="preserve"> or in the case of the Transactive Knowledge Systems, the system </w:t>
      </w:r>
      <w:r w:rsidRPr="000C4585">
        <w:rPr>
          <w:lang w:eastAsia="en-US"/>
        </w:rPr>
        <w:fldChar w:fldCharType="begin"/>
      </w:r>
      <w:r w:rsidR="00891CA5">
        <w:rPr>
          <w:lang w:eastAsia="en-US"/>
        </w:rPr>
        <w:instrText xml:space="preserve"> ADDIN ZOTERO_ITEM CSL_CITATION {"citationID":"vXOZNf4b","properties":{"formattedCitation":"(Wegner, 1987; Brauner and Becker, 2006)","plainCitation":"(Wegner, 1987; Brauner and Becker, 2006)","dontUpdate":true},"citationItems":[{"id":24,"uris":["http://zotero.org/users/local/sWpsrwij/items/DU7TSV3Z"],"uri":["http://zotero.org/users/local/sWpsrwij/items/DU7TSV3Z"],"itemData":{"id":24,"type":"chapter","title":"Transactive memory: A contemporary analysis of the group mind","container-title":"Theories of group behavior","publisher":"Springer","page":"185-208","author":[{"family":"Wegner","given":"Daniel M."}],"issued":{"date-parts":[["1987"]]}}},{"id":14,"uris":["http://zotero.org/users/local/sWpsrwij/items/AUSU2638"],"uri":["http://zotero.org/users/local/sWpsrwij/items/AUSU2638"],"itemData":{"id":14,"type":"article-journal","title":"Beyond knowledge sharing: the management of transactive knowledge systems","container-title":"Knowledge and Process management","page":"62-71","volume":"13","issue":"1","author":[{"family":"Brauner","given":"Elisabeth"},{"family":"Becker","given":"Albrecht"}],"issued":{"date-parts":[["2006"]]}}}],"schema":"https://github.com/citation-style-language/schema/raw/master/csl-citation.json"} </w:instrText>
      </w:r>
      <w:r w:rsidRPr="000C4585">
        <w:rPr>
          <w:lang w:eastAsia="en-US"/>
        </w:rPr>
        <w:fldChar w:fldCharType="separate"/>
      </w:r>
      <w:r w:rsidRPr="000C4585">
        <w:rPr>
          <w:noProof/>
          <w:lang w:eastAsia="en-US"/>
        </w:rPr>
        <w:t xml:space="preserve">(Wegner, 1987; Brauner </w:t>
      </w:r>
      <w:r w:rsidR="00D837BF">
        <w:rPr>
          <w:noProof/>
          <w:lang w:eastAsia="en-US"/>
        </w:rPr>
        <w:t>&amp;</w:t>
      </w:r>
      <w:r w:rsidR="00D837BF" w:rsidRPr="000C4585">
        <w:rPr>
          <w:noProof/>
          <w:lang w:eastAsia="en-US"/>
        </w:rPr>
        <w:t xml:space="preserve"> </w:t>
      </w:r>
      <w:r w:rsidRPr="000C4585">
        <w:rPr>
          <w:noProof/>
          <w:lang w:eastAsia="en-US"/>
        </w:rPr>
        <w:t>Becker, 2006)</w:t>
      </w:r>
      <w:r w:rsidRPr="000C4585">
        <w:rPr>
          <w:lang w:eastAsia="en-US"/>
        </w:rPr>
        <w:fldChar w:fldCharType="end"/>
      </w:r>
      <w:r w:rsidRPr="000C4585">
        <w:rPr>
          <w:lang w:eastAsia="en-US"/>
        </w:rPr>
        <w:t>.</w:t>
      </w:r>
      <w:r w:rsidR="00B923E1">
        <w:rPr>
          <w:lang w:eastAsia="en-US"/>
        </w:rPr>
        <w:t xml:space="preserve"> </w:t>
      </w:r>
      <w:r w:rsidR="00406BC7">
        <w:rPr>
          <w:lang w:eastAsia="en-US"/>
        </w:rPr>
        <w:t>Running internal and external processes involving information gathering, sharing and sense making creates the group mind</w:t>
      </w:r>
      <w:r w:rsidR="00B923E1">
        <w:rPr>
          <w:lang w:eastAsia="en-US"/>
        </w:rPr>
        <w:t>.</w:t>
      </w:r>
    </w:p>
    <w:p w14:paraId="7E7D4F32" w14:textId="02CF93D7" w:rsidR="002B7DD0" w:rsidRPr="000C4585" w:rsidRDefault="002B7DD0">
      <w:pPr>
        <w:pStyle w:val="Heading3"/>
      </w:pPr>
      <w:bookmarkStart w:id="12" w:name="_Toc330016598"/>
      <w:r w:rsidRPr="000C4585">
        <w:t>Transactive Processes</w:t>
      </w:r>
      <w:bookmarkEnd w:id="12"/>
    </w:p>
    <w:p w14:paraId="633E3DF3" w14:textId="2B20890D" w:rsidR="00272F9E" w:rsidRPr="000C4585" w:rsidRDefault="008B44ED" w:rsidP="000B1157">
      <w:pPr>
        <w:pStyle w:val="BodyText"/>
        <w:spacing w:line="240" w:lineRule="auto"/>
        <w:jc w:val="left"/>
      </w:pPr>
      <w:r w:rsidRPr="000C4585">
        <w:t xml:space="preserve">Transactive processes </w:t>
      </w:r>
      <w:r w:rsidRPr="000C4585">
        <w:fldChar w:fldCharType="begin"/>
      </w:r>
      <w:r w:rsidR="00891CA5">
        <w:instrText xml:space="preserve"> ADDIN ZOTERO_ITEM CSL_CITATION {"citationID":"WIoLSnkW","properties":{"formattedCitation":"(Brauner and Becker, 2006)","plainCitation":"(Brauner and Becker, 2006)","dontUpdate":true},"citationItems":[{"id":14,"uris":["http://zotero.org/users/local/sWpsrwij/items/AUSU2638"],"uri":["http://zotero.org/users/local/sWpsrwij/items/AUSU2638"],"itemData":{"id":14,"type":"article-journal","title":"Beyond knowledge sharing: the management of transactive knowledge systems","container-title":"Knowledge and Process management","page":"62-71","volume":"13","issue":"1","author":[{"family":"Brauner","given":"Elisabeth"},{"family":"Becker","given":"Albrecht"}],"issued":{"date-parts":[["2006"]]}}}],"schema":"https://github.com/citation-style-language/schema/raw/master/csl-citation.json"} </w:instrText>
      </w:r>
      <w:r w:rsidRPr="000C4585">
        <w:fldChar w:fldCharType="separate"/>
      </w:r>
      <w:r w:rsidRPr="000C4585">
        <w:rPr>
          <w:noProof/>
        </w:rPr>
        <w:t xml:space="preserve">(Brauner </w:t>
      </w:r>
      <w:r w:rsidR="00396555">
        <w:rPr>
          <w:noProof/>
        </w:rPr>
        <w:t>&amp;</w:t>
      </w:r>
      <w:r w:rsidR="00396555" w:rsidRPr="000C4585">
        <w:rPr>
          <w:noProof/>
        </w:rPr>
        <w:t xml:space="preserve"> </w:t>
      </w:r>
      <w:r w:rsidRPr="000C4585">
        <w:rPr>
          <w:noProof/>
        </w:rPr>
        <w:t>Becker, 2006)</w:t>
      </w:r>
      <w:r w:rsidRPr="000C4585">
        <w:fldChar w:fldCharType="end"/>
      </w:r>
      <w:r w:rsidR="00EE28BB">
        <w:t>,</w:t>
      </w:r>
      <w:r w:rsidRPr="000C4585">
        <w:t xml:space="preserve"> are the </w:t>
      </w:r>
      <w:r w:rsidR="00E927FB" w:rsidRPr="000C4585">
        <w:t>procedures</w:t>
      </w:r>
      <w:r w:rsidRPr="000C4585">
        <w:t xml:space="preserve"> that are the foundation when implementing the</w:t>
      </w:r>
      <w:r w:rsidR="00231693" w:rsidRPr="000C4585">
        <w:t xml:space="preserve"> theory of</w:t>
      </w:r>
      <w:r w:rsidRPr="000C4585">
        <w:t xml:space="preserve"> Transactive Knowledge Systems. </w:t>
      </w:r>
      <w:r w:rsidR="00231693" w:rsidRPr="000C4585">
        <w:t xml:space="preserve">These processes are based on a communicative knowledge exchange </w:t>
      </w:r>
      <w:r w:rsidR="00E927FB" w:rsidRPr="000C4585">
        <w:t>method,</w:t>
      </w:r>
      <w:r w:rsidR="00501F2D" w:rsidRPr="000C4585">
        <w:t xml:space="preserve"> and allows memories</w:t>
      </w:r>
      <w:r w:rsidR="00231693" w:rsidRPr="000C4585">
        <w:t xml:space="preserve"> that are stored on a specific </w:t>
      </w:r>
      <w:r w:rsidR="004918CD" w:rsidRPr="000C4585">
        <w:t xml:space="preserve">system </w:t>
      </w:r>
      <w:r w:rsidR="00231693" w:rsidRPr="000C4585">
        <w:t>to be accessed</w:t>
      </w:r>
      <w:r w:rsidR="004918CD" w:rsidRPr="000C4585">
        <w:t>,</w:t>
      </w:r>
      <w:r w:rsidR="00B74781" w:rsidRPr="000C4585">
        <w:t xml:space="preserve"> and therefore</w:t>
      </w:r>
      <w:r w:rsidR="00231693" w:rsidRPr="000C4585">
        <w:t xml:space="preserve"> bridge and reduce the gap between two systems or two persons</w:t>
      </w:r>
      <w:r w:rsidR="00A54EA9">
        <w:t>’</w:t>
      </w:r>
      <w:r w:rsidR="00231693" w:rsidRPr="000C4585">
        <w:t xml:space="preserve"> knowledge.</w:t>
      </w:r>
      <w:r w:rsidR="00AD0BFF">
        <w:t xml:space="preserve"> </w:t>
      </w:r>
      <w:r w:rsidR="00231693" w:rsidRPr="000C4585">
        <w:t>This is achieved through interaction among people or systems that handle or deal with memory management</w:t>
      </w:r>
      <w:r w:rsidR="00BF1326">
        <w:t>.</w:t>
      </w:r>
      <w:r w:rsidR="003A418E">
        <w:t xml:space="preserve"> </w:t>
      </w:r>
      <w:r w:rsidR="00231693" w:rsidRPr="000C4585">
        <w:t xml:space="preserve">In order for this to properly function </w:t>
      </w:r>
      <w:r w:rsidR="00501F2D" w:rsidRPr="000C4585">
        <w:t>and be efficient</w:t>
      </w:r>
      <w:r w:rsidR="00231693" w:rsidRPr="000C4585">
        <w:t xml:space="preserve">, </w:t>
      </w:r>
      <w:r w:rsidR="00FE50B8" w:rsidRPr="000C4585">
        <w:t>there has to be an existence of</w:t>
      </w:r>
      <w:r w:rsidR="00F5247F" w:rsidRPr="000C4585">
        <w:t xml:space="preserve"> “metaknowledge” or knowledge abou</w:t>
      </w:r>
      <w:r w:rsidR="00FE50B8" w:rsidRPr="000C4585">
        <w:t>t knowledge</w:t>
      </w:r>
      <w:r w:rsidR="00665EAB">
        <w:t xml:space="preserve">. </w:t>
      </w:r>
      <w:r w:rsidR="00F5247F" w:rsidRPr="000C4585">
        <w:fldChar w:fldCharType="begin"/>
      </w:r>
      <w:r w:rsidR="00891CA5">
        <w:instrText xml:space="preserve"> ADDIN ZOTERO_ITEM CSL_CITATION {"citationID":"9jPPaS3n","properties":{"formattedCitation":"(Brauner and Becker, 2006)","plainCitation":"(Brauner and Becker, 2006)","dontUpdate":true},"citationItems":[{"id":14,"uris":["http://zotero.org/users/local/sWpsrwij/items/AUSU2638"],"uri":["http://zotero.org/users/local/sWpsrwij/items/AUSU2638"],"itemData":{"id":14,"type":"article-journal","title":"Beyond knowledge sharing: the management of transactive knowledge systems","container-title":"Knowledge and Process management","page":"62-71","volume":"13","issue":"1","author":[{"family":"Brauner","given":"Elisabeth"},{"family":"Becker","given":"Albrecht"}],"issued":{"date-parts":[["2006"]]}}}],"schema":"https://github.com/citation-style-language/schema/raw/master/csl-citation.json"} </w:instrText>
      </w:r>
      <w:r w:rsidR="00F5247F" w:rsidRPr="000C4585">
        <w:fldChar w:fldCharType="separate"/>
      </w:r>
      <w:r w:rsidR="00F5247F" w:rsidRPr="000C4585">
        <w:rPr>
          <w:noProof/>
        </w:rPr>
        <w:t xml:space="preserve">Brauner </w:t>
      </w:r>
      <w:r w:rsidR="000B1157">
        <w:rPr>
          <w:noProof/>
        </w:rPr>
        <w:t>and</w:t>
      </w:r>
      <w:r w:rsidR="00FD0D88" w:rsidRPr="000C4585">
        <w:rPr>
          <w:noProof/>
        </w:rPr>
        <w:t xml:space="preserve"> </w:t>
      </w:r>
      <w:r w:rsidR="00F5247F" w:rsidRPr="000C4585">
        <w:rPr>
          <w:noProof/>
        </w:rPr>
        <w:t>Becker (2006)</w:t>
      </w:r>
      <w:r w:rsidR="00F5247F" w:rsidRPr="000C4585">
        <w:fldChar w:fldCharType="end"/>
      </w:r>
      <w:r w:rsidR="00501F2D" w:rsidRPr="000C4585">
        <w:t xml:space="preserve"> </w:t>
      </w:r>
      <w:r w:rsidR="005D2706" w:rsidRPr="000C4585">
        <w:t>define</w:t>
      </w:r>
      <w:r w:rsidR="00501F2D" w:rsidRPr="000C4585">
        <w:t xml:space="preserve"> metaknowledge as</w:t>
      </w:r>
      <w:r w:rsidR="00F5247F" w:rsidRPr="000C4585">
        <w:t xml:space="preserve"> knowledge about knowledge, </w:t>
      </w:r>
      <w:r w:rsidR="006B6567" w:rsidRPr="000C4585">
        <w:t>such as information</w:t>
      </w:r>
      <w:r w:rsidR="00F5247F" w:rsidRPr="000C4585">
        <w:t xml:space="preserve"> about </w:t>
      </w:r>
      <w:r w:rsidR="00D442DB" w:rsidRPr="000C4585">
        <w:t>a person</w:t>
      </w:r>
      <w:r w:rsidR="00F5247F" w:rsidRPr="000C4585">
        <w:t xml:space="preserve"> and/or systems knowledge, or the </w:t>
      </w:r>
      <w:r w:rsidR="006B6567" w:rsidRPr="000C4585">
        <w:t>awareness</w:t>
      </w:r>
      <w:r w:rsidR="00F5247F" w:rsidRPr="000C4585">
        <w:t xml:space="preserve"> about other persons and/or systems knowledge. Metaknowledge is crucial fo</w:t>
      </w:r>
      <w:r w:rsidR="002C289E" w:rsidRPr="000C4585">
        <w:t xml:space="preserve">r the success of the transactive process, </w:t>
      </w:r>
      <w:r w:rsidR="00F5247F" w:rsidRPr="000C4585">
        <w:t xml:space="preserve">in creating new knowledge </w:t>
      </w:r>
      <w:r w:rsidR="00F5247F" w:rsidRPr="000C4585">
        <w:fldChar w:fldCharType="begin"/>
      </w:r>
      <w:r w:rsidR="00891CA5">
        <w:instrText xml:space="preserve"> ADDIN ZOTERO_ITEM CSL_CITATION {"citationID":"g2jXNGoN","properties":{"formattedCitation":"(Brauner and Becker, 2006)","plainCitation":"(Brauner and Becker, 2006)","dontUpdate":true},"citationItems":[{"id":14,"uris":["http://zotero.org/users/local/sWpsrwij/items/AUSU2638"],"uri":["http://zotero.org/users/local/sWpsrwij/items/AUSU2638"],"itemData":{"id":14,"type":"article-journal","title":"Beyond knowledge sharing: the management of transactive knowledge systems","container-title":"Knowledge and Process management","page":"62-71","volume":"13","issue":"1","author":[{"family":"Brauner","given":"Elisabeth"},{"family":"Becker","given":"Albrecht"}],"issued":{"date-parts":[["2006"]]}}}],"schema":"https://github.com/citation-style-language/schema/raw/master/csl-citation.json"} </w:instrText>
      </w:r>
      <w:r w:rsidR="00F5247F" w:rsidRPr="000C4585">
        <w:fldChar w:fldCharType="separate"/>
      </w:r>
      <w:r w:rsidR="00F5247F" w:rsidRPr="000C4585">
        <w:rPr>
          <w:noProof/>
        </w:rPr>
        <w:t xml:space="preserve">(Brauner </w:t>
      </w:r>
      <w:r w:rsidR="00425E3E">
        <w:rPr>
          <w:noProof/>
        </w:rPr>
        <w:t>&amp;</w:t>
      </w:r>
      <w:r w:rsidR="00425E3E" w:rsidRPr="000C4585">
        <w:rPr>
          <w:noProof/>
        </w:rPr>
        <w:t xml:space="preserve"> </w:t>
      </w:r>
      <w:r w:rsidR="00F5247F" w:rsidRPr="000C4585">
        <w:rPr>
          <w:noProof/>
        </w:rPr>
        <w:t>Becker, 2006)</w:t>
      </w:r>
      <w:r w:rsidR="00F5247F" w:rsidRPr="000C4585">
        <w:fldChar w:fldCharType="end"/>
      </w:r>
      <w:r w:rsidR="00F5247F" w:rsidRPr="000C4585">
        <w:t>.</w:t>
      </w:r>
    </w:p>
    <w:p w14:paraId="0A6567D2" w14:textId="46D8C174" w:rsidR="002B7DD0" w:rsidRPr="000C4585" w:rsidRDefault="00272F9E" w:rsidP="000B1157">
      <w:pPr>
        <w:pStyle w:val="BodyText"/>
        <w:spacing w:line="240" w:lineRule="auto"/>
        <w:jc w:val="left"/>
      </w:pPr>
      <w:r w:rsidRPr="000C4585">
        <w:t>The transactive processes are not only intended to be used on an individual and/or entity level, but</w:t>
      </w:r>
      <w:r w:rsidR="001567BA" w:rsidRPr="000C4585">
        <w:t xml:space="preserve"> also on an organizational platform</w:t>
      </w:r>
      <w:r w:rsidRPr="000C4585">
        <w:t>. These processes allow organizations to collaboratively work together with other organizations in order to manage and solve very advance</w:t>
      </w:r>
      <w:r w:rsidR="00962F37" w:rsidRPr="000C4585">
        <w:t>d</w:t>
      </w:r>
      <w:r w:rsidRPr="000C4585">
        <w:t xml:space="preserve"> and complex questions and/or issues </w:t>
      </w:r>
      <w:r w:rsidRPr="000C4585">
        <w:fldChar w:fldCharType="begin"/>
      </w:r>
      <w:r w:rsidR="00891CA5">
        <w:instrText xml:space="preserve"> ADDIN ZOTERO_ITEM CSL_CITATION {"citationID":"rHDuEGxU","properties":{"formattedCitation":"(Brauner and Becker, 2006)","plainCitation":"(Brauner and Becker, 2006)","dontUpdate":true},"citationItems":[{"id":14,"uris":["http://zotero.org/users/local/sWpsrwij/items/AUSU2638"],"uri":["http://zotero.org/users/local/sWpsrwij/items/AUSU2638"],"itemData":{"id":14,"type":"article-journal","title":"Beyond knowledge sharing: the management of transactive knowledge systems","container-title":"Knowledge and Process management","page":"62-71","volume":"13","issue":"1","author":[{"family":"Brauner","given":"Elisabeth"},{"family":"Becker","given":"Albrecht"}],"issued":{"date-parts":[["2006"]]}}}],"schema":"https://github.com/citation-style-language/schema/raw/master/csl-citation.json"} </w:instrText>
      </w:r>
      <w:r w:rsidRPr="000C4585">
        <w:fldChar w:fldCharType="separate"/>
      </w:r>
      <w:r w:rsidRPr="000C4585">
        <w:rPr>
          <w:noProof/>
        </w:rPr>
        <w:t xml:space="preserve">(Brauner </w:t>
      </w:r>
      <w:r w:rsidR="0033340F">
        <w:rPr>
          <w:noProof/>
        </w:rPr>
        <w:t>&amp;</w:t>
      </w:r>
      <w:r w:rsidR="0033340F" w:rsidRPr="000C4585">
        <w:rPr>
          <w:noProof/>
        </w:rPr>
        <w:t xml:space="preserve"> </w:t>
      </w:r>
      <w:r w:rsidRPr="000C4585">
        <w:rPr>
          <w:noProof/>
        </w:rPr>
        <w:t>Becker, 2006)</w:t>
      </w:r>
      <w:r w:rsidRPr="000C4585">
        <w:fldChar w:fldCharType="end"/>
      </w:r>
      <w:r w:rsidRPr="000C4585">
        <w:t xml:space="preserve">. </w:t>
      </w:r>
      <w:r w:rsidR="00962F37" w:rsidRPr="000C4585">
        <w:t>It can</w:t>
      </w:r>
      <w:r w:rsidR="00FE50B8" w:rsidRPr="000C4585">
        <w:t xml:space="preserve"> also be the source of many problems when an organization </w:t>
      </w:r>
      <w:r w:rsidR="00962F37" w:rsidRPr="000C4585">
        <w:t>becomes too large. Grandiose size in an organization,</w:t>
      </w:r>
      <w:r w:rsidR="00FE50B8" w:rsidRPr="000C4585">
        <w:t xml:space="preserve"> makes it harder to maintain a </w:t>
      </w:r>
      <w:r w:rsidR="00962F37" w:rsidRPr="000C4585">
        <w:t>mutual metaknowledge between all</w:t>
      </w:r>
      <w:r w:rsidR="00FE50B8" w:rsidRPr="000C4585">
        <w:t xml:space="preserve"> involved </w:t>
      </w:r>
      <w:r w:rsidR="00962F37" w:rsidRPr="000C4585">
        <w:t xml:space="preserve">parties </w:t>
      </w:r>
      <w:r w:rsidR="00FE50B8" w:rsidRPr="000C4585">
        <w:fldChar w:fldCharType="begin"/>
      </w:r>
      <w:r w:rsidR="00891CA5">
        <w:instrText xml:space="preserve"> ADDIN ZOTERO_ITEM CSL_CITATION {"citationID":"QUl6jEwE","properties":{"formattedCitation":"(Brauner and Becker, 2006)","plainCitation":"(Brauner and Becker, 2006)","dontUpdate":true},"citationItems":[{"id":14,"uris":["http://zotero.org/users/local/sWpsrwij/items/AUSU2638"],"uri":["http://zotero.org/users/local/sWpsrwij/items/AUSU2638"],"itemData":{"id":14,"type":"article-journal","title":"Beyond knowledge sharing: the management of transactive knowledge systems","container-title":"Knowledge and Process management","page":"62-71","volume":"13","issue":"1","author":[{"family":"Brauner","given":"Elisabeth"},{"family":"Becker","given":"Albrecht"}],"issued":{"date-parts":[["2006"]]}}}],"schema":"https://github.com/citation-style-language/schema/raw/master/csl-citation.json"} </w:instrText>
      </w:r>
      <w:r w:rsidR="00FE50B8" w:rsidRPr="000C4585">
        <w:fldChar w:fldCharType="separate"/>
      </w:r>
      <w:r w:rsidR="00FE50B8" w:rsidRPr="000C4585">
        <w:rPr>
          <w:noProof/>
        </w:rPr>
        <w:t xml:space="preserve">(Brauner </w:t>
      </w:r>
      <w:r w:rsidR="00B4252E">
        <w:rPr>
          <w:noProof/>
        </w:rPr>
        <w:t>&amp;</w:t>
      </w:r>
      <w:r w:rsidR="00B4252E" w:rsidRPr="000C4585">
        <w:rPr>
          <w:noProof/>
        </w:rPr>
        <w:t xml:space="preserve"> </w:t>
      </w:r>
      <w:r w:rsidR="00FE50B8" w:rsidRPr="000C4585">
        <w:rPr>
          <w:noProof/>
        </w:rPr>
        <w:t>Becker, 2006</w:t>
      </w:r>
      <w:r w:rsidR="00F2746E">
        <w:rPr>
          <w:noProof/>
        </w:rPr>
        <w:t>; Weick, 1995</w:t>
      </w:r>
      <w:r w:rsidR="00FE50B8" w:rsidRPr="000C4585">
        <w:rPr>
          <w:noProof/>
        </w:rPr>
        <w:t>)</w:t>
      </w:r>
      <w:r w:rsidR="00FE50B8" w:rsidRPr="000C4585">
        <w:fldChar w:fldCharType="end"/>
      </w:r>
      <w:r w:rsidR="00FE50B8" w:rsidRPr="000C4585">
        <w:t xml:space="preserve">. A large organization with several departments might have difficulties with the internal communication between or within </w:t>
      </w:r>
      <w:r w:rsidR="00962F37" w:rsidRPr="000C4585">
        <w:t>its numerous entities. It could</w:t>
      </w:r>
      <w:r w:rsidR="00FE50B8" w:rsidRPr="000C4585">
        <w:t xml:space="preserve"> even be difficult to know what knowledge an employee with a supervising position might possess and vice versa</w:t>
      </w:r>
      <w:r w:rsidR="002C1E8B">
        <w:t xml:space="preserve">. </w:t>
      </w:r>
      <w:r w:rsidR="00962F37" w:rsidRPr="000C4585">
        <w:t>The first step in solving this problem,</w:t>
      </w:r>
      <w:r w:rsidR="00C70DF0" w:rsidRPr="000C4585">
        <w:t xml:space="preserve"> according to </w:t>
      </w:r>
      <w:r w:rsidR="00C70DF0" w:rsidRPr="000C4585">
        <w:fldChar w:fldCharType="begin"/>
      </w:r>
      <w:r w:rsidR="00891CA5">
        <w:instrText xml:space="preserve"> ADDIN ZOTERO_ITEM CSL_CITATION {"citationID":"2Ysfz2nt","properties":{"formattedCitation":"(Brauner and Becker, 2006)","plainCitation":"(Brauner and Becker, 2006)","dontUpdate":true},"citationItems":[{"id":14,"uris":["http://zotero.org/users/local/sWpsrwij/items/AUSU2638"],"uri":["http://zotero.org/users/local/sWpsrwij/items/AUSU2638"],"itemData":{"id":14,"type":"article-journal","title":"Beyond knowledge sharing: the management of transactive knowledge systems","container-title":"Knowledge and Process management","page":"62-71","volume":"13","issue":"1","author":[{"family":"Brauner","given":"Elisabeth"},{"family":"Becker","given":"Albrecht"}],"issued":{"date-parts":[["2006"]]}}}],"schema":"https://github.com/citation-style-language/schema/raw/master/csl-citation.json"} </w:instrText>
      </w:r>
      <w:r w:rsidR="00C70DF0" w:rsidRPr="000C4585">
        <w:fldChar w:fldCharType="separate"/>
      </w:r>
      <w:r w:rsidR="00C70DF0" w:rsidRPr="000C4585">
        <w:rPr>
          <w:noProof/>
        </w:rPr>
        <w:t xml:space="preserve">Brauner </w:t>
      </w:r>
      <w:r w:rsidR="00512969">
        <w:rPr>
          <w:noProof/>
        </w:rPr>
        <w:t>and</w:t>
      </w:r>
      <w:r w:rsidR="001D64D9" w:rsidRPr="000C4585">
        <w:rPr>
          <w:noProof/>
        </w:rPr>
        <w:t xml:space="preserve"> </w:t>
      </w:r>
      <w:r w:rsidR="00C70DF0" w:rsidRPr="000C4585">
        <w:rPr>
          <w:noProof/>
        </w:rPr>
        <w:t>Becker (2006)</w:t>
      </w:r>
      <w:r w:rsidR="00C70DF0" w:rsidRPr="000C4585">
        <w:fldChar w:fldCharType="end"/>
      </w:r>
      <w:r w:rsidR="00962F37" w:rsidRPr="000C4585">
        <w:t xml:space="preserve"> is</w:t>
      </w:r>
      <w:r w:rsidR="00C70DF0" w:rsidRPr="000C4585">
        <w:t xml:space="preserve"> to collect and store metaknowledge from the whole organization on a structural level. This can be compared to a warehouse system or a repository of knowledge</w:t>
      </w:r>
      <w:r w:rsidR="005D2706" w:rsidRPr="000C4585">
        <w:t xml:space="preserve">, a system that organizes </w:t>
      </w:r>
      <w:r w:rsidR="00C06D8D" w:rsidRPr="000C4585">
        <w:t xml:space="preserve">and categorizes </w:t>
      </w:r>
      <w:r w:rsidR="005D2706" w:rsidRPr="000C4585">
        <w:t>data</w:t>
      </w:r>
      <w:r w:rsidR="00490BC6">
        <w:t xml:space="preserve"> (</w:t>
      </w:r>
      <w:r w:rsidR="00BD4C32">
        <w:t>Weick, 1993</w:t>
      </w:r>
      <w:r w:rsidR="00490BC6">
        <w:t>)</w:t>
      </w:r>
      <w:r w:rsidR="00C70DF0" w:rsidRPr="000C4585">
        <w:t xml:space="preserve">. </w:t>
      </w:r>
    </w:p>
    <w:p w14:paraId="5A8F6761" w14:textId="61DF3170" w:rsidR="002B7DD0" w:rsidRPr="000C4585" w:rsidRDefault="002B7DD0" w:rsidP="00EF2F74">
      <w:pPr>
        <w:pStyle w:val="Heading3"/>
      </w:pPr>
      <w:bookmarkStart w:id="13" w:name="_Toc330016599"/>
      <w:r w:rsidRPr="000C4585">
        <w:t>Collaborative Information Seeking</w:t>
      </w:r>
      <w:bookmarkEnd w:id="13"/>
    </w:p>
    <w:p w14:paraId="19EEEB2F" w14:textId="0C422389" w:rsidR="008B44ED" w:rsidRPr="000C4585" w:rsidRDefault="00104BA2" w:rsidP="0037606D">
      <w:pPr>
        <w:pStyle w:val="BodyText"/>
        <w:spacing w:line="240" w:lineRule="auto"/>
        <w:jc w:val="left"/>
      </w:pPr>
      <w:r w:rsidRPr="000C4585">
        <w:t>Collaborative information seeking is another key concept in the theory o</w:t>
      </w:r>
      <w:r w:rsidR="00962F37" w:rsidRPr="000C4585">
        <w:t xml:space="preserve">f Transactive Knowledge Systems, which </w:t>
      </w:r>
      <w:r w:rsidRPr="000C4585">
        <w:t xml:space="preserve">is discussed by </w:t>
      </w:r>
      <w:r w:rsidRPr="000C4585">
        <w:fldChar w:fldCharType="begin"/>
      </w:r>
      <w:r w:rsidR="00891CA5">
        <w:instrText xml:space="preserve"> ADDIN ZOTERO_ITEM CSL_CITATION {"citationID":"aPbqziEk","properties":{"formattedCitation":"(Paul and Reddy, 2010)","plainCitation":"(Paul and Reddy, 2010)","dontUpdate":true},"citationItems":[{"id":20,"uris":["http://zotero.org/users/local/sWpsrwij/items/HN6A9RFR"],"uri":["http://zotero.org/users/local/sWpsrwij/items/HN6A9RFR"],"itemData":{"id":20,"type":"paper-conference","title":"Understanding together: sensemaking in collaborative information seeking","container-title":"Proceedings of the 2010 ACM conference on Computer supported cooperative work","publisher":"ACM","page":"321-330","author":[{"family":"Paul","given":"Sharoda A."},{"family":"Reddy","given":"Madhu C."}],"issued":{"date-parts":[["2010"]]}}}],"schema":"https://github.com/citation-style-language/schema/raw/master/csl-citation.json"} </w:instrText>
      </w:r>
      <w:r w:rsidRPr="000C4585">
        <w:fldChar w:fldCharType="separate"/>
      </w:r>
      <w:r w:rsidRPr="000C4585">
        <w:rPr>
          <w:noProof/>
        </w:rPr>
        <w:t xml:space="preserve">Paul </w:t>
      </w:r>
      <w:r w:rsidR="0037606D">
        <w:rPr>
          <w:noProof/>
        </w:rPr>
        <w:t>and</w:t>
      </w:r>
      <w:r w:rsidR="001132DA" w:rsidRPr="000C4585">
        <w:rPr>
          <w:noProof/>
        </w:rPr>
        <w:t xml:space="preserve"> </w:t>
      </w:r>
      <w:r w:rsidRPr="000C4585">
        <w:rPr>
          <w:noProof/>
        </w:rPr>
        <w:t>Reddy (2010)</w:t>
      </w:r>
      <w:r w:rsidRPr="000C4585">
        <w:fldChar w:fldCharType="end"/>
      </w:r>
      <w:r w:rsidR="00962F37" w:rsidRPr="000C4585">
        <w:t>. This notion</w:t>
      </w:r>
      <w:r w:rsidRPr="000C4585">
        <w:t xml:space="preserve"> is based on the concept of people congregating around different activates within the fields of information seeking.</w:t>
      </w:r>
      <w:r w:rsidR="00D5078E" w:rsidRPr="000C4585">
        <w:t xml:space="preserve"> The purpose of this is to collaboratively search, share, understand</w:t>
      </w:r>
      <w:r w:rsidR="00962F37" w:rsidRPr="000C4585">
        <w:t>,</w:t>
      </w:r>
      <w:r w:rsidR="00D5078E" w:rsidRPr="000C4585">
        <w:t xml:space="preserve"> and use informat</w:t>
      </w:r>
      <w:r w:rsidR="00962F37" w:rsidRPr="000C4585">
        <w:t>ion. It</w:t>
      </w:r>
      <w:r w:rsidR="00D5078E" w:rsidRPr="000C4585">
        <w:t xml:space="preserve"> is one of the most misunderstood and least researched concepts within the theory of Transactive Knowledge Systems</w:t>
      </w:r>
      <w:r w:rsidR="00962F37" w:rsidRPr="000C4585">
        <w:t>,</w:t>
      </w:r>
      <w:r w:rsidR="00D5078E" w:rsidRPr="000C4585">
        <w:t xml:space="preserve"> according to </w:t>
      </w:r>
      <w:r w:rsidR="00D5078E" w:rsidRPr="000C4585">
        <w:fldChar w:fldCharType="begin"/>
      </w:r>
      <w:r w:rsidR="00891CA5">
        <w:instrText xml:space="preserve"> ADDIN ZOTERO_ITEM CSL_CITATION {"citationID":"DZQvdfL2","properties":{"formattedCitation":"(Paul and Reddy, 2010)","plainCitation":"(Paul and Reddy, 2010)","dontUpdate":true},"citationItems":[{"id":20,"uris":["http://zotero.org/users/local/sWpsrwij/items/HN6A9RFR"],"uri":["http://zotero.org/users/local/sWpsrwij/items/HN6A9RFR"],"itemData":{"id":20,"type":"paper-conference","title":"Understanding together: sensemaking in collaborative information seeking","container-title":"Proceedings of the 2010 ACM conference on Computer supported cooperative work","publisher":"ACM","page":"321-330","author":[{"family":"Paul","given":"Sharoda A."},{"family":"Reddy","given":"Madhu C."}],"issued":{"date-parts":[["2010"]]}}}],"schema":"https://github.com/citation-style-language/schema/raw/master/csl-citation.json"} </w:instrText>
      </w:r>
      <w:r w:rsidR="00D5078E" w:rsidRPr="000C4585">
        <w:fldChar w:fldCharType="separate"/>
      </w:r>
      <w:r w:rsidR="00D5078E" w:rsidRPr="000C4585">
        <w:rPr>
          <w:noProof/>
        </w:rPr>
        <w:t xml:space="preserve">Paul </w:t>
      </w:r>
      <w:r w:rsidR="000F1F11">
        <w:rPr>
          <w:noProof/>
        </w:rPr>
        <w:t>and</w:t>
      </w:r>
      <w:r w:rsidR="002E7E9D" w:rsidRPr="000C4585">
        <w:rPr>
          <w:noProof/>
        </w:rPr>
        <w:t xml:space="preserve"> </w:t>
      </w:r>
      <w:r w:rsidR="00D5078E" w:rsidRPr="000C4585">
        <w:rPr>
          <w:noProof/>
        </w:rPr>
        <w:t>Reddy (2010)</w:t>
      </w:r>
      <w:r w:rsidR="00D5078E" w:rsidRPr="000C4585">
        <w:fldChar w:fldCharType="end"/>
      </w:r>
      <w:r w:rsidR="00D5078E" w:rsidRPr="000C4585">
        <w:t xml:space="preserve">. This </w:t>
      </w:r>
      <w:r w:rsidR="00962F37" w:rsidRPr="000C4585">
        <w:t>idea, together with the concept of Collaborative Sense M</w:t>
      </w:r>
      <w:r w:rsidR="00D5078E" w:rsidRPr="000C4585">
        <w:t>aking</w:t>
      </w:r>
      <w:r w:rsidR="00962F37" w:rsidRPr="000C4585">
        <w:t>,</w:t>
      </w:r>
      <w:r w:rsidR="00D5078E" w:rsidRPr="000C4585">
        <w:t xml:space="preserve"> are the two concepts that discuss and process in their papers</w:t>
      </w:r>
      <w:r w:rsidR="00962F37" w:rsidRPr="000C4585">
        <w:t>, which</w:t>
      </w:r>
      <w:r w:rsidR="00D5078E" w:rsidRPr="000C4585">
        <w:t xml:space="preserve"> are depended on </w:t>
      </w:r>
      <w:r w:rsidR="00962F37" w:rsidRPr="000C4585">
        <w:t>one</w:t>
      </w:r>
      <w:r w:rsidR="002234AA" w:rsidRPr="000C4585">
        <w:t xml:space="preserve"> </w:t>
      </w:r>
      <w:r w:rsidR="00962F37" w:rsidRPr="000C4585">
        <w:t>an</w:t>
      </w:r>
      <w:r w:rsidR="002234AA" w:rsidRPr="000C4585">
        <w:t>other</w:t>
      </w:r>
      <w:r w:rsidR="00C34F56">
        <w:t xml:space="preserve"> </w:t>
      </w:r>
      <w:r w:rsidR="00C34F56" w:rsidRPr="000C4585">
        <w:fldChar w:fldCharType="begin"/>
      </w:r>
      <w:r w:rsidR="00891CA5">
        <w:instrText xml:space="preserve"> ADDIN ZOTERO_ITEM CSL_CITATION {"citationID":"edy84o3a","properties":{"formattedCitation":"(Paul and Reddy, 2010; Klein, Moon and Hoffman, 2006)","plainCitation":"(Paul and Reddy, 2010; Klein, Moon and Hoffman, 2006)","dontUpdate":true},"citationItems":[{"id":20,"uris":["http://zotero.org/users/local/sWpsrwij/items/HN6A9RFR"],"uri":["http://zotero.org/users/local/sWpsrwij/items/HN6A9RFR"],"itemData":{"id":20,"type":"paper-conference","title":"Understanding together: sensemaking in collaborative information seeking","container-title":"Proceedings of the 2010 ACM conference on Computer supported cooperative work","publisher":"ACM","page":"321-330","author":[{"family":"Paul","given":"Sharoda A."},{"family":"Reddy","given":"Madhu C."}],"issued":{"date-parts":[["2010"]]}}},{"id":13,"uris":["http://zotero.org/users/local/sWpsrwij/items/D88S53QA"],"uri":["http://zotero.org/users/local/sWpsrwij/items/D88S53QA"],"itemData":{"id":13,"type":"article-journal","title":"Making sense of sensemaking 2: A macrocognitive model","container-title":"Intelligent Systems, IEEE","page":"88-92","volume":"21","issue":"5","author":[{"family":"Klein","given":"Gary"},{"family":"Moon","given":"Brian"},{"family":"Hoffman","given":"Robert R."}],"issued":{"date-parts":[["2006"]]}}}],"schema":"https://github.com/citation-style-language/schema/raw/master/csl-citation.json"} </w:instrText>
      </w:r>
      <w:r w:rsidR="00C34F56" w:rsidRPr="000C4585">
        <w:fldChar w:fldCharType="separate"/>
      </w:r>
      <w:r w:rsidR="00C34F56" w:rsidRPr="000C4585">
        <w:rPr>
          <w:noProof/>
        </w:rPr>
        <w:t>(Paul and Reddy, 2010; Klein</w:t>
      </w:r>
      <w:r w:rsidR="00A64D7A">
        <w:rPr>
          <w:noProof/>
        </w:rPr>
        <w:t xml:space="preserve"> et al</w:t>
      </w:r>
      <w:r w:rsidR="00C34F56" w:rsidRPr="000C4585">
        <w:rPr>
          <w:noProof/>
        </w:rPr>
        <w:t>, 2006)</w:t>
      </w:r>
      <w:r w:rsidR="00C34F56" w:rsidRPr="000C4585">
        <w:fldChar w:fldCharType="end"/>
      </w:r>
      <w:r w:rsidR="00D5078E" w:rsidRPr="000C4585">
        <w:t>.</w:t>
      </w:r>
    </w:p>
    <w:p w14:paraId="2508E8FE" w14:textId="64ACBBB0" w:rsidR="002B7DD0" w:rsidRPr="000C4585" w:rsidRDefault="002B7DD0" w:rsidP="00EF2F74">
      <w:pPr>
        <w:pStyle w:val="Heading3"/>
      </w:pPr>
      <w:bookmarkStart w:id="14" w:name="_Toc330016600"/>
      <w:r w:rsidRPr="000C4585">
        <w:lastRenderedPageBreak/>
        <w:t>Collaborative Sense Making</w:t>
      </w:r>
      <w:bookmarkEnd w:id="14"/>
    </w:p>
    <w:p w14:paraId="78DFB1D1" w14:textId="46B4B341" w:rsidR="00D5078E" w:rsidRPr="000C4585" w:rsidRDefault="00D5078E" w:rsidP="00B02885">
      <w:pPr>
        <w:pStyle w:val="BodyText"/>
        <w:spacing w:line="240" w:lineRule="auto"/>
        <w:jc w:val="left"/>
      </w:pPr>
      <w:r w:rsidRPr="000C4585">
        <w:t>Collaborativ</w:t>
      </w:r>
      <w:r w:rsidR="00962F37" w:rsidRPr="000C4585">
        <w:t>e Sense M</w:t>
      </w:r>
      <w:r w:rsidRPr="000C4585">
        <w:t xml:space="preserve">aking </w:t>
      </w:r>
      <w:r w:rsidRPr="000C4585">
        <w:fldChar w:fldCharType="begin"/>
      </w:r>
      <w:r w:rsidR="00891CA5">
        <w:instrText xml:space="preserve"> ADDIN ZOTERO_ITEM CSL_CITATION {"citationID":"vlBczBxq","properties":{"formattedCitation":"(Paul and Reddy, 2010; Klein, Moon and Hoffman, 2006)","plainCitation":"(Paul and Reddy, 2010; Klein, Moon and Hoffman, 2006)","dontUpdate":true},"citationItems":[{"id":20,"uris":["http://zotero.org/users/local/sWpsrwij/items/HN6A9RFR"],"uri":["http://zotero.org/users/local/sWpsrwij/items/HN6A9RFR"],"itemData":{"id":20,"type":"paper-conference","title":"Understanding together: sensemaking in collaborative information seeking","container-title":"Proceedings of the 2010 ACM conference on Computer supported cooperative work","publisher":"ACM","page":"321-330","author":[{"family":"Paul","given":"Sharoda A."},{"family":"Reddy","given":"Madhu C."}],"issued":{"date-parts":[["2010"]]}}},{"id":13,"uris":["http://zotero.org/users/local/sWpsrwij/items/D88S53QA"],"uri":["http://zotero.org/users/local/sWpsrwij/items/D88S53QA"],"itemData":{"id":13,"type":"article-journal","title":"Making sense of sensemaking 2: A macrocognitive model","container-title":"Intelligent Systems, IEEE","page":"88-92","volume":"21","issue":"5","author":[{"family":"Klein","given":"Gary"},{"family":"Moon","given":"Brian"},{"family":"Hoffman","given":"Robert R."}],"issued":{"date-parts":[["2006"]]}}}],"schema":"https://github.com/citation-style-language/schema/raw/master/csl-citation.json"} </w:instrText>
      </w:r>
      <w:r w:rsidRPr="000C4585">
        <w:fldChar w:fldCharType="separate"/>
      </w:r>
      <w:r w:rsidRPr="000C4585">
        <w:rPr>
          <w:noProof/>
        </w:rPr>
        <w:t xml:space="preserve">(Paul </w:t>
      </w:r>
      <w:r w:rsidR="007A0223">
        <w:rPr>
          <w:noProof/>
        </w:rPr>
        <w:t>&amp;</w:t>
      </w:r>
      <w:r w:rsidR="007A0223" w:rsidRPr="000C4585">
        <w:rPr>
          <w:noProof/>
        </w:rPr>
        <w:t xml:space="preserve"> </w:t>
      </w:r>
      <w:r w:rsidRPr="000C4585">
        <w:rPr>
          <w:noProof/>
        </w:rPr>
        <w:t>Reddy, 2010; Klein</w:t>
      </w:r>
      <w:r w:rsidR="00892012">
        <w:rPr>
          <w:noProof/>
        </w:rPr>
        <w:t xml:space="preserve"> et al</w:t>
      </w:r>
      <w:r w:rsidRPr="000C4585">
        <w:rPr>
          <w:noProof/>
        </w:rPr>
        <w:t>, 2006</w:t>
      </w:r>
      <w:r w:rsidR="009E2BB5">
        <w:rPr>
          <w:noProof/>
        </w:rPr>
        <w:t>; Weick, 199</w:t>
      </w:r>
      <w:r w:rsidR="006B31A1">
        <w:rPr>
          <w:noProof/>
        </w:rPr>
        <w:t>5</w:t>
      </w:r>
      <w:r w:rsidRPr="000C4585">
        <w:rPr>
          <w:noProof/>
        </w:rPr>
        <w:t>)</w:t>
      </w:r>
      <w:r w:rsidRPr="000C4585">
        <w:fldChar w:fldCharType="end"/>
      </w:r>
      <w:r w:rsidRPr="000C4585">
        <w:t xml:space="preserve"> is the third key concept in the theory of Transactive Knowledge systems. The purpose of this </w:t>
      </w:r>
      <w:r w:rsidR="00425EE7" w:rsidRPr="000C4585">
        <w:t>view</w:t>
      </w:r>
      <w:r w:rsidRPr="000C4585">
        <w:t xml:space="preserve"> is to collaboratively work to</w:t>
      </w:r>
      <w:r w:rsidR="00A246D9" w:rsidRPr="000C4585">
        <w:t>gether to give or make sense of</w:t>
      </w:r>
      <w:r w:rsidRPr="000C4585">
        <w:t xml:space="preserve"> data or </w:t>
      </w:r>
      <w:r w:rsidR="00A246D9" w:rsidRPr="000C4585">
        <w:t xml:space="preserve">the </w:t>
      </w:r>
      <w:r w:rsidRPr="000C4585">
        <w:t>information in question.</w:t>
      </w:r>
    </w:p>
    <w:p w14:paraId="38B5A3B3" w14:textId="391EF648" w:rsidR="00D5078E" w:rsidRPr="000C4585" w:rsidRDefault="00D5078E" w:rsidP="00B02885">
      <w:pPr>
        <w:pStyle w:val="BodyText"/>
        <w:spacing w:line="240" w:lineRule="auto"/>
        <w:jc w:val="left"/>
      </w:pPr>
      <w:r w:rsidRPr="000C4585">
        <w:fldChar w:fldCharType="begin"/>
      </w:r>
      <w:r w:rsidR="00891CA5">
        <w:instrText xml:space="preserve"> ADDIN ZOTERO_ITEM CSL_CITATION {"citationID":"O5MUsTRy","properties":{"formattedCitation":"(Klein, Moon and Hoffman, 2006)","plainCitation":"(Klein, Moon and Hoffman, 2006)","dontUpdate":true},"citationItems":[{"id":13,"uris":["http://zotero.org/users/local/sWpsrwij/items/D88S53QA"],"uri":["http://zotero.org/users/local/sWpsrwij/items/D88S53QA"],"itemData":{"id":13,"type":"article-journal","title":"Making sense of sensemaking 2: A macrocognitive model","container-title":"Intelligent Systems, IEEE","page":"88-92","volume":"21","issue":"5","author":[{"family":"Klein","given":"Gary"},{"family":"Moon","given":"Brian"},{"family":"Hoffman","given":"Robert R."}],"issued":{"date-parts":[["2006"]]}}}],"schema":"https://github.com/citation-style-language/schema/raw/master/csl-citation.json"} </w:instrText>
      </w:r>
      <w:r w:rsidRPr="000C4585">
        <w:fldChar w:fldCharType="separate"/>
      </w:r>
      <w:r w:rsidR="007230DA" w:rsidRPr="000C4585">
        <w:rPr>
          <w:noProof/>
        </w:rPr>
        <w:t>Klein</w:t>
      </w:r>
      <w:r w:rsidR="007026B2">
        <w:rPr>
          <w:noProof/>
        </w:rPr>
        <w:t xml:space="preserve"> et al.</w:t>
      </w:r>
      <w:r w:rsidR="007230DA" w:rsidRPr="000C4585">
        <w:rPr>
          <w:noProof/>
        </w:rPr>
        <w:t xml:space="preserve"> (</w:t>
      </w:r>
      <w:r w:rsidRPr="000C4585">
        <w:rPr>
          <w:noProof/>
        </w:rPr>
        <w:t>2006)</w:t>
      </w:r>
      <w:r w:rsidRPr="000C4585">
        <w:fldChar w:fldCharType="end"/>
      </w:r>
      <w:r w:rsidR="007230DA" w:rsidRPr="000C4585">
        <w:t xml:space="preserve"> construct</w:t>
      </w:r>
      <w:r w:rsidR="00A246D9" w:rsidRPr="000C4585">
        <w:t>ed</w:t>
      </w:r>
      <w:r w:rsidR="007230DA" w:rsidRPr="000C4585">
        <w:t xml:space="preserve"> this concept in sever</w:t>
      </w:r>
      <w:r w:rsidR="00A246D9" w:rsidRPr="000C4585">
        <w:t>al frames and cycles. Frames in this context refer to</w:t>
      </w:r>
      <w:r w:rsidR="007230DA" w:rsidRPr="000C4585">
        <w:t xml:space="preserve"> sets of information.</w:t>
      </w:r>
    </w:p>
    <w:p w14:paraId="22E8B762" w14:textId="5E1C96F1" w:rsidR="007230DA" w:rsidRPr="000C4585" w:rsidRDefault="007230DA" w:rsidP="00B02885">
      <w:pPr>
        <w:pStyle w:val="BodyText"/>
        <w:numPr>
          <w:ilvl w:val="0"/>
          <w:numId w:val="23"/>
        </w:numPr>
        <w:spacing w:line="240" w:lineRule="auto"/>
        <w:jc w:val="left"/>
      </w:pPr>
      <w:r w:rsidRPr="000C4585">
        <w:t>The elaboration cycle provides details, explanation</w:t>
      </w:r>
      <w:r w:rsidR="00D9543C" w:rsidRPr="000C4585">
        <w:t>s,</w:t>
      </w:r>
      <w:r w:rsidRPr="000C4585">
        <w:t xml:space="preserve"> and doubting to the frames. </w:t>
      </w:r>
      <w:r w:rsidRPr="000C4585">
        <w:fldChar w:fldCharType="begin"/>
      </w:r>
      <w:r w:rsidR="00891CA5">
        <w:instrText xml:space="preserve"> ADDIN ZOTERO_ITEM CSL_CITATION {"citationID":"KX2Zh5N9","properties":{"formattedCitation":"(Klein, Moon and Hoffman, 2006)","plainCitation":"(Klein, Moon and Hoffman, 2006)","dontUpdate":true},"citationItems":[{"id":13,"uris":["http://zotero.org/users/local/sWpsrwij/items/D88S53QA"],"uri":["http://zotero.org/users/local/sWpsrwij/items/D88S53QA"],"itemData":{"id":13,"type":"article-journal","title":"Making sense of sensemaking 2: A macrocognitive model","container-title":"Intelligent Systems, IEEE","page":"88-92","volume":"21","issue":"5","author":[{"family":"Klein","given":"Gary"},{"family":"Moon","given":"Brian"},{"family":"Hoffman","given":"Robert R."}],"issued":{"date-parts":[["2006"]]}}}],"schema":"https://github.com/citation-style-language/schema/raw/master/csl-citation.json"} </w:instrText>
      </w:r>
      <w:r w:rsidRPr="000C4585">
        <w:fldChar w:fldCharType="separate"/>
      </w:r>
      <w:r w:rsidRPr="000C4585">
        <w:rPr>
          <w:noProof/>
        </w:rPr>
        <w:t>Klein</w:t>
      </w:r>
      <w:r w:rsidR="00277591">
        <w:rPr>
          <w:noProof/>
        </w:rPr>
        <w:t xml:space="preserve"> et al.</w:t>
      </w:r>
      <w:r w:rsidRPr="000C4585">
        <w:rPr>
          <w:noProof/>
        </w:rPr>
        <w:t>(2006)</w:t>
      </w:r>
      <w:r w:rsidRPr="000C4585">
        <w:fldChar w:fldCharType="end"/>
      </w:r>
      <w:r w:rsidRPr="000C4585">
        <w:t xml:space="preserve"> explain that explanations to the doubts are a way to explain away troublesome data</w:t>
      </w:r>
      <w:r w:rsidR="00D9543C" w:rsidRPr="000C4585">
        <w:t>,</w:t>
      </w:r>
      <w:r w:rsidRPr="000C4585">
        <w:t xml:space="preserve"> and to preserve the frame.</w:t>
      </w:r>
    </w:p>
    <w:p w14:paraId="6334DAD1" w14:textId="3F0B73D1" w:rsidR="007230DA" w:rsidRPr="000C4585" w:rsidRDefault="007230DA" w:rsidP="00B02885">
      <w:pPr>
        <w:pStyle w:val="BodyText"/>
        <w:numPr>
          <w:ilvl w:val="0"/>
          <w:numId w:val="23"/>
        </w:numPr>
        <w:spacing w:line="240" w:lineRule="auto"/>
        <w:jc w:val="left"/>
      </w:pPr>
      <w:r w:rsidRPr="000C4585">
        <w:t>The preserving cycle, together with the elaboration cycle</w:t>
      </w:r>
      <w:r w:rsidR="00D9543C" w:rsidRPr="000C4585">
        <w:t>,</w:t>
      </w:r>
      <w:r w:rsidRPr="000C4585">
        <w:t xml:space="preserve"> serves to </w:t>
      </w:r>
      <w:r w:rsidR="00D9543C" w:rsidRPr="000C4585">
        <w:t xml:space="preserve">make sure </w:t>
      </w:r>
      <w:r w:rsidRPr="000C4585">
        <w:t>the frames</w:t>
      </w:r>
      <w:r w:rsidR="00D9543C" w:rsidRPr="000C4585">
        <w:t xml:space="preserve"> remain intact</w:t>
      </w:r>
      <w:r w:rsidRPr="000C4585">
        <w:t>.</w:t>
      </w:r>
    </w:p>
    <w:p w14:paraId="2000BB7A" w14:textId="46487279" w:rsidR="008B44ED" w:rsidRPr="000C4585" w:rsidRDefault="007230DA" w:rsidP="00B02885">
      <w:pPr>
        <w:pStyle w:val="BodyText"/>
        <w:numPr>
          <w:ilvl w:val="0"/>
          <w:numId w:val="23"/>
        </w:numPr>
        <w:spacing w:line="240" w:lineRule="auto"/>
        <w:jc w:val="left"/>
      </w:pPr>
      <w:r w:rsidRPr="000C4585">
        <w:t>The r</w:t>
      </w:r>
      <w:r w:rsidR="001E251B" w:rsidRPr="000C4585">
        <w:t>eframing cycle serves to reinvent</w:t>
      </w:r>
      <w:r w:rsidRPr="000C4585">
        <w:t xml:space="preserve"> the frames</w:t>
      </w:r>
      <w:r w:rsidR="001E251B" w:rsidRPr="000C4585">
        <w:t>,</w:t>
      </w:r>
      <w:r w:rsidRPr="000C4585">
        <w:t xml:space="preserve"> by que</w:t>
      </w:r>
      <w:r w:rsidR="001E251B" w:rsidRPr="000C4585">
        <w:t>stioning and doubting them</w:t>
      </w:r>
      <w:r w:rsidRPr="000C4585">
        <w:t>. Frames can be comp</w:t>
      </w:r>
      <w:r w:rsidR="001E251B" w:rsidRPr="000C4585">
        <w:t>ared to other alternative ones in order to determine which frame is</w:t>
      </w:r>
      <w:r w:rsidRPr="000C4585">
        <w:t xml:space="preserve"> </w:t>
      </w:r>
      <w:r w:rsidR="00C46560">
        <w:t xml:space="preserve">the </w:t>
      </w:r>
      <w:r w:rsidRPr="000C4585">
        <w:t xml:space="preserve">most accurate one. The </w:t>
      </w:r>
      <w:r w:rsidR="003F3720" w:rsidRPr="000C4585">
        <w:t xml:space="preserve">sense making </w:t>
      </w:r>
      <w:r w:rsidRPr="000C4585">
        <w:t xml:space="preserve">activity </w:t>
      </w:r>
      <w:r w:rsidR="007E397D" w:rsidRPr="000C4585">
        <w:t>here</w:t>
      </w:r>
      <w:r w:rsidRPr="000C4585">
        <w:t xml:space="preserve"> is to find a fitting frame that accommodates</w:t>
      </w:r>
      <w:r w:rsidR="00D95DB4" w:rsidRPr="000C4585">
        <w:t xml:space="preserve"> the sense making activity</w:t>
      </w:r>
      <w:r w:rsidRPr="000C4585">
        <w:t xml:space="preserve"> by adding plausible links to the </w:t>
      </w:r>
      <w:r w:rsidR="003F3720" w:rsidRPr="000C4585">
        <w:t xml:space="preserve">events that are being explained. </w:t>
      </w:r>
    </w:p>
    <w:p w14:paraId="47EAF0BC" w14:textId="77777777" w:rsidR="00576C7C" w:rsidRPr="000C4585" w:rsidRDefault="008A42FA" w:rsidP="00EF2F74">
      <w:pPr>
        <w:pStyle w:val="Heading2"/>
      </w:pPr>
      <w:bookmarkStart w:id="15" w:name="_Toc330016601"/>
      <w:r w:rsidRPr="000C4585">
        <w:t>Collaborative Reflection</w:t>
      </w:r>
      <w:bookmarkEnd w:id="15"/>
    </w:p>
    <w:p w14:paraId="69D983F2" w14:textId="450465A9" w:rsidR="003B6E6F" w:rsidRPr="000C4585" w:rsidRDefault="003B6E6F" w:rsidP="00B02885">
      <w:pPr>
        <w:pStyle w:val="BodyText"/>
        <w:spacing w:line="240" w:lineRule="auto"/>
        <w:jc w:val="left"/>
      </w:pPr>
      <w:r w:rsidRPr="000C4585">
        <w:fldChar w:fldCharType="begin"/>
      </w:r>
      <w:r w:rsidR="00891CA5">
        <w:instrText xml:space="preserve"> ADDIN ZOTERO_ITEM CSL_CITATION {"citationID":"tqjbC68R","properties":{"formattedCitation":"(Marcu, Dey and Kiesler, 2014)","plainCitation":"(Marcu, Dey and Kiesler, 2014)","dontUpdate":true},"citationItems":[{"id":19,"uris":["http://zotero.org/users/local/sWpsrwij/items/NS8SGRW6"],"uri":["http://zotero.org/users/local/sWpsrwij/items/NS8SGRW6"],"itemData":{"id":19,"type":"paper-conference","title":"Designing for collaborative reflection","container-title":"Proceedings of the 8th International Conference on Pervasive Computing Technologies for Healthcare","publisher":"ICST (Institute for Computer Sciences, Social-Informatics and Telecommunications Engineering)","page":"9-16","author":[{"family":"Marcu","given":"Gabriela"},{"family":"Dey","given":"Anind K."},{"family":"Kiesler","given":"Sara"}],"issued":{"date-parts":[["2014"]]}}}],"schema":"https://github.com/citation-style-language/schema/raw/master/csl-citation.json"} </w:instrText>
      </w:r>
      <w:r w:rsidRPr="000C4585">
        <w:fldChar w:fldCharType="separate"/>
      </w:r>
      <w:r w:rsidRPr="000C4585">
        <w:rPr>
          <w:noProof/>
        </w:rPr>
        <w:t>Marcu</w:t>
      </w:r>
      <w:r w:rsidR="00CA1810">
        <w:rPr>
          <w:noProof/>
        </w:rPr>
        <w:t xml:space="preserve"> et al.</w:t>
      </w:r>
      <w:r w:rsidRPr="000C4585">
        <w:rPr>
          <w:noProof/>
        </w:rPr>
        <w:t xml:space="preserve"> (2014)</w:t>
      </w:r>
      <w:r w:rsidRPr="000C4585">
        <w:fldChar w:fldCharType="end"/>
      </w:r>
      <w:r w:rsidR="00040F21">
        <w:t xml:space="preserve"> and Marcu et al. (2016)</w:t>
      </w:r>
      <w:r w:rsidRPr="000C4585">
        <w:t xml:space="preserve"> </w:t>
      </w:r>
      <w:r w:rsidR="008152FC">
        <w:t>i</w:t>
      </w:r>
      <w:r w:rsidR="008152FC" w:rsidRPr="000C4585">
        <w:t>dentify</w:t>
      </w:r>
      <w:r w:rsidRPr="000C4585">
        <w:t xml:space="preserve"> communication and documen</w:t>
      </w:r>
      <w:r w:rsidR="0028591D">
        <w:t xml:space="preserve">tation practices that they use to create the framework of </w:t>
      </w:r>
      <w:r w:rsidRPr="000C4585">
        <w:t xml:space="preserve">Collaborative Reflection. The </w:t>
      </w:r>
      <w:r w:rsidR="00192647" w:rsidRPr="000C4585">
        <w:t xml:space="preserve">identified </w:t>
      </w:r>
      <w:r w:rsidR="00656E0E" w:rsidRPr="000C4585">
        <w:t>exercises</w:t>
      </w:r>
      <w:r w:rsidR="00192647" w:rsidRPr="000C4585">
        <w:t xml:space="preserve"> presented in the findings</w:t>
      </w:r>
      <w:r w:rsidR="00656E0E" w:rsidRPr="000C4585">
        <w:t>,</w:t>
      </w:r>
      <w:r w:rsidR="00192647" w:rsidRPr="000C4585">
        <w:t xml:space="preserve"> </w:t>
      </w:r>
      <w:r w:rsidRPr="000C4585">
        <w:t xml:space="preserve">included in </w:t>
      </w:r>
      <w:r w:rsidR="00E0678D">
        <w:t>the framework</w:t>
      </w:r>
      <w:r w:rsidRPr="000C4585">
        <w:t xml:space="preserve"> are unstructured, mobile, reciprocally, interdependent and long-term practices.</w:t>
      </w:r>
      <w:r w:rsidR="00CA1810">
        <w:t xml:space="preserve"> Schön (1983) also uses the term reflection in his book in a similar way as Marcu et al. (2014)</w:t>
      </w:r>
      <w:r w:rsidR="00E663F0">
        <w:t>.</w:t>
      </w:r>
      <w:r w:rsidR="00C469EC">
        <w:t xml:space="preserve"> Schön (1983) however describes reflection as the activity that allows professionals to handle complex, instable, unique and uncertain conflicts involved in different areas and settings.</w:t>
      </w:r>
      <w:r w:rsidR="00E663F0">
        <w:t xml:space="preserve"> The term is used by Marcu et al (2014)</w:t>
      </w:r>
      <w:r w:rsidR="00CA1810">
        <w:t xml:space="preserve"> </w:t>
      </w:r>
      <w:r w:rsidR="00E663F0">
        <w:t>to describe processes that cannot be standardized, in their study, a health service delivery.</w:t>
      </w:r>
    </w:p>
    <w:p w14:paraId="3BD8B2BB" w14:textId="5A95DCBE" w:rsidR="00192647" w:rsidRPr="000C4585" w:rsidRDefault="00192647" w:rsidP="00EF2F74">
      <w:pPr>
        <w:pStyle w:val="Heading3"/>
      </w:pPr>
      <w:bookmarkStart w:id="16" w:name="_Toc330016602"/>
      <w:r w:rsidRPr="000C4585">
        <w:t>Designing for collaborative reflection</w:t>
      </w:r>
      <w:bookmarkEnd w:id="16"/>
    </w:p>
    <w:p w14:paraId="0E9DE639" w14:textId="4A1589D8" w:rsidR="00192647" w:rsidRPr="000C4585" w:rsidRDefault="00192647" w:rsidP="00B02885">
      <w:pPr>
        <w:pStyle w:val="BodyText"/>
        <w:spacing w:line="240" w:lineRule="auto"/>
        <w:jc w:val="left"/>
      </w:pPr>
      <w:r w:rsidRPr="000C4585">
        <w:fldChar w:fldCharType="begin"/>
      </w:r>
      <w:r w:rsidR="00891CA5">
        <w:instrText xml:space="preserve"> ADDIN ZOTERO_ITEM CSL_CITATION {"citationID":"HBRq9XGl","properties":{"formattedCitation":"(Marcu, Dey and Kiesler, 2014)","plainCitation":"(Marcu, Dey and Kiesler, 2014)","dontUpdate":true},"citationItems":[{"id":19,"uris":["http://zotero.org/users/local/sWpsrwij/items/NS8SGRW6"],"uri":["http://zotero.org/users/local/sWpsrwij/items/NS8SGRW6"],"itemData":{"id":19,"type":"paper-conference","title":"Designing for collaborative reflection","container-title":"Proceedings of the 8th International Conference on Pervasive Computing Technologies for Healthcare","publisher":"ICST (Institute for Computer Sciences, Social-Informatics and Telecommunications Engineering)","page":"9-16","author":[{"family":"Marcu","given":"Gabriela"},{"family":"Dey","given":"Anind K."},{"family":"Kiesler","given":"Sara"}],"issued":{"date-parts":[["2014"]]}}}],"schema":"https://github.com/citation-style-language/schema/raw/master/csl-citation.json"} </w:instrText>
      </w:r>
      <w:r w:rsidRPr="000C4585">
        <w:fldChar w:fldCharType="separate"/>
      </w:r>
      <w:r w:rsidRPr="000C4585">
        <w:rPr>
          <w:noProof/>
        </w:rPr>
        <w:t>Marcu</w:t>
      </w:r>
      <w:r w:rsidR="00C35757">
        <w:rPr>
          <w:noProof/>
        </w:rPr>
        <w:t xml:space="preserve"> et al.</w:t>
      </w:r>
      <w:r w:rsidRPr="000C4585">
        <w:rPr>
          <w:noProof/>
        </w:rPr>
        <w:t xml:space="preserve"> (2014)</w:t>
      </w:r>
      <w:r w:rsidRPr="000C4585">
        <w:fldChar w:fldCharType="end"/>
      </w:r>
      <w:r w:rsidR="003B5EC4" w:rsidRPr="000C4585">
        <w:t xml:space="preserve"> presented</w:t>
      </w:r>
      <w:r w:rsidRPr="000C4585">
        <w:t xml:space="preserve"> seven design recommendation</w:t>
      </w:r>
      <w:r w:rsidR="003B5EC4" w:rsidRPr="000C4585">
        <w:t>s</w:t>
      </w:r>
      <w:r w:rsidRPr="000C4585">
        <w:t xml:space="preserve"> when designing for collaborative reflection around two loops. The design recommendations serve to add support for these two loops when </w:t>
      </w:r>
      <w:r w:rsidR="003B5EC4" w:rsidRPr="000C4585">
        <w:t>creating</w:t>
      </w:r>
      <w:r w:rsidRPr="000C4585">
        <w:t xml:space="preserve"> information systems. </w:t>
      </w:r>
    </w:p>
    <w:p w14:paraId="377C7F28" w14:textId="11AA436A" w:rsidR="00192647" w:rsidRPr="000C4585" w:rsidRDefault="00192647" w:rsidP="00EF2F74">
      <w:pPr>
        <w:pStyle w:val="Heading3"/>
      </w:pPr>
      <w:bookmarkStart w:id="17" w:name="_Toc330016603"/>
      <w:r w:rsidRPr="000C4585">
        <w:t>Short-term loop</w:t>
      </w:r>
      <w:bookmarkEnd w:id="17"/>
    </w:p>
    <w:p w14:paraId="711B77D2" w14:textId="00D85113" w:rsidR="00192647" w:rsidRPr="000C4585" w:rsidRDefault="00192647">
      <w:r w:rsidRPr="000C4585">
        <w:t>The short-term loop consists of three concepts or recommendations.</w:t>
      </w:r>
      <w:r w:rsidR="001F3B88" w:rsidRPr="000C4585">
        <w:t xml:space="preserve"> The short-term loop is to show how interdependent teams can collaborate to develop and maintain a shared understanding of the data. </w:t>
      </w:r>
    </w:p>
    <w:p w14:paraId="589A54DC" w14:textId="01BB2D12" w:rsidR="00192647" w:rsidRPr="000C4585" w:rsidRDefault="00192647">
      <w:pPr>
        <w:pStyle w:val="ListParagraph"/>
        <w:numPr>
          <w:ilvl w:val="0"/>
          <w:numId w:val="25"/>
        </w:numPr>
        <w:rPr>
          <w:rFonts w:ascii="Times New Roman" w:hAnsi="Times New Roman" w:cs="Times New Roman"/>
        </w:rPr>
      </w:pPr>
      <w:r w:rsidRPr="000C4585">
        <w:rPr>
          <w:rFonts w:ascii="Times New Roman" w:hAnsi="Times New Roman" w:cs="Times New Roman"/>
        </w:rPr>
        <w:t>Record</w:t>
      </w:r>
      <w:r w:rsidR="001F3B88" w:rsidRPr="000C4585">
        <w:rPr>
          <w:rFonts w:ascii="Times New Roman" w:hAnsi="Times New Roman" w:cs="Times New Roman"/>
        </w:rPr>
        <w:t>: Team members should record data</w:t>
      </w:r>
      <w:r w:rsidR="00FE2F53" w:rsidRPr="000C4585">
        <w:rPr>
          <w:rFonts w:ascii="Times New Roman" w:hAnsi="Times New Roman" w:cs="Times New Roman"/>
        </w:rPr>
        <w:t xml:space="preserve"> in order to improve consistency and data reliability</w:t>
      </w:r>
      <w:r w:rsidR="001F3B88" w:rsidRPr="000C4585">
        <w:rPr>
          <w:rFonts w:ascii="Times New Roman" w:hAnsi="Times New Roman" w:cs="Times New Roman"/>
        </w:rPr>
        <w:t>.</w:t>
      </w:r>
      <w:r w:rsidR="00FE2F53" w:rsidRPr="000C4585">
        <w:rPr>
          <w:rFonts w:ascii="Times New Roman" w:hAnsi="Times New Roman" w:cs="Times New Roman"/>
        </w:rPr>
        <w:t xml:space="preserve"> </w:t>
      </w:r>
      <w:r w:rsidR="00FE2F53" w:rsidRPr="000C4585">
        <w:rPr>
          <w:rFonts w:ascii="Times New Roman" w:hAnsi="Times New Roman" w:cs="Times New Roman"/>
        </w:rPr>
        <w:fldChar w:fldCharType="begin"/>
      </w:r>
      <w:r w:rsidR="00382B57">
        <w:rPr>
          <w:rFonts w:ascii="Times New Roman" w:hAnsi="Times New Roman" w:cs="Times New Roman"/>
        </w:rPr>
        <w:instrText xml:space="preserve"> ADDIN ZOTERO_ITEM CSL_CITATION {"citationID":"jTjnLj8D","properties":{"formattedCitation":"(Marcu, Dey &amp; Kiesler 2014)","plainCitation":"(Marcu, Dey &amp; Kiesler 2014)"},"citationItems":[{"id":19,"uris":["http://zotero.org/users/local/sWpsrwij/items/NS8SGRW6"],"uri":["http://zotero.org/users/local/sWpsrwij/items/NS8SGRW6"],"itemData":{"id":19,"type":"paper-conference","title":"Designing for collaborative reflection","container-title":"Proceedings of the 8th International Conference on Pervasive Computing Technologies for Healthcare","publisher":"ICST (Institute for Computer Sciences, Social-Informatics and Telecommunications Engineering)","page":"9-16","author":[{"family":"Marcu","given":"Gabriela"},{"family":"Dey","given":"Anind K."},{"family":"Kiesler","given":"Sara"}],"issued":{"date-parts":[["2014"]]}}}],"schema":"https://github.com/citation-style-language/schema/raw/master/csl-citation.json"} </w:instrText>
      </w:r>
      <w:r w:rsidR="00FE2F53" w:rsidRPr="000C4585">
        <w:rPr>
          <w:rFonts w:ascii="Times New Roman" w:hAnsi="Times New Roman" w:cs="Times New Roman"/>
        </w:rPr>
        <w:fldChar w:fldCharType="separate"/>
      </w:r>
      <w:r w:rsidR="00382B57">
        <w:rPr>
          <w:rFonts w:ascii="Times New Roman" w:hAnsi="Times New Roman" w:cs="Times New Roman"/>
          <w:noProof/>
        </w:rPr>
        <w:t>(Marcu et al, 2014)</w:t>
      </w:r>
      <w:r w:rsidR="00FE2F53" w:rsidRPr="000C4585">
        <w:rPr>
          <w:rFonts w:ascii="Times New Roman" w:hAnsi="Times New Roman" w:cs="Times New Roman"/>
        </w:rPr>
        <w:fldChar w:fldCharType="end"/>
      </w:r>
      <w:r w:rsidR="00FE2F53" w:rsidRPr="000C4585">
        <w:rPr>
          <w:rFonts w:ascii="Times New Roman" w:hAnsi="Times New Roman" w:cs="Times New Roman"/>
        </w:rPr>
        <w:t xml:space="preserve"> argue that recording accurate data is both challenging and time consuming, especially when using paper-base</w:t>
      </w:r>
      <w:r w:rsidR="00DB5876" w:rsidRPr="000C4585">
        <w:rPr>
          <w:rFonts w:ascii="Times New Roman" w:hAnsi="Times New Roman" w:cs="Times New Roman"/>
        </w:rPr>
        <w:t>d data sheets to record the information</w:t>
      </w:r>
      <w:r w:rsidR="00FE2F53" w:rsidRPr="000C4585">
        <w:rPr>
          <w:rFonts w:ascii="Times New Roman" w:hAnsi="Times New Roman" w:cs="Times New Roman"/>
        </w:rPr>
        <w:t xml:space="preserve">. </w:t>
      </w:r>
      <w:r w:rsidR="001F3B88" w:rsidRPr="000C4585">
        <w:rPr>
          <w:rFonts w:ascii="Times New Roman" w:hAnsi="Times New Roman" w:cs="Times New Roman"/>
        </w:rPr>
        <w:br/>
      </w:r>
    </w:p>
    <w:p w14:paraId="5544F142" w14:textId="039F50C5" w:rsidR="00192647" w:rsidRPr="000C4585" w:rsidRDefault="00192647">
      <w:pPr>
        <w:pStyle w:val="ListParagraph"/>
        <w:numPr>
          <w:ilvl w:val="0"/>
          <w:numId w:val="25"/>
        </w:numPr>
        <w:rPr>
          <w:rFonts w:ascii="Times New Roman" w:hAnsi="Times New Roman" w:cs="Times New Roman"/>
        </w:rPr>
      </w:pPr>
      <w:r w:rsidRPr="000C4585">
        <w:rPr>
          <w:rFonts w:ascii="Times New Roman" w:hAnsi="Times New Roman" w:cs="Times New Roman"/>
        </w:rPr>
        <w:lastRenderedPageBreak/>
        <w:t>Reflect</w:t>
      </w:r>
      <w:r w:rsidR="001F3B88" w:rsidRPr="000C4585">
        <w:rPr>
          <w:rFonts w:ascii="Times New Roman" w:hAnsi="Times New Roman" w:cs="Times New Roman"/>
        </w:rPr>
        <w:t>: Team members should reflect o</w:t>
      </w:r>
      <w:r w:rsidR="00761B9F" w:rsidRPr="000C4585">
        <w:rPr>
          <w:rFonts w:ascii="Times New Roman" w:hAnsi="Times New Roman" w:cs="Times New Roman"/>
        </w:rPr>
        <w:t>n</w:t>
      </w:r>
      <w:r w:rsidR="001F3B88" w:rsidRPr="000C4585">
        <w:rPr>
          <w:rFonts w:ascii="Times New Roman" w:hAnsi="Times New Roman" w:cs="Times New Roman"/>
        </w:rPr>
        <w:t xml:space="preserve"> the recorded data.</w:t>
      </w:r>
      <w:r w:rsidR="001618EC" w:rsidRPr="000C4585">
        <w:rPr>
          <w:rFonts w:ascii="Times New Roman" w:hAnsi="Times New Roman" w:cs="Times New Roman"/>
        </w:rPr>
        <w:t xml:space="preserve"> Flexibility and adaption to practices are important parts and key concept</w:t>
      </w:r>
      <w:r w:rsidR="002C6067">
        <w:rPr>
          <w:rFonts w:ascii="Times New Roman" w:hAnsi="Times New Roman" w:cs="Times New Roman"/>
        </w:rPr>
        <w:t>s</w:t>
      </w:r>
      <w:r w:rsidR="001618EC" w:rsidRPr="000C4585">
        <w:rPr>
          <w:rFonts w:ascii="Times New Roman" w:hAnsi="Times New Roman" w:cs="Times New Roman"/>
        </w:rPr>
        <w:t xml:space="preserve"> for reflection. Knowledge sharing such as exchanging anecdotal accounts</w:t>
      </w:r>
      <w:r w:rsidR="00761B9F" w:rsidRPr="000C4585">
        <w:rPr>
          <w:rFonts w:ascii="Times New Roman" w:hAnsi="Times New Roman" w:cs="Times New Roman"/>
        </w:rPr>
        <w:t>,</w:t>
      </w:r>
      <w:r w:rsidR="001618EC" w:rsidRPr="000C4585">
        <w:rPr>
          <w:rFonts w:ascii="Times New Roman" w:hAnsi="Times New Roman" w:cs="Times New Roman"/>
        </w:rPr>
        <w:t xml:space="preserve"> and second hand evid</w:t>
      </w:r>
      <w:r w:rsidR="00761B9F" w:rsidRPr="000C4585">
        <w:rPr>
          <w:rFonts w:ascii="Times New Roman" w:hAnsi="Times New Roman" w:cs="Times New Roman"/>
        </w:rPr>
        <w:t>ence were two ways of reflecting amongst</w:t>
      </w:r>
      <w:r w:rsidR="001618EC" w:rsidRPr="000C4585">
        <w:rPr>
          <w:rFonts w:ascii="Times New Roman" w:hAnsi="Times New Roman" w:cs="Times New Roman"/>
        </w:rPr>
        <w:t xml:space="preserve"> team members (</w:t>
      </w:r>
      <w:r w:rsidR="001618EC" w:rsidRPr="000C4585">
        <w:rPr>
          <w:rFonts w:ascii="Times New Roman" w:hAnsi="Times New Roman" w:cs="Times New Roman"/>
        </w:rPr>
        <w:fldChar w:fldCharType="begin"/>
      </w:r>
      <w:r w:rsidR="00382B57">
        <w:rPr>
          <w:rFonts w:ascii="Times New Roman" w:hAnsi="Times New Roman" w:cs="Times New Roman"/>
        </w:rPr>
        <w:instrText xml:space="preserve"> ADDIN ZOTERO_ITEM CSL_CITATION {"citationID":"JqNHwc8d","properties":{"formattedCitation":"(Marcu, Dey &amp; Kiesler 2014)","plainCitation":"(Marcu, Dey &amp; Kiesler 2014)"},"citationItems":[{"id":19,"uris":["http://zotero.org/users/local/sWpsrwij/items/NS8SGRW6"],"uri":["http://zotero.org/users/local/sWpsrwij/items/NS8SGRW6"],"itemData":{"id":19,"type":"paper-conference","title":"Designing for collaborative reflection","container-title":"Proceedings of the 8th International Conference on Pervasive Computing Technologies for Healthcare","publisher":"ICST (Institute for Computer Sciences, Social-Informatics and Telecommunications Engineering)","page":"9-16","author":[{"family":"Marcu","given":"Gabriela"},{"family":"Dey","given":"Anind K."},{"family":"Kiesler","given":"Sara"}],"issued":{"date-parts":[["2014"]]}}}],"schema":"https://github.com/citation-style-language/schema/raw/master/csl-citation.json"} </w:instrText>
      </w:r>
      <w:r w:rsidR="001618EC" w:rsidRPr="000C4585">
        <w:rPr>
          <w:rFonts w:ascii="Times New Roman" w:hAnsi="Times New Roman" w:cs="Times New Roman"/>
        </w:rPr>
        <w:fldChar w:fldCharType="separate"/>
      </w:r>
      <w:r w:rsidR="00382B57">
        <w:rPr>
          <w:rFonts w:ascii="Times New Roman" w:hAnsi="Times New Roman" w:cs="Times New Roman"/>
        </w:rPr>
        <w:t>Marcu et al, 2014)</w:t>
      </w:r>
      <w:r w:rsidR="001618EC" w:rsidRPr="000C4585">
        <w:rPr>
          <w:rFonts w:ascii="Times New Roman" w:hAnsi="Times New Roman" w:cs="Times New Roman"/>
        </w:rPr>
        <w:fldChar w:fldCharType="end"/>
      </w:r>
      <w:r w:rsidR="00FB1231" w:rsidRPr="000C4585">
        <w:rPr>
          <w:rFonts w:ascii="Times New Roman" w:hAnsi="Times New Roman" w:cs="Times New Roman"/>
        </w:rPr>
        <w:t>.</w:t>
      </w:r>
      <w:r w:rsidR="001F3B88" w:rsidRPr="000C4585">
        <w:rPr>
          <w:rFonts w:ascii="Times New Roman" w:hAnsi="Times New Roman" w:cs="Times New Roman"/>
        </w:rPr>
        <w:br/>
      </w:r>
    </w:p>
    <w:p w14:paraId="0EE7D8B1" w14:textId="2C3FE477" w:rsidR="00192647" w:rsidRPr="000C4585" w:rsidRDefault="00192647">
      <w:pPr>
        <w:pStyle w:val="ListParagraph"/>
        <w:numPr>
          <w:ilvl w:val="0"/>
          <w:numId w:val="25"/>
        </w:numPr>
        <w:rPr>
          <w:rFonts w:ascii="Times New Roman" w:hAnsi="Times New Roman" w:cs="Times New Roman"/>
        </w:rPr>
      </w:pPr>
      <w:r w:rsidRPr="000C4585">
        <w:rPr>
          <w:rFonts w:ascii="Times New Roman" w:hAnsi="Times New Roman" w:cs="Times New Roman"/>
        </w:rPr>
        <w:t>Corroborate</w:t>
      </w:r>
      <w:r w:rsidR="001F3B88" w:rsidRPr="000C4585">
        <w:rPr>
          <w:rFonts w:ascii="Times New Roman" w:hAnsi="Times New Roman" w:cs="Times New Roman"/>
        </w:rPr>
        <w:t>: Team members should corroborate interpretations of the recorded data along with others.</w:t>
      </w:r>
      <w:r w:rsidR="0043335C" w:rsidRPr="000C4585">
        <w:rPr>
          <w:rFonts w:ascii="Times New Roman" w:hAnsi="Times New Roman" w:cs="Times New Roman"/>
        </w:rPr>
        <w:t xml:space="preserve"> This can be challenging when team members have different areas of expertis</w:t>
      </w:r>
      <w:r w:rsidR="004F4D64" w:rsidRPr="000C4585">
        <w:rPr>
          <w:rFonts w:ascii="Times New Roman" w:hAnsi="Times New Roman" w:cs="Times New Roman"/>
        </w:rPr>
        <w:t>e and different perspectives that</w:t>
      </w:r>
      <w:r w:rsidR="0043335C" w:rsidRPr="000C4585">
        <w:rPr>
          <w:rFonts w:ascii="Times New Roman" w:hAnsi="Times New Roman" w:cs="Times New Roman"/>
        </w:rPr>
        <w:t xml:space="preserve"> may cause different interpretations of the data. In order to improve and support corroboration, one may provide more ways of communication among team members, one may also add or create multiple representations of the</w:t>
      </w:r>
      <w:r w:rsidR="004F4D64" w:rsidRPr="000C4585">
        <w:rPr>
          <w:rFonts w:ascii="Times New Roman" w:hAnsi="Times New Roman" w:cs="Times New Roman"/>
        </w:rPr>
        <w:t xml:space="preserve"> data to help teams discuss the information</w:t>
      </w:r>
      <w:r w:rsidR="0043335C" w:rsidRPr="000C4585">
        <w:rPr>
          <w:rFonts w:ascii="Times New Roman" w:hAnsi="Times New Roman" w:cs="Times New Roman"/>
        </w:rPr>
        <w:t xml:space="preserve"> from different perspectives</w:t>
      </w:r>
      <w:r w:rsidR="00FB1231" w:rsidRPr="000C4585">
        <w:rPr>
          <w:rFonts w:ascii="Times New Roman" w:hAnsi="Times New Roman" w:cs="Times New Roman"/>
        </w:rPr>
        <w:t xml:space="preserve"> (</w:t>
      </w:r>
      <w:r w:rsidR="00FB1231" w:rsidRPr="000C4585">
        <w:rPr>
          <w:rFonts w:ascii="Times New Roman" w:hAnsi="Times New Roman" w:cs="Times New Roman"/>
        </w:rPr>
        <w:fldChar w:fldCharType="begin"/>
      </w:r>
      <w:r w:rsidR="00382B57">
        <w:rPr>
          <w:rFonts w:ascii="Times New Roman" w:hAnsi="Times New Roman" w:cs="Times New Roman"/>
        </w:rPr>
        <w:instrText xml:space="preserve"> ADDIN ZOTERO_ITEM CSL_CITATION {"citationID":"YzYM5IqE","properties":{"formattedCitation":"(Marcu, Dey and Kiesler, 2014)","plainCitation":"(Marcu, Dey and Kiesler, 2014)","dontUpdate":true},"citationItems":[{"id":19,"uris":["http://zotero.org/users/local/sWpsrwij/items/NS8SGRW6"],"uri":["http://zotero.org/users/local/sWpsrwij/items/NS8SGRW6"],"itemData":{"id":19,"type":"paper-conference","title":"Designing for collaborative reflection","container-title":"Proceedings of the 8th International Conference on Pervasive Computing Technologies for Healthcare","publisher":"ICST (Institute for Computer Sciences, Social-Informatics and Telecommunications Engineering)","page":"9-16","author":[{"family":"Marcu","given":"Gabriela"},{"family":"Dey","given":"Anind K."},{"family":"Kiesler","given":"Sara"}],"issued":{"date-parts":[["2014"]]}}}],"schema":"https://github.com/citation-style-language/schema/raw/master/csl-citation.json"} </w:instrText>
      </w:r>
      <w:r w:rsidR="00FB1231" w:rsidRPr="000C4585">
        <w:rPr>
          <w:rFonts w:ascii="Times New Roman" w:hAnsi="Times New Roman" w:cs="Times New Roman"/>
        </w:rPr>
        <w:fldChar w:fldCharType="separate"/>
      </w:r>
      <w:r w:rsidR="00FB1231" w:rsidRPr="000C4585">
        <w:rPr>
          <w:rFonts w:ascii="Times New Roman" w:hAnsi="Times New Roman" w:cs="Times New Roman"/>
          <w:noProof/>
        </w:rPr>
        <w:t>Marcu</w:t>
      </w:r>
      <w:r w:rsidR="002436E4">
        <w:rPr>
          <w:rFonts w:ascii="Times New Roman" w:hAnsi="Times New Roman" w:cs="Times New Roman"/>
          <w:noProof/>
        </w:rPr>
        <w:t xml:space="preserve"> et al,</w:t>
      </w:r>
      <w:r w:rsidR="00FB1231" w:rsidRPr="000C4585">
        <w:rPr>
          <w:rFonts w:ascii="Times New Roman" w:hAnsi="Times New Roman" w:cs="Times New Roman"/>
          <w:noProof/>
        </w:rPr>
        <w:t xml:space="preserve"> 2014)</w:t>
      </w:r>
      <w:r w:rsidR="00FB1231" w:rsidRPr="000C4585">
        <w:rPr>
          <w:rFonts w:ascii="Times New Roman" w:hAnsi="Times New Roman" w:cs="Times New Roman"/>
        </w:rPr>
        <w:fldChar w:fldCharType="end"/>
      </w:r>
      <w:r w:rsidR="00FB1231" w:rsidRPr="000C4585">
        <w:rPr>
          <w:rFonts w:ascii="Times New Roman" w:hAnsi="Times New Roman" w:cs="Times New Roman"/>
        </w:rPr>
        <w:t>.</w:t>
      </w:r>
      <w:r w:rsidR="00B91459">
        <w:rPr>
          <w:rFonts w:ascii="Times New Roman" w:hAnsi="Times New Roman" w:cs="Times New Roman"/>
        </w:rPr>
        <w:t xml:space="preserve"> Schön (1983) explains that </w:t>
      </w:r>
      <w:r w:rsidR="00C42C90">
        <w:rPr>
          <w:rFonts w:ascii="Times New Roman" w:hAnsi="Times New Roman" w:cs="Times New Roman"/>
        </w:rPr>
        <w:t>one professional’s</w:t>
      </w:r>
      <w:r w:rsidR="00B91459">
        <w:rPr>
          <w:rFonts w:ascii="Times New Roman" w:hAnsi="Times New Roman" w:cs="Times New Roman"/>
        </w:rPr>
        <w:t xml:space="preserve"> expertise or knowledge is not enough and should therefore </w:t>
      </w:r>
      <w:r w:rsidR="00C42C90">
        <w:rPr>
          <w:rFonts w:ascii="Times New Roman" w:hAnsi="Times New Roman" w:cs="Times New Roman"/>
        </w:rPr>
        <w:t xml:space="preserve">interact with other professionals in other to reflect and share knowledge to solve problems. </w:t>
      </w:r>
    </w:p>
    <w:p w14:paraId="6223C786" w14:textId="5F80D3FC" w:rsidR="00192647" w:rsidRPr="000C4585" w:rsidRDefault="00192647">
      <w:pPr>
        <w:pStyle w:val="Heading3"/>
      </w:pPr>
      <w:bookmarkStart w:id="18" w:name="_Toc330016604"/>
      <w:r w:rsidRPr="000C4585">
        <w:t>Long-term loop</w:t>
      </w:r>
      <w:bookmarkEnd w:id="18"/>
    </w:p>
    <w:p w14:paraId="6919BDB8" w14:textId="69299E40" w:rsidR="00192647" w:rsidRPr="000C4585" w:rsidRDefault="00192647">
      <w:r w:rsidRPr="000C4585">
        <w:t>The long-term loop consists of four concepts or recommendations.</w:t>
      </w:r>
    </w:p>
    <w:p w14:paraId="07B94438" w14:textId="2E4CB8ED" w:rsidR="00192647" w:rsidRPr="000C4585" w:rsidRDefault="00192647">
      <w:pPr>
        <w:pStyle w:val="ListParagraph"/>
        <w:numPr>
          <w:ilvl w:val="0"/>
          <w:numId w:val="26"/>
        </w:numPr>
        <w:rPr>
          <w:rFonts w:ascii="Times New Roman" w:hAnsi="Times New Roman" w:cs="Times New Roman"/>
        </w:rPr>
      </w:pPr>
      <w:r w:rsidRPr="000C4585">
        <w:rPr>
          <w:rFonts w:ascii="Times New Roman" w:hAnsi="Times New Roman" w:cs="Times New Roman"/>
        </w:rPr>
        <w:t>Determine</w:t>
      </w:r>
      <w:r w:rsidR="001F3B88" w:rsidRPr="000C4585">
        <w:rPr>
          <w:rFonts w:ascii="Times New Roman" w:hAnsi="Times New Roman" w:cs="Times New Roman"/>
        </w:rPr>
        <w:t>: This recommendation is to reflect on the data</w:t>
      </w:r>
      <w:r w:rsidR="0076674F" w:rsidRPr="000C4585">
        <w:rPr>
          <w:rFonts w:ascii="Times New Roman" w:hAnsi="Times New Roman" w:cs="Times New Roman"/>
        </w:rPr>
        <w:t>,</w:t>
      </w:r>
      <w:r w:rsidR="001F3B88" w:rsidRPr="000C4585">
        <w:rPr>
          <w:rFonts w:ascii="Times New Roman" w:hAnsi="Times New Roman" w:cs="Times New Roman"/>
        </w:rPr>
        <w:t xml:space="preserve"> and then determine an appropriate intervention.</w:t>
      </w:r>
      <w:r w:rsidR="00E074D2" w:rsidRPr="000C4585">
        <w:rPr>
          <w:rFonts w:ascii="Times New Roman" w:hAnsi="Times New Roman" w:cs="Times New Roman"/>
        </w:rPr>
        <w:t xml:space="preserve"> It</w:t>
      </w:r>
      <w:r w:rsidR="002C6067">
        <w:rPr>
          <w:rFonts w:ascii="Times New Roman" w:hAnsi="Times New Roman" w:cs="Times New Roman"/>
        </w:rPr>
        <w:t xml:space="preserve"> i</w:t>
      </w:r>
      <w:r w:rsidR="00E074D2" w:rsidRPr="000C4585">
        <w:rPr>
          <w:rFonts w:ascii="Times New Roman" w:hAnsi="Times New Roman" w:cs="Times New Roman"/>
        </w:rPr>
        <w:t>s important to identify and predict trends over time since this co</w:t>
      </w:r>
      <w:r w:rsidR="00741D3C" w:rsidRPr="000C4585">
        <w:rPr>
          <w:rFonts w:ascii="Times New Roman" w:hAnsi="Times New Roman" w:cs="Times New Roman"/>
        </w:rPr>
        <w:t>uld have an</w:t>
      </w:r>
      <w:r w:rsidR="00E074D2" w:rsidRPr="000C4585">
        <w:rPr>
          <w:rFonts w:ascii="Times New Roman" w:hAnsi="Times New Roman" w:cs="Times New Roman"/>
        </w:rPr>
        <w:t xml:space="preserve"> effect of improving and empowering decision-making </w:t>
      </w:r>
      <w:r w:rsidR="00741D3C" w:rsidRPr="000C4585">
        <w:rPr>
          <w:rFonts w:ascii="Times New Roman" w:hAnsi="Times New Roman" w:cs="Times New Roman"/>
        </w:rPr>
        <w:t>pertaining to the intervention. This can be achieved with</w:t>
      </w:r>
      <w:r w:rsidR="00E074D2" w:rsidRPr="000C4585">
        <w:rPr>
          <w:rFonts w:ascii="Times New Roman" w:hAnsi="Times New Roman" w:cs="Times New Roman"/>
        </w:rPr>
        <w:t xml:space="preserve"> advanced visualizations or automated tools for analytics (</w:t>
      </w:r>
      <w:r w:rsidR="00E074D2" w:rsidRPr="000C4585">
        <w:rPr>
          <w:rFonts w:ascii="Times New Roman" w:hAnsi="Times New Roman" w:cs="Times New Roman"/>
        </w:rPr>
        <w:fldChar w:fldCharType="begin"/>
      </w:r>
      <w:r w:rsidR="00382B57">
        <w:rPr>
          <w:rFonts w:ascii="Times New Roman" w:hAnsi="Times New Roman" w:cs="Times New Roman"/>
        </w:rPr>
        <w:instrText xml:space="preserve"> ADDIN ZOTERO_ITEM CSL_CITATION {"citationID":"nZa9RVdg","properties":{"formattedCitation":"(Marcu, Dey and Kiesler, 2014)","plainCitation":"(Marcu, Dey and Kiesler, 2014)","dontUpdate":true},"citationItems":[{"id":19,"uris":["http://zotero.org/users/local/sWpsrwij/items/NS8SGRW6"],"uri":["http://zotero.org/users/local/sWpsrwij/items/NS8SGRW6"],"itemData":{"id":19,"type":"paper-conference","title":"Designing for collaborative reflection","container-title":"Proceedings of the 8th International Conference on Pervasive Computing Technologies for Healthcare","publisher":"ICST (Institute for Computer Sciences, Social-Informatics and Telecommunications Engineering)","page":"9-16","author":[{"family":"Marcu","given":"Gabriela"},{"family":"Dey","given":"Anind K."},{"family":"Kiesler","given":"Sara"}],"issued":{"date-parts":[["2014"]]}}}],"schema":"https://github.com/citation-style-language/schema/raw/master/csl-citation.json"} </w:instrText>
      </w:r>
      <w:r w:rsidR="00E074D2" w:rsidRPr="000C4585">
        <w:rPr>
          <w:rFonts w:ascii="Times New Roman" w:hAnsi="Times New Roman" w:cs="Times New Roman"/>
        </w:rPr>
        <w:fldChar w:fldCharType="separate"/>
      </w:r>
      <w:r w:rsidR="00E074D2" w:rsidRPr="000C4585">
        <w:rPr>
          <w:rFonts w:ascii="Times New Roman" w:hAnsi="Times New Roman" w:cs="Times New Roman"/>
          <w:noProof/>
        </w:rPr>
        <w:t>Marcu</w:t>
      </w:r>
      <w:r w:rsidR="00966F99">
        <w:rPr>
          <w:rFonts w:ascii="Times New Roman" w:hAnsi="Times New Roman" w:cs="Times New Roman"/>
          <w:noProof/>
        </w:rPr>
        <w:t xml:space="preserve"> et al,</w:t>
      </w:r>
      <w:r w:rsidR="00E074D2" w:rsidRPr="000C4585">
        <w:rPr>
          <w:rFonts w:ascii="Times New Roman" w:hAnsi="Times New Roman" w:cs="Times New Roman"/>
          <w:noProof/>
        </w:rPr>
        <w:t xml:space="preserve"> 2014)</w:t>
      </w:r>
      <w:r w:rsidR="00E074D2" w:rsidRPr="000C4585">
        <w:rPr>
          <w:rFonts w:ascii="Times New Roman" w:hAnsi="Times New Roman" w:cs="Times New Roman"/>
        </w:rPr>
        <w:fldChar w:fldCharType="end"/>
      </w:r>
      <w:r w:rsidR="00E074D2" w:rsidRPr="000C4585">
        <w:rPr>
          <w:rFonts w:ascii="Times New Roman" w:hAnsi="Times New Roman" w:cs="Times New Roman"/>
        </w:rPr>
        <w:t>.</w:t>
      </w:r>
      <w:r w:rsidR="001F3B88" w:rsidRPr="000C4585">
        <w:rPr>
          <w:rFonts w:ascii="Times New Roman" w:hAnsi="Times New Roman" w:cs="Times New Roman"/>
        </w:rPr>
        <w:br/>
      </w:r>
    </w:p>
    <w:p w14:paraId="33C8CE4F" w14:textId="3ABF7561" w:rsidR="00192647" w:rsidRPr="000C4585" w:rsidRDefault="00192647">
      <w:pPr>
        <w:pStyle w:val="ListParagraph"/>
        <w:numPr>
          <w:ilvl w:val="0"/>
          <w:numId w:val="26"/>
        </w:numPr>
        <w:rPr>
          <w:rFonts w:ascii="Times New Roman" w:hAnsi="Times New Roman" w:cs="Times New Roman"/>
        </w:rPr>
      </w:pPr>
      <w:r w:rsidRPr="000C4585">
        <w:rPr>
          <w:rFonts w:ascii="Times New Roman" w:hAnsi="Times New Roman" w:cs="Times New Roman"/>
        </w:rPr>
        <w:t>Apply</w:t>
      </w:r>
      <w:r w:rsidR="001F3B88" w:rsidRPr="000C4585">
        <w:rPr>
          <w:rFonts w:ascii="Times New Roman" w:hAnsi="Times New Roman" w:cs="Times New Roman"/>
        </w:rPr>
        <w:t>: Apply the intervention consistently by working together with others</w:t>
      </w:r>
      <w:r w:rsidR="00A37B4B" w:rsidRPr="000C4585">
        <w:rPr>
          <w:rFonts w:ascii="Times New Roman" w:hAnsi="Times New Roman" w:cs="Times New Roman"/>
        </w:rPr>
        <w:t>,</w:t>
      </w:r>
      <w:r w:rsidR="001F3B88" w:rsidRPr="000C4585">
        <w:rPr>
          <w:rFonts w:ascii="Times New Roman" w:hAnsi="Times New Roman" w:cs="Times New Roman"/>
        </w:rPr>
        <w:t xml:space="preserve"> and reflection on the data.</w:t>
      </w:r>
      <w:r w:rsidR="001F3B88" w:rsidRPr="000C4585">
        <w:rPr>
          <w:rFonts w:ascii="Times New Roman" w:hAnsi="Times New Roman" w:cs="Times New Roman"/>
        </w:rPr>
        <w:br/>
      </w:r>
    </w:p>
    <w:p w14:paraId="7CA8E9E5" w14:textId="086CBABB" w:rsidR="00192647" w:rsidRPr="000C4585" w:rsidRDefault="004A500E">
      <w:pPr>
        <w:pStyle w:val="ListParagraph"/>
        <w:numPr>
          <w:ilvl w:val="0"/>
          <w:numId w:val="26"/>
        </w:numPr>
        <w:rPr>
          <w:rFonts w:ascii="Times New Roman" w:hAnsi="Times New Roman" w:cs="Times New Roman"/>
        </w:rPr>
      </w:pPr>
      <w:r w:rsidRPr="000C4585">
        <w:rPr>
          <w:rFonts w:ascii="Times New Roman" w:hAnsi="Times New Roman" w:cs="Times New Roman"/>
        </w:rPr>
        <w:t>Evaluate</w:t>
      </w:r>
      <w:r w:rsidR="001F3B88" w:rsidRPr="000C4585">
        <w:rPr>
          <w:rFonts w:ascii="Times New Roman" w:hAnsi="Times New Roman" w:cs="Times New Roman"/>
        </w:rPr>
        <w:t>: Evaluate the effects of the intervention by reflecting on the data over time.</w:t>
      </w:r>
      <w:r w:rsidR="00A37B4B" w:rsidRPr="000C4585">
        <w:rPr>
          <w:rFonts w:ascii="Times New Roman" w:hAnsi="Times New Roman" w:cs="Times New Roman"/>
        </w:rPr>
        <w:t xml:space="preserve"> Information systems can</w:t>
      </w:r>
      <w:r w:rsidR="00D146BB" w:rsidRPr="000C4585">
        <w:rPr>
          <w:rFonts w:ascii="Times New Roman" w:hAnsi="Times New Roman" w:cs="Times New Roman"/>
        </w:rPr>
        <w:t xml:space="preserve"> be used by team members to access and</w:t>
      </w:r>
      <w:r w:rsidR="00A37B4B" w:rsidRPr="000C4585">
        <w:rPr>
          <w:rFonts w:ascii="Times New Roman" w:hAnsi="Times New Roman" w:cs="Times New Roman"/>
        </w:rPr>
        <w:t xml:space="preserve"> view the same data </w:t>
      </w:r>
      <w:r w:rsidR="002C6067" w:rsidRPr="000C4585">
        <w:rPr>
          <w:rFonts w:ascii="Times New Roman" w:hAnsi="Times New Roman" w:cs="Times New Roman"/>
        </w:rPr>
        <w:t>anytime</w:t>
      </w:r>
      <w:r w:rsidR="00D146BB" w:rsidRPr="000C4585">
        <w:rPr>
          <w:rFonts w:ascii="Times New Roman" w:hAnsi="Times New Roman" w:cs="Times New Roman"/>
        </w:rPr>
        <w:t xml:space="preserve"> and anywhere.</w:t>
      </w:r>
      <w:r w:rsidR="00A37B4B" w:rsidRPr="000C4585">
        <w:rPr>
          <w:rFonts w:ascii="Times New Roman" w:hAnsi="Times New Roman" w:cs="Times New Roman"/>
        </w:rPr>
        <w:t xml:space="preserve"> This could help team members</w:t>
      </w:r>
      <w:r w:rsidR="00D146BB" w:rsidRPr="000C4585">
        <w:rPr>
          <w:rFonts w:ascii="Times New Roman" w:hAnsi="Times New Roman" w:cs="Times New Roman"/>
        </w:rPr>
        <w:t xml:space="preserve"> test </w:t>
      </w:r>
      <w:r w:rsidR="00A37B4B" w:rsidRPr="000C4585">
        <w:rPr>
          <w:rFonts w:ascii="Times New Roman" w:hAnsi="Times New Roman" w:cs="Times New Roman"/>
        </w:rPr>
        <w:t>their intuition against the information,</w:t>
      </w:r>
      <w:r w:rsidR="00D146BB" w:rsidRPr="000C4585">
        <w:rPr>
          <w:rFonts w:ascii="Times New Roman" w:hAnsi="Times New Roman" w:cs="Times New Roman"/>
        </w:rPr>
        <w:t xml:space="preserve"> and present their findings to other team members to support corroboration (</w:t>
      </w:r>
      <w:r w:rsidR="00D146BB" w:rsidRPr="000C4585">
        <w:rPr>
          <w:rFonts w:ascii="Times New Roman" w:hAnsi="Times New Roman" w:cs="Times New Roman"/>
        </w:rPr>
        <w:fldChar w:fldCharType="begin"/>
      </w:r>
      <w:r w:rsidR="00382B57">
        <w:rPr>
          <w:rFonts w:ascii="Times New Roman" w:hAnsi="Times New Roman" w:cs="Times New Roman"/>
        </w:rPr>
        <w:instrText xml:space="preserve"> ADDIN ZOTERO_ITEM CSL_CITATION {"citationID":"43F9iQdK","properties":{"formattedCitation":"(Marcu, Dey and Kiesler, 2014)","plainCitation":"(Marcu, Dey and Kiesler, 2014)","dontUpdate":true},"citationItems":[{"id":19,"uris":["http://zotero.org/users/local/sWpsrwij/items/NS8SGRW6"],"uri":["http://zotero.org/users/local/sWpsrwij/items/NS8SGRW6"],"itemData":{"id":19,"type":"paper-conference","title":"Designing for collaborative reflection","container-title":"Proceedings of the 8th International Conference on Pervasive Computing Technologies for Healthcare","publisher":"ICST (Institute for Computer Sciences, Social-Informatics and Telecommunications Engineering)","page":"9-16","author":[{"family":"Marcu","given":"Gabriela"},{"family":"Dey","given":"Anind K."},{"family":"Kiesler","given":"Sara"}],"issued":{"date-parts":[["2014"]]}}}],"schema":"https://github.com/citation-style-language/schema/raw/master/csl-citation.json"} </w:instrText>
      </w:r>
      <w:r w:rsidR="00D146BB" w:rsidRPr="000C4585">
        <w:rPr>
          <w:rFonts w:ascii="Times New Roman" w:hAnsi="Times New Roman" w:cs="Times New Roman"/>
        </w:rPr>
        <w:fldChar w:fldCharType="separate"/>
      </w:r>
      <w:r w:rsidR="00D146BB" w:rsidRPr="000C4585">
        <w:rPr>
          <w:rFonts w:ascii="Times New Roman" w:hAnsi="Times New Roman" w:cs="Times New Roman"/>
          <w:noProof/>
        </w:rPr>
        <w:t>Marcu</w:t>
      </w:r>
      <w:r w:rsidR="009328DB">
        <w:rPr>
          <w:rFonts w:ascii="Times New Roman" w:hAnsi="Times New Roman" w:cs="Times New Roman"/>
          <w:noProof/>
        </w:rPr>
        <w:t xml:space="preserve"> et al,</w:t>
      </w:r>
      <w:r w:rsidR="00D146BB" w:rsidRPr="000C4585">
        <w:rPr>
          <w:rFonts w:ascii="Times New Roman" w:hAnsi="Times New Roman" w:cs="Times New Roman"/>
          <w:noProof/>
        </w:rPr>
        <w:t xml:space="preserve"> 2014)</w:t>
      </w:r>
      <w:r w:rsidR="00D146BB" w:rsidRPr="000C4585">
        <w:rPr>
          <w:rFonts w:ascii="Times New Roman" w:hAnsi="Times New Roman" w:cs="Times New Roman"/>
        </w:rPr>
        <w:fldChar w:fldCharType="end"/>
      </w:r>
      <w:r w:rsidR="00D146BB" w:rsidRPr="000C4585">
        <w:rPr>
          <w:rFonts w:ascii="Times New Roman" w:hAnsi="Times New Roman" w:cs="Times New Roman"/>
        </w:rPr>
        <w:t>.</w:t>
      </w:r>
      <w:r w:rsidR="001F3B88" w:rsidRPr="000C4585">
        <w:rPr>
          <w:rFonts w:ascii="Times New Roman" w:hAnsi="Times New Roman" w:cs="Times New Roman"/>
        </w:rPr>
        <w:br/>
      </w:r>
    </w:p>
    <w:p w14:paraId="3A184CE9" w14:textId="51F02526" w:rsidR="00192647" w:rsidRPr="000C4585" w:rsidRDefault="004A500E">
      <w:pPr>
        <w:pStyle w:val="ListParagraph"/>
        <w:numPr>
          <w:ilvl w:val="0"/>
          <w:numId w:val="26"/>
        </w:numPr>
        <w:rPr>
          <w:rFonts w:ascii="Times New Roman" w:hAnsi="Times New Roman" w:cs="Times New Roman"/>
        </w:rPr>
      </w:pPr>
      <w:r w:rsidRPr="000C4585">
        <w:rPr>
          <w:rFonts w:ascii="Times New Roman" w:hAnsi="Times New Roman" w:cs="Times New Roman"/>
        </w:rPr>
        <w:t>Disseminate</w:t>
      </w:r>
      <w:r w:rsidR="001F3B88" w:rsidRPr="000C4585">
        <w:rPr>
          <w:rFonts w:ascii="Times New Roman" w:hAnsi="Times New Roman" w:cs="Times New Roman"/>
        </w:rPr>
        <w:t xml:space="preserve">: Disseminate information to others on the internal team, but also to external stakeholders. </w:t>
      </w:r>
      <w:r w:rsidR="00A37B4B" w:rsidRPr="000C4585">
        <w:rPr>
          <w:rFonts w:ascii="Times New Roman" w:hAnsi="Times New Roman" w:cs="Times New Roman"/>
        </w:rPr>
        <w:t>This can</w:t>
      </w:r>
      <w:r w:rsidR="000A219A" w:rsidRPr="000C4585">
        <w:rPr>
          <w:rFonts w:ascii="Times New Roman" w:hAnsi="Times New Roman" w:cs="Times New Roman"/>
        </w:rPr>
        <w:t xml:space="preserve"> be supported by information systems, where team members and stakeholders can access the same data and intervention information as anyone else. </w:t>
      </w:r>
      <w:r w:rsidR="00A37B4B" w:rsidRPr="000C4585">
        <w:rPr>
          <w:rFonts w:ascii="Times New Roman" w:hAnsi="Times New Roman" w:cs="Times New Roman"/>
        </w:rPr>
        <w:t xml:space="preserve">Doing this would </w:t>
      </w:r>
      <w:r w:rsidR="000A219A" w:rsidRPr="000C4585">
        <w:rPr>
          <w:rFonts w:ascii="Times New Roman" w:hAnsi="Times New Roman" w:cs="Times New Roman"/>
        </w:rPr>
        <w:t xml:space="preserve">allow users to connect to other </w:t>
      </w:r>
      <w:r w:rsidR="00A37B4B" w:rsidRPr="000C4585">
        <w:rPr>
          <w:rFonts w:ascii="Times New Roman" w:hAnsi="Times New Roman" w:cs="Times New Roman"/>
        </w:rPr>
        <w:t>consumers, improving</w:t>
      </w:r>
      <w:r w:rsidR="000A219A" w:rsidRPr="000C4585">
        <w:rPr>
          <w:rFonts w:ascii="Times New Roman" w:hAnsi="Times New Roman" w:cs="Times New Roman"/>
        </w:rPr>
        <w:t xml:space="preserve"> the dissemination more effectively</w:t>
      </w:r>
      <w:r w:rsidR="000B47BA" w:rsidRPr="000C4585">
        <w:rPr>
          <w:rFonts w:ascii="Times New Roman" w:hAnsi="Times New Roman" w:cs="Times New Roman"/>
        </w:rPr>
        <w:t xml:space="preserve"> and efficiently</w:t>
      </w:r>
      <w:r w:rsidR="000A219A" w:rsidRPr="000C4585">
        <w:rPr>
          <w:rFonts w:ascii="Times New Roman" w:hAnsi="Times New Roman" w:cs="Times New Roman"/>
        </w:rPr>
        <w:t xml:space="preserve"> (</w:t>
      </w:r>
      <w:r w:rsidR="000A219A" w:rsidRPr="000C4585">
        <w:rPr>
          <w:rFonts w:ascii="Times New Roman" w:hAnsi="Times New Roman" w:cs="Times New Roman"/>
        </w:rPr>
        <w:fldChar w:fldCharType="begin"/>
      </w:r>
      <w:r w:rsidR="00382B57">
        <w:rPr>
          <w:rFonts w:ascii="Times New Roman" w:hAnsi="Times New Roman" w:cs="Times New Roman"/>
        </w:rPr>
        <w:instrText xml:space="preserve"> ADDIN ZOTERO_ITEM CSL_CITATION {"citationID":"azJ0iAgi","properties":{"formattedCitation":"(Marcu, Dey and Kiesler, 2014)","plainCitation":"(Marcu, Dey and Kiesler, 2014)","dontUpdate":true},"citationItems":[{"id":19,"uris":["http://zotero.org/users/local/sWpsrwij/items/NS8SGRW6"],"uri":["http://zotero.org/users/local/sWpsrwij/items/NS8SGRW6"],"itemData":{"id":19,"type":"paper-conference","title":"Designing for collaborative reflection","container-title":"Proceedings of the 8th International Conference on Pervasive Computing Technologies for Healthcare","publisher":"ICST (Institute for Computer Sciences, Social-Informatics and Telecommunications Engineering)","page":"9-16","author":[{"family":"Marcu","given":"Gabriela"},{"family":"Dey","given":"Anind K."},{"family":"Kiesler","given":"Sara"}],"issued":{"date-parts":[["2014"]]}}}],"schema":"https://github.com/citation-style-language/schema/raw/master/csl-citation.json"} </w:instrText>
      </w:r>
      <w:r w:rsidR="000A219A" w:rsidRPr="000C4585">
        <w:rPr>
          <w:rFonts w:ascii="Times New Roman" w:hAnsi="Times New Roman" w:cs="Times New Roman"/>
        </w:rPr>
        <w:fldChar w:fldCharType="separate"/>
      </w:r>
      <w:r w:rsidR="000A219A" w:rsidRPr="000C4585">
        <w:rPr>
          <w:rFonts w:ascii="Times New Roman" w:hAnsi="Times New Roman" w:cs="Times New Roman"/>
          <w:noProof/>
        </w:rPr>
        <w:t>Marcu</w:t>
      </w:r>
      <w:r w:rsidR="0095529B">
        <w:rPr>
          <w:rFonts w:ascii="Times New Roman" w:hAnsi="Times New Roman" w:cs="Times New Roman"/>
          <w:noProof/>
        </w:rPr>
        <w:t xml:space="preserve"> et al</w:t>
      </w:r>
      <w:r w:rsidR="000A219A" w:rsidRPr="000C4585">
        <w:rPr>
          <w:rFonts w:ascii="Times New Roman" w:hAnsi="Times New Roman" w:cs="Times New Roman"/>
          <w:noProof/>
        </w:rPr>
        <w:t>, 2014)</w:t>
      </w:r>
      <w:r w:rsidR="000A219A" w:rsidRPr="000C4585">
        <w:rPr>
          <w:rFonts w:ascii="Times New Roman" w:hAnsi="Times New Roman" w:cs="Times New Roman"/>
        </w:rPr>
        <w:fldChar w:fldCharType="end"/>
      </w:r>
      <w:r w:rsidR="000A219A" w:rsidRPr="000C4585">
        <w:rPr>
          <w:rFonts w:ascii="Times New Roman" w:hAnsi="Times New Roman" w:cs="Times New Roman"/>
        </w:rPr>
        <w:t xml:space="preserve">. </w:t>
      </w:r>
    </w:p>
    <w:p w14:paraId="426ECAA3" w14:textId="050BC5DE" w:rsidR="005B1345" w:rsidRDefault="004A500E">
      <w:pPr>
        <w:rPr>
          <w:lang w:eastAsia="en-US"/>
        </w:rPr>
      </w:pPr>
      <w:r w:rsidRPr="000C4585">
        <w:t xml:space="preserve">The Lilypad system </w:t>
      </w:r>
      <w:r w:rsidRPr="000C4585">
        <w:fldChar w:fldCharType="begin"/>
      </w:r>
      <w:r w:rsidR="00891CA5">
        <w:instrText xml:space="preserve"> ADDIN ZOTERO_ITEM CSL_CITATION {"citationID":"x1ZeSQ42","properties":{"formattedCitation":"(Marcu et al., 2013)","plainCitation":"(Marcu et al., 2013)","dontUpdate":true},"citationItems":[{"id":26,"uris":["http://zotero.org/users/local/sWpsrwij/items/V2ITANAK"],"uri":["http://zotero.org/users/local/sWpsrwij/items/V2ITANAK"],"itemData":{"id":26,"type":"article-journal","title":"The Lilypad System: Designing for Collaborative Reflection","author":[{"family":"Marcu","given":"Gabriela"},{"family":"Demerson","given":"Hayden"},{"family":"Ratanalert","given":"Chanamon"},{"family":"Shin","given":"Cristina"},{"family":"Jayasinghe","given":"Anu"},{"family":"Dey","given":"Anind"},{"family":"Kiesler","given":"Sara"}],"issued":{"date-parts":[["2013"]]}}}],"schema":"https://github.com/citation-style-language/schema/raw/master/csl-citation.json"} </w:instrText>
      </w:r>
      <w:r w:rsidRPr="000C4585">
        <w:fldChar w:fldCharType="separate"/>
      </w:r>
      <w:r w:rsidR="00D32F26">
        <w:rPr>
          <w:noProof/>
        </w:rPr>
        <w:t>(Marcu et al</w:t>
      </w:r>
      <w:r w:rsidRPr="000C4585">
        <w:rPr>
          <w:noProof/>
        </w:rPr>
        <w:t>, 2013)</w:t>
      </w:r>
      <w:r w:rsidRPr="000C4585">
        <w:fldChar w:fldCharType="end"/>
      </w:r>
      <w:r w:rsidR="003F4773" w:rsidRPr="000C4585">
        <w:t xml:space="preserve">, which is a system that has been </w:t>
      </w:r>
      <w:r w:rsidR="00486C99" w:rsidRPr="000C4585">
        <w:t>designed</w:t>
      </w:r>
      <w:r w:rsidR="00AF3E55">
        <w:t xml:space="preserve"> with the purpose of creating a</w:t>
      </w:r>
      <w:r w:rsidR="00486C99" w:rsidRPr="000C4585">
        <w:t xml:space="preserve"> data driven decision making</w:t>
      </w:r>
      <w:r w:rsidR="00AF3E55">
        <w:t xml:space="preserve"> platform</w:t>
      </w:r>
      <w:r w:rsidR="00486C99" w:rsidRPr="000C4585">
        <w:t xml:space="preserve"> </w:t>
      </w:r>
      <w:r w:rsidR="00AF3E55">
        <w:t>and</w:t>
      </w:r>
      <w:r w:rsidR="00486C99" w:rsidRPr="000C4585">
        <w:t xml:space="preserve"> recording data to track a child’s progress</w:t>
      </w:r>
      <w:r w:rsidR="002C6067">
        <w:t>,</w:t>
      </w:r>
      <w:r w:rsidR="00486C99" w:rsidRPr="000C4585">
        <w:t xml:space="preserve"> </w:t>
      </w:r>
      <w:r w:rsidRPr="000C4585">
        <w:t>has been designed around the framework of collaborative reflection</w:t>
      </w:r>
      <w:r w:rsidR="003F4773" w:rsidRPr="000C4585">
        <w:t>.</w:t>
      </w:r>
      <w:r w:rsidRPr="000C4585">
        <w:t xml:space="preserve"> </w:t>
      </w:r>
      <w:r w:rsidR="005B1345">
        <w:rPr>
          <w:lang w:eastAsia="en-US"/>
        </w:rPr>
        <w:br w:type="page"/>
      </w:r>
    </w:p>
    <w:p w14:paraId="0DAC44A1" w14:textId="3B3136F4" w:rsidR="00A01FF0" w:rsidRDefault="005B1345">
      <w:pPr>
        <w:pStyle w:val="Heading1"/>
      </w:pPr>
      <w:bookmarkStart w:id="19" w:name="_Toc330016605"/>
      <w:r>
        <w:lastRenderedPageBreak/>
        <w:t>Empirical</w:t>
      </w:r>
      <w:r w:rsidR="00A01FF0">
        <w:t xml:space="preserve"> </w:t>
      </w:r>
      <w:r w:rsidR="00A40EBB">
        <w:t>Background</w:t>
      </w:r>
      <w:bookmarkEnd w:id="19"/>
    </w:p>
    <w:p w14:paraId="741F5B28" w14:textId="77777777" w:rsidR="00F02898" w:rsidRPr="00F02898" w:rsidRDefault="00F02898" w:rsidP="00041473">
      <w:pPr>
        <w:pStyle w:val="Heading2"/>
      </w:pPr>
      <w:bookmarkStart w:id="20" w:name="_Toc330016606"/>
      <w:r w:rsidRPr="00F02898">
        <w:t>Swedish School Curriculum  - Sveriges Läroplan</w:t>
      </w:r>
      <w:bookmarkEnd w:id="20"/>
    </w:p>
    <w:p w14:paraId="71F91214" w14:textId="77777777" w:rsidR="00F02898" w:rsidRPr="00F02898" w:rsidRDefault="00F02898" w:rsidP="0093212C">
      <w:pPr>
        <w:spacing w:before="0" w:after="0"/>
        <w:rPr>
          <w:lang w:eastAsia="en-US"/>
        </w:rPr>
      </w:pPr>
      <w:r w:rsidRPr="00F02898">
        <w:rPr>
          <w:lang w:eastAsia="en-US"/>
        </w:rPr>
        <w:t xml:space="preserve">The Swedish läroplan or educational curriculum provides teachers and other staff at schools with guidelines on how home to school communication should be conducted (Lpo-94; Lgr-11). It specifies the important role of the teacher to update the parents of students on information about students’ current situation, well-being, and educational progress, as well as caring for and maintaining the student’s integrity. The Swedish läroplan (Lpo-94; Lgr-11) also adds and explains the importance of frequent evaluation meetings. These meetings are intended to occur at least once every academic term where current and future academic goals are to be discussed. Entities that are intended to participate on these meetings are teachers, parents, and students and if necessary, other school staff that might have a relation to the student and his/her educational history. This is one of the most important forms of home to school communication, where parents will gain insight into a student’s academic performance as well as behavioral information. </w:t>
      </w:r>
    </w:p>
    <w:p w14:paraId="7B376F8A" w14:textId="77777777" w:rsidR="00F02898" w:rsidRPr="00F02898" w:rsidRDefault="00F02898" w:rsidP="0093212C">
      <w:pPr>
        <w:spacing w:before="0" w:after="0"/>
        <w:rPr>
          <w:lang w:eastAsia="en-US"/>
        </w:rPr>
      </w:pPr>
    </w:p>
    <w:p w14:paraId="67C7B95F" w14:textId="32409784" w:rsidR="00F02898" w:rsidRPr="00F02898" w:rsidRDefault="00F02898" w:rsidP="0093212C">
      <w:pPr>
        <w:pStyle w:val="BodyText"/>
        <w:spacing w:before="0" w:after="0" w:line="240" w:lineRule="auto"/>
        <w:jc w:val="left"/>
      </w:pPr>
      <w:r w:rsidRPr="00F02898">
        <w:t>The school and the parent’s common goal, according to the school curriculum (Skolverket, 2016; Lgr-11) is to mutually take responsibility to ensure and create the best possible prerequisites for the child’s development and learning. The school is to cooperate with the parents so that they together can develop the school curriculum, activities</w:t>
      </w:r>
      <w:r w:rsidR="00F25D01" w:rsidRPr="00F25D01">
        <w:t xml:space="preserve"> </w:t>
      </w:r>
      <w:r w:rsidR="00F25D01" w:rsidRPr="00F02898">
        <w:t>and content suitable to that specific student’s needs. The teachers are to continuously provide parents with information pertaining to the child’s school situation, well-being, knowledge development, and academic progress. The teachers are also to be kept updated on the child’s personal situation at home, and are to respect the child’s integrity (Skolverket, 2016).</w:t>
      </w:r>
    </w:p>
    <w:p w14:paraId="4C622B3C" w14:textId="1D5592B1" w:rsidR="00447525" w:rsidRPr="002C6418" w:rsidRDefault="00635CC4" w:rsidP="00EF2F74">
      <w:pPr>
        <w:pStyle w:val="Heading2"/>
        <w:rPr>
          <w:lang w:val="sv-SE"/>
        </w:rPr>
      </w:pPr>
      <w:bookmarkStart w:id="21" w:name="_Toc330016607"/>
      <w:r w:rsidRPr="002C6418">
        <w:rPr>
          <w:lang w:val="sv-SE"/>
        </w:rPr>
        <w:t xml:space="preserve">Special education group - </w:t>
      </w:r>
      <w:r w:rsidR="00447525" w:rsidRPr="002C6418">
        <w:rPr>
          <w:lang w:val="sv-SE"/>
        </w:rPr>
        <w:t>Särskild undervisningsgrupp</w:t>
      </w:r>
      <w:bookmarkEnd w:id="21"/>
      <w:r w:rsidR="00447525" w:rsidRPr="002C6418">
        <w:rPr>
          <w:lang w:val="sv-SE"/>
        </w:rPr>
        <w:t xml:space="preserve"> </w:t>
      </w:r>
    </w:p>
    <w:p w14:paraId="35EF17A8" w14:textId="49FDB350" w:rsidR="00447525" w:rsidRPr="000C4585" w:rsidRDefault="00447525" w:rsidP="0093212C">
      <w:pPr>
        <w:spacing w:before="0" w:after="0"/>
        <w:rPr>
          <w:lang w:eastAsia="en-US"/>
        </w:rPr>
      </w:pPr>
      <w:r w:rsidRPr="000C4585">
        <w:rPr>
          <w:lang w:eastAsia="en-US"/>
        </w:rPr>
        <w:t xml:space="preserve">SU, or </w:t>
      </w:r>
      <w:r w:rsidR="003A7715">
        <w:rPr>
          <w:lang w:eastAsia="en-US"/>
        </w:rPr>
        <w:t>“</w:t>
      </w:r>
      <w:r w:rsidRPr="000C4585">
        <w:rPr>
          <w:lang w:eastAsia="en-US"/>
        </w:rPr>
        <w:t>särskild undervisning</w:t>
      </w:r>
      <w:r w:rsidR="003A7715">
        <w:rPr>
          <w:lang w:eastAsia="en-US"/>
        </w:rPr>
        <w:t>”</w:t>
      </w:r>
      <w:r w:rsidRPr="000C4585">
        <w:rPr>
          <w:lang w:eastAsia="en-US"/>
        </w:rPr>
        <w:t xml:space="preserve"> (Skolverket, 2016) is a form of special education in the Swedish school curriculum, separate from the general education and inclusion plan. </w:t>
      </w:r>
      <w:r w:rsidR="00200CC4" w:rsidRPr="000C4585">
        <w:rPr>
          <w:lang w:eastAsia="en-US"/>
        </w:rPr>
        <w:t>In SU, c</w:t>
      </w:r>
      <w:r w:rsidRPr="000C4585">
        <w:rPr>
          <w:lang w:eastAsia="en-US"/>
        </w:rPr>
        <w:t>hildren are placed in small groups with more teachers</w:t>
      </w:r>
      <w:r w:rsidR="00155F91" w:rsidRPr="000C4585">
        <w:rPr>
          <w:lang w:eastAsia="en-US"/>
        </w:rPr>
        <w:t>,</w:t>
      </w:r>
      <w:r w:rsidRPr="000C4585">
        <w:rPr>
          <w:lang w:eastAsia="en-US"/>
        </w:rPr>
        <w:t xml:space="preserve"> where they have</w:t>
      </w:r>
      <w:r w:rsidR="00155F91" w:rsidRPr="000C4585">
        <w:rPr>
          <w:lang w:eastAsia="en-US"/>
        </w:rPr>
        <w:t xml:space="preserve"> a higher teacher to student ratio to accommodate</w:t>
      </w:r>
      <w:r w:rsidRPr="000C4585">
        <w:rPr>
          <w:lang w:eastAsia="en-US"/>
        </w:rPr>
        <w:t xml:space="preserve"> their special needs. This</w:t>
      </w:r>
      <w:r w:rsidR="00582E69" w:rsidRPr="000C4585">
        <w:rPr>
          <w:lang w:eastAsia="en-US"/>
        </w:rPr>
        <w:t xml:space="preserve"> type of</w:t>
      </w:r>
      <w:r w:rsidRPr="000C4585">
        <w:rPr>
          <w:lang w:eastAsia="en-US"/>
        </w:rPr>
        <w:t xml:space="preserve"> special education classroom is being maintaine</w:t>
      </w:r>
      <w:r w:rsidR="00582E69" w:rsidRPr="000C4585">
        <w:rPr>
          <w:lang w:eastAsia="en-US"/>
        </w:rPr>
        <w:t>d and supported by the Swedish Social S</w:t>
      </w:r>
      <w:r w:rsidRPr="000C4585">
        <w:rPr>
          <w:lang w:eastAsia="en-US"/>
        </w:rPr>
        <w:t>ervices</w:t>
      </w:r>
      <w:r w:rsidR="00582E69" w:rsidRPr="000C4585">
        <w:rPr>
          <w:lang w:eastAsia="en-US"/>
        </w:rPr>
        <w:t>,</w:t>
      </w:r>
      <w:r w:rsidRPr="000C4585">
        <w:rPr>
          <w:lang w:eastAsia="en-US"/>
        </w:rPr>
        <w:t xml:space="preserve"> and usually the local institution for child and youth psychologists. </w:t>
      </w:r>
      <w:r w:rsidR="00772626" w:rsidRPr="000C4585">
        <w:rPr>
          <w:lang w:eastAsia="en-US"/>
        </w:rPr>
        <w:t>In order to get a child into a special education group</w:t>
      </w:r>
      <w:r w:rsidR="00582E69" w:rsidRPr="000C4585">
        <w:rPr>
          <w:lang w:eastAsia="en-US"/>
        </w:rPr>
        <w:t>,</w:t>
      </w:r>
      <w:r w:rsidR="00772626" w:rsidRPr="000C4585">
        <w:rPr>
          <w:lang w:eastAsia="en-US"/>
        </w:rPr>
        <w:t xml:space="preserve"> one must have approval from the school principal </w:t>
      </w:r>
      <w:r w:rsidR="004E0907" w:rsidRPr="000C4585">
        <w:rPr>
          <w:lang w:eastAsia="en-US"/>
        </w:rPr>
        <w:t>and the school</w:t>
      </w:r>
      <w:r w:rsidR="00582E69" w:rsidRPr="000C4585">
        <w:rPr>
          <w:lang w:eastAsia="en-US"/>
        </w:rPr>
        <w:t>’</w:t>
      </w:r>
      <w:r w:rsidR="004E0907" w:rsidRPr="000C4585">
        <w:rPr>
          <w:lang w:eastAsia="en-US"/>
        </w:rPr>
        <w:t>s student health</w:t>
      </w:r>
      <w:r w:rsidR="00582E69" w:rsidRPr="000C4585">
        <w:rPr>
          <w:lang w:eastAsia="en-US"/>
        </w:rPr>
        <w:t xml:space="preserve"> program</w:t>
      </w:r>
      <w:r w:rsidR="004E0907" w:rsidRPr="000C4585">
        <w:rPr>
          <w:lang w:eastAsia="en-US"/>
        </w:rPr>
        <w:t xml:space="preserve"> </w:t>
      </w:r>
      <w:r w:rsidR="00772626" w:rsidRPr="000C4585">
        <w:rPr>
          <w:lang w:eastAsia="en-US"/>
        </w:rPr>
        <w:t xml:space="preserve">(Skolverket, 2016). This can create some issues when the child is to be moved between schools, since all schools do not provide their students with the possibility of special education groups. </w:t>
      </w:r>
      <w:r w:rsidR="00582E69" w:rsidRPr="000C4585">
        <w:rPr>
          <w:lang w:eastAsia="en-US"/>
        </w:rPr>
        <w:t>This can</w:t>
      </w:r>
      <w:r w:rsidR="00772626" w:rsidRPr="000C4585">
        <w:rPr>
          <w:lang w:eastAsia="en-US"/>
        </w:rPr>
        <w:t xml:space="preserve"> sometimes</w:t>
      </w:r>
      <w:r w:rsidR="00582E69" w:rsidRPr="000C4585">
        <w:rPr>
          <w:lang w:eastAsia="en-US"/>
        </w:rPr>
        <w:t xml:space="preserve"> create</w:t>
      </w:r>
      <w:r w:rsidR="00772626" w:rsidRPr="000C4585">
        <w:rPr>
          <w:lang w:eastAsia="en-US"/>
        </w:rPr>
        <w:t xml:space="preserve"> issues and </w:t>
      </w:r>
      <w:r w:rsidR="00582E69" w:rsidRPr="000C4585">
        <w:rPr>
          <w:lang w:eastAsia="en-US"/>
        </w:rPr>
        <w:t xml:space="preserve">bring up the question of which </w:t>
      </w:r>
      <w:r w:rsidR="00772626" w:rsidRPr="000C4585">
        <w:rPr>
          <w:lang w:eastAsia="en-US"/>
        </w:rPr>
        <w:t xml:space="preserve">principal from which school is responsible for the </w:t>
      </w:r>
      <w:r w:rsidR="003F4773" w:rsidRPr="000C4585">
        <w:rPr>
          <w:lang w:eastAsia="en-US"/>
        </w:rPr>
        <w:t>student’s</w:t>
      </w:r>
      <w:r w:rsidR="00772626" w:rsidRPr="000C4585">
        <w:rPr>
          <w:lang w:eastAsia="en-US"/>
        </w:rPr>
        <w:t xml:space="preserve"> </w:t>
      </w:r>
      <w:r w:rsidR="00582E69" w:rsidRPr="000C4585">
        <w:rPr>
          <w:lang w:eastAsia="en-US"/>
        </w:rPr>
        <w:t>well-</w:t>
      </w:r>
      <w:r w:rsidR="008163FA" w:rsidRPr="000C4585">
        <w:rPr>
          <w:lang w:eastAsia="en-US"/>
        </w:rPr>
        <w:t>being</w:t>
      </w:r>
      <w:r w:rsidR="00772626" w:rsidRPr="000C4585">
        <w:rPr>
          <w:lang w:eastAsia="en-US"/>
        </w:rPr>
        <w:t xml:space="preserve"> (Skolverket</w:t>
      </w:r>
      <w:r w:rsidR="008163FA" w:rsidRPr="000C4585">
        <w:rPr>
          <w:lang w:eastAsia="en-US"/>
        </w:rPr>
        <w:t>,</w:t>
      </w:r>
      <w:r w:rsidR="00772626" w:rsidRPr="000C4585">
        <w:rPr>
          <w:lang w:eastAsia="en-US"/>
        </w:rPr>
        <w:t xml:space="preserve"> 2016).</w:t>
      </w:r>
    </w:p>
    <w:p w14:paraId="1D299965" w14:textId="77777777" w:rsidR="004E0907" w:rsidRPr="000C4585" w:rsidRDefault="004E0907" w:rsidP="0093212C">
      <w:pPr>
        <w:spacing w:before="0" w:after="0"/>
        <w:rPr>
          <w:lang w:eastAsia="en-US"/>
        </w:rPr>
      </w:pPr>
    </w:p>
    <w:p w14:paraId="2CF3926A" w14:textId="63F21E54" w:rsidR="00AB1C31" w:rsidRPr="000C4585" w:rsidRDefault="004E0907" w:rsidP="0093212C">
      <w:pPr>
        <w:spacing w:before="0" w:after="0"/>
        <w:rPr>
          <w:lang w:eastAsia="en-US"/>
        </w:rPr>
      </w:pPr>
      <w:r w:rsidRPr="000C4585">
        <w:rPr>
          <w:lang w:eastAsia="en-US"/>
        </w:rPr>
        <w:t>The main differences between the special education group</w:t>
      </w:r>
      <w:r w:rsidR="005B3172" w:rsidRPr="000C4585">
        <w:rPr>
          <w:lang w:eastAsia="en-US"/>
        </w:rPr>
        <w:t>,</w:t>
      </w:r>
      <w:r w:rsidRPr="000C4585">
        <w:rPr>
          <w:lang w:eastAsia="en-US"/>
        </w:rPr>
        <w:t xml:space="preserve"> and </w:t>
      </w:r>
      <w:r w:rsidR="00167413" w:rsidRPr="000C4585">
        <w:rPr>
          <w:lang w:eastAsia="en-US"/>
        </w:rPr>
        <w:t>a child that receives</w:t>
      </w:r>
      <w:r w:rsidR="005B3172" w:rsidRPr="000C4585">
        <w:rPr>
          <w:lang w:eastAsia="en-US"/>
        </w:rPr>
        <w:t xml:space="preserve"> additional adaptions in the general education</w:t>
      </w:r>
      <w:r w:rsidRPr="000C4585">
        <w:rPr>
          <w:lang w:eastAsia="en-US"/>
        </w:rPr>
        <w:t xml:space="preserve"> classroom</w:t>
      </w:r>
      <w:r w:rsidR="005B3172" w:rsidRPr="000C4585">
        <w:rPr>
          <w:lang w:eastAsia="en-US"/>
        </w:rPr>
        <w:t>,</w:t>
      </w:r>
      <w:r w:rsidRPr="000C4585">
        <w:rPr>
          <w:lang w:eastAsia="en-US"/>
        </w:rPr>
        <w:t xml:space="preserve"> is that </w:t>
      </w:r>
      <w:r w:rsidR="005B3172" w:rsidRPr="000C4585">
        <w:rPr>
          <w:lang w:eastAsia="en-US"/>
        </w:rPr>
        <w:t>a child</w:t>
      </w:r>
      <w:r w:rsidRPr="000C4585">
        <w:rPr>
          <w:lang w:eastAsia="en-US"/>
        </w:rPr>
        <w:t xml:space="preserve"> in a special education group</w:t>
      </w:r>
      <w:r w:rsidR="005B3172" w:rsidRPr="000C4585">
        <w:rPr>
          <w:lang w:eastAsia="en-US"/>
        </w:rPr>
        <w:t xml:space="preserve"> will</w:t>
      </w:r>
      <w:r w:rsidRPr="000C4585">
        <w:rPr>
          <w:lang w:eastAsia="en-US"/>
        </w:rPr>
        <w:t xml:space="preserve"> receive more c</w:t>
      </w:r>
      <w:r w:rsidR="005B3172" w:rsidRPr="000C4585">
        <w:rPr>
          <w:lang w:eastAsia="en-US"/>
        </w:rPr>
        <w:t>omprehensive and long-term support. Children who</w:t>
      </w:r>
      <w:r w:rsidRPr="000C4585">
        <w:rPr>
          <w:lang w:eastAsia="en-US"/>
        </w:rPr>
        <w:t xml:space="preserve"> </w:t>
      </w:r>
      <w:r w:rsidRPr="000C4585">
        <w:rPr>
          <w:lang w:eastAsia="en-US"/>
        </w:rPr>
        <w:lastRenderedPageBreak/>
        <w:t>receive addit</w:t>
      </w:r>
      <w:r w:rsidR="005B3172" w:rsidRPr="000C4585">
        <w:rPr>
          <w:lang w:eastAsia="en-US"/>
        </w:rPr>
        <w:t>ional adaptations in the general classroom</w:t>
      </w:r>
      <w:r w:rsidRPr="000C4585">
        <w:rPr>
          <w:lang w:eastAsia="en-US"/>
        </w:rPr>
        <w:t xml:space="preserve"> receive </w:t>
      </w:r>
      <w:r w:rsidR="005B3172" w:rsidRPr="000C4585">
        <w:rPr>
          <w:lang w:eastAsia="en-US"/>
        </w:rPr>
        <w:t>limited</w:t>
      </w:r>
      <w:r w:rsidRPr="000C4585">
        <w:rPr>
          <w:lang w:eastAsia="en-US"/>
        </w:rPr>
        <w:t xml:space="preserve"> </w:t>
      </w:r>
      <w:r w:rsidR="005B3172" w:rsidRPr="000C4585">
        <w:rPr>
          <w:lang w:eastAsia="en-US"/>
        </w:rPr>
        <w:t>educational support during a few</w:t>
      </w:r>
      <w:r w:rsidRPr="000C4585">
        <w:rPr>
          <w:lang w:eastAsia="en-US"/>
        </w:rPr>
        <w:t xml:space="preserve"> hours of the </w:t>
      </w:r>
      <w:r w:rsidR="005B3172" w:rsidRPr="000C4585">
        <w:rPr>
          <w:lang w:eastAsia="en-US"/>
        </w:rPr>
        <w:t xml:space="preserve">school </w:t>
      </w:r>
      <w:r w:rsidRPr="000C4585">
        <w:rPr>
          <w:lang w:eastAsia="en-US"/>
        </w:rPr>
        <w:t>day (Skolverket, 2015).</w:t>
      </w:r>
      <w:r w:rsidR="00CB7207">
        <w:rPr>
          <w:lang w:eastAsia="en-US"/>
        </w:rPr>
        <w:t xml:space="preserve"> </w:t>
      </w:r>
    </w:p>
    <w:p w14:paraId="43DBFD1E" w14:textId="77777777" w:rsidR="00AB1C31" w:rsidRPr="000C4585" w:rsidRDefault="00AB1C31" w:rsidP="0093212C">
      <w:pPr>
        <w:spacing w:before="0" w:after="0"/>
        <w:rPr>
          <w:lang w:eastAsia="en-US"/>
        </w:rPr>
      </w:pPr>
    </w:p>
    <w:p w14:paraId="45DF8043" w14:textId="71523300" w:rsidR="00447525" w:rsidRPr="000C4585" w:rsidRDefault="00AB1C31" w:rsidP="0093212C">
      <w:pPr>
        <w:spacing w:before="0" w:after="0"/>
        <w:rPr>
          <w:lang w:eastAsia="en-US"/>
        </w:rPr>
      </w:pPr>
      <w:r w:rsidRPr="000C4585">
        <w:rPr>
          <w:lang w:eastAsia="en-US"/>
        </w:rPr>
        <w:t>An action plan (Skolverket, 2015) is determined and crea</w:t>
      </w:r>
      <w:r w:rsidR="0012144E" w:rsidRPr="000C4585">
        <w:rPr>
          <w:lang w:eastAsia="en-US"/>
        </w:rPr>
        <w:t xml:space="preserve">ted for each and every child that receives either </w:t>
      </w:r>
      <w:r w:rsidRPr="000C4585">
        <w:rPr>
          <w:lang w:eastAsia="en-US"/>
        </w:rPr>
        <w:t>special support</w:t>
      </w:r>
      <w:r w:rsidR="0012144E" w:rsidRPr="000C4585">
        <w:rPr>
          <w:lang w:eastAsia="en-US"/>
        </w:rPr>
        <w:t xml:space="preserve"> in the general education classroom, </w:t>
      </w:r>
      <w:r w:rsidRPr="000C4585">
        <w:rPr>
          <w:lang w:eastAsia="en-US"/>
        </w:rPr>
        <w:t xml:space="preserve">or are placed in </w:t>
      </w:r>
      <w:r w:rsidR="0012144E" w:rsidRPr="000C4585">
        <w:rPr>
          <w:lang w:eastAsia="en-US"/>
        </w:rPr>
        <w:t>a special education group. The</w:t>
      </w:r>
      <w:r w:rsidRPr="000C4585">
        <w:rPr>
          <w:lang w:eastAsia="en-US"/>
        </w:rPr>
        <w:t xml:space="preserve"> action plan acts as a document where the schools </w:t>
      </w:r>
      <w:r w:rsidR="008D5DA6" w:rsidRPr="000C4585">
        <w:rPr>
          <w:lang w:eastAsia="en-US"/>
        </w:rPr>
        <w:t>track</w:t>
      </w:r>
      <w:r w:rsidRPr="000C4585">
        <w:rPr>
          <w:lang w:eastAsia="en-US"/>
        </w:rPr>
        <w:t xml:space="preserve"> the child’s needs</w:t>
      </w:r>
      <w:r w:rsidR="00B22D1A" w:rsidRPr="000C4585">
        <w:rPr>
          <w:lang w:eastAsia="en-US"/>
        </w:rPr>
        <w:t>,</w:t>
      </w:r>
      <w:r w:rsidRPr="000C4585">
        <w:rPr>
          <w:lang w:eastAsia="en-US"/>
        </w:rPr>
        <w:t xml:space="preserve"> and how the schools are</w:t>
      </w:r>
      <w:r w:rsidR="00B22D1A" w:rsidRPr="000C4585">
        <w:rPr>
          <w:lang w:eastAsia="en-US"/>
        </w:rPr>
        <w:t xml:space="preserve"> going</w:t>
      </w:r>
      <w:r w:rsidRPr="000C4585">
        <w:rPr>
          <w:lang w:eastAsia="en-US"/>
        </w:rPr>
        <w:t xml:space="preserve"> to accommodate these needs.</w:t>
      </w:r>
      <w:r w:rsidR="00B22D1A" w:rsidRPr="000C4585">
        <w:rPr>
          <w:lang w:eastAsia="en-US"/>
        </w:rPr>
        <w:t xml:space="preserve"> Action plans are </w:t>
      </w:r>
      <w:r w:rsidR="00264A75" w:rsidRPr="000C4585">
        <w:rPr>
          <w:lang w:eastAsia="en-US"/>
        </w:rPr>
        <w:t>a long-term document that gets</w:t>
      </w:r>
      <w:r w:rsidR="00B22D1A" w:rsidRPr="000C4585">
        <w:rPr>
          <w:lang w:eastAsia="en-US"/>
        </w:rPr>
        <w:t xml:space="preserve"> </w:t>
      </w:r>
      <w:r w:rsidR="003D06A4" w:rsidRPr="000C4585">
        <w:rPr>
          <w:lang w:eastAsia="en-US"/>
        </w:rPr>
        <w:t>revaluat</w:t>
      </w:r>
      <w:r w:rsidR="003D06A4">
        <w:rPr>
          <w:lang w:eastAsia="en-US"/>
        </w:rPr>
        <w:t>ed</w:t>
      </w:r>
      <w:r w:rsidR="00B22D1A" w:rsidRPr="000C4585">
        <w:rPr>
          <w:lang w:eastAsia="en-US"/>
        </w:rPr>
        <w:t xml:space="preserve"> </w:t>
      </w:r>
      <w:r w:rsidR="00264A75" w:rsidRPr="000C4585">
        <w:rPr>
          <w:lang w:eastAsia="en-US"/>
        </w:rPr>
        <w:t>periodically</w:t>
      </w:r>
      <w:r w:rsidR="00B22D1A" w:rsidRPr="000C4585">
        <w:rPr>
          <w:lang w:eastAsia="en-US"/>
        </w:rPr>
        <w:t xml:space="preserve"> throughout each school year.</w:t>
      </w:r>
      <w:r w:rsidRPr="000C4585">
        <w:rPr>
          <w:lang w:eastAsia="en-US"/>
        </w:rPr>
        <w:t xml:space="preserve"> Only the specifics regarding the special needs are to be documented in the action plan. Information about a child</w:t>
      </w:r>
      <w:r w:rsidR="002C6067">
        <w:rPr>
          <w:lang w:eastAsia="en-US"/>
        </w:rPr>
        <w:t>’s</w:t>
      </w:r>
      <w:r w:rsidRPr="000C4585">
        <w:rPr>
          <w:lang w:eastAsia="en-US"/>
        </w:rPr>
        <w:t xml:space="preserve"> diagnosis </w:t>
      </w:r>
      <w:r w:rsidR="00881C55" w:rsidRPr="000C4585">
        <w:rPr>
          <w:lang w:eastAsia="en-US"/>
        </w:rPr>
        <w:t>is</w:t>
      </w:r>
      <w:r w:rsidRPr="000C4585">
        <w:rPr>
          <w:lang w:eastAsia="en-US"/>
        </w:rPr>
        <w:t xml:space="preserve"> not to be </w:t>
      </w:r>
      <w:r w:rsidR="00B22D1A" w:rsidRPr="000C4585">
        <w:rPr>
          <w:lang w:eastAsia="en-US"/>
        </w:rPr>
        <w:t>recognized</w:t>
      </w:r>
      <w:r w:rsidRPr="000C4585">
        <w:rPr>
          <w:lang w:eastAsia="en-US"/>
        </w:rPr>
        <w:t xml:space="preserve"> in the action plan (Skolverket, 2015).</w:t>
      </w:r>
      <w:r w:rsidR="00881C55" w:rsidRPr="000C4585">
        <w:rPr>
          <w:lang w:eastAsia="en-US"/>
        </w:rPr>
        <w:t xml:space="preserve"> There are no specific laws that determine the rules </w:t>
      </w:r>
      <w:r w:rsidR="003D06A4">
        <w:rPr>
          <w:lang w:eastAsia="en-US"/>
        </w:rPr>
        <w:t>involving</w:t>
      </w:r>
      <w:r w:rsidR="003D06A4" w:rsidRPr="000C4585">
        <w:rPr>
          <w:lang w:eastAsia="en-US"/>
        </w:rPr>
        <w:t xml:space="preserve"> </w:t>
      </w:r>
      <w:r w:rsidR="00881C55" w:rsidRPr="000C4585">
        <w:rPr>
          <w:lang w:eastAsia="en-US"/>
        </w:rPr>
        <w:t xml:space="preserve">an action plan. It is up to each school to </w:t>
      </w:r>
      <w:r w:rsidR="002C6067">
        <w:rPr>
          <w:lang w:eastAsia="en-US"/>
        </w:rPr>
        <w:t>find</w:t>
      </w:r>
      <w:r w:rsidR="002C6067" w:rsidRPr="000C4585">
        <w:rPr>
          <w:lang w:eastAsia="en-US"/>
        </w:rPr>
        <w:t xml:space="preserve"> </w:t>
      </w:r>
      <w:r w:rsidR="00881C55" w:rsidRPr="000C4585">
        <w:rPr>
          <w:lang w:eastAsia="en-US"/>
        </w:rPr>
        <w:t xml:space="preserve">appropriate solutions for evaluations and follow-ups. </w:t>
      </w:r>
    </w:p>
    <w:p w14:paraId="07F4DBF0" w14:textId="77777777" w:rsidR="00E41335" w:rsidRPr="000C4585" w:rsidRDefault="00E41335" w:rsidP="0093212C">
      <w:pPr>
        <w:spacing w:before="0" w:after="0"/>
        <w:rPr>
          <w:lang w:eastAsia="en-US"/>
        </w:rPr>
      </w:pPr>
    </w:p>
    <w:p w14:paraId="38E3A454" w14:textId="784B2867" w:rsidR="003E2124" w:rsidRPr="000C4585" w:rsidRDefault="00E41335" w:rsidP="0093212C">
      <w:pPr>
        <w:spacing w:before="0" w:after="0"/>
        <w:rPr>
          <w:rFonts w:ascii="Times" w:hAnsi="Times"/>
          <w:sz w:val="20"/>
          <w:szCs w:val="20"/>
          <w:lang w:eastAsia="en-US"/>
        </w:rPr>
      </w:pPr>
      <w:r w:rsidRPr="000C4585">
        <w:rPr>
          <w:lang w:eastAsia="en-US"/>
        </w:rPr>
        <w:t xml:space="preserve">Parents are allowed to be a part of the process of creating and evaluating </w:t>
      </w:r>
      <w:r w:rsidR="006D18EE">
        <w:rPr>
          <w:lang w:eastAsia="en-US"/>
        </w:rPr>
        <w:t>a</w:t>
      </w:r>
      <w:r w:rsidR="006D18EE" w:rsidRPr="000C4585">
        <w:rPr>
          <w:lang w:eastAsia="en-US"/>
        </w:rPr>
        <w:t xml:space="preserve"> </w:t>
      </w:r>
      <w:r w:rsidRPr="000C4585">
        <w:rPr>
          <w:lang w:eastAsia="en-US"/>
        </w:rPr>
        <w:t>child’s action plan (Skolverket, 2015) as much as they please. Collaboration is encouraged and the school needs the parents</w:t>
      </w:r>
      <w:r w:rsidR="006D18EE">
        <w:rPr>
          <w:lang w:eastAsia="en-US"/>
        </w:rPr>
        <w:t>’</w:t>
      </w:r>
      <w:r w:rsidRPr="000C4585">
        <w:rPr>
          <w:lang w:eastAsia="en-US"/>
        </w:rPr>
        <w:t xml:space="preserve"> consent when doctors and psychologist</w:t>
      </w:r>
      <w:r w:rsidR="006D18EE">
        <w:rPr>
          <w:lang w:eastAsia="en-US"/>
        </w:rPr>
        <w:t>s</w:t>
      </w:r>
      <w:r w:rsidRPr="000C4585">
        <w:rPr>
          <w:lang w:eastAsia="en-US"/>
        </w:rPr>
        <w:t xml:space="preserve"> are to make judgments in as</w:t>
      </w:r>
      <w:r w:rsidR="008A451D" w:rsidRPr="000C4585">
        <w:rPr>
          <w:lang w:eastAsia="en-US"/>
        </w:rPr>
        <w:t>sociation to the investigation involving</w:t>
      </w:r>
      <w:r w:rsidRPr="000C4585">
        <w:rPr>
          <w:lang w:eastAsia="en-US"/>
        </w:rPr>
        <w:t xml:space="preserve"> the </w:t>
      </w:r>
      <w:r w:rsidR="00B83427" w:rsidRPr="000C4585">
        <w:rPr>
          <w:lang w:eastAsia="en-US"/>
        </w:rPr>
        <w:t>plan</w:t>
      </w:r>
      <w:r w:rsidR="006D18EE">
        <w:rPr>
          <w:lang w:eastAsia="en-US"/>
        </w:rPr>
        <w:t>.</w:t>
      </w:r>
      <w:r w:rsidR="00B83427" w:rsidRPr="000C4585">
        <w:rPr>
          <w:lang w:eastAsia="en-US"/>
        </w:rPr>
        <w:t xml:space="preserve"> </w:t>
      </w:r>
      <w:r w:rsidR="006D18EE">
        <w:rPr>
          <w:lang w:eastAsia="en-US"/>
        </w:rPr>
        <w:t>H</w:t>
      </w:r>
      <w:r w:rsidR="00B83427" w:rsidRPr="000C4585">
        <w:rPr>
          <w:lang w:eastAsia="en-US"/>
        </w:rPr>
        <w:t>owever</w:t>
      </w:r>
      <w:r w:rsidR="006D18EE">
        <w:rPr>
          <w:lang w:eastAsia="en-US"/>
        </w:rPr>
        <w:t>,</w:t>
      </w:r>
      <w:r w:rsidR="00B83427" w:rsidRPr="000C4585">
        <w:rPr>
          <w:lang w:eastAsia="en-US"/>
        </w:rPr>
        <w:t xml:space="preserve"> n</w:t>
      </w:r>
      <w:r w:rsidRPr="000C4585">
        <w:rPr>
          <w:lang w:eastAsia="en-US"/>
        </w:rPr>
        <w:t>o consent is needed when the school is to determine the educational aspects of the action plan (Skolverket, 2015). The school is never allowed to give up on a student if the parents decide to appeal against the action plan</w:t>
      </w:r>
      <w:r w:rsidR="007E397D" w:rsidRPr="000C4585">
        <w:rPr>
          <w:lang w:eastAsia="en-US"/>
        </w:rPr>
        <w:t xml:space="preserve"> and it is the principal’s responsibility to make sure that the student is given the</w:t>
      </w:r>
      <w:r w:rsidR="004C7639" w:rsidRPr="000C4585">
        <w:rPr>
          <w:lang w:eastAsia="en-US"/>
        </w:rPr>
        <w:t xml:space="preserve"> right</w:t>
      </w:r>
      <w:r w:rsidR="007E397D" w:rsidRPr="000C4585">
        <w:rPr>
          <w:lang w:eastAsia="en-US"/>
        </w:rPr>
        <w:t xml:space="preserve"> education according to the school constitution (Skolverket, 2013</w:t>
      </w:r>
      <w:r w:rsidRPr="000C4585">
        <w:rPr>
          <w:lang w:eastAsia="en-US"/>
        </w:rPr>
        <w:t>).</w:t>
      </w:r>
    </w:p>
    <w:p w14:paraId="4CCE5683" w14:textId="77777777" w:rsidR="003E2124" w:rsidRPr="000C4585" w:rsidRDefault="003E2124" w:rsidP="0093212C">
      <w:pPr>
        <w:spacing w:before="0" w:after="0"/>
        <w:rPr>
          <w:rFonts w:ascii="Times" w:hAnsi="Times"/>
          <w:sz w:val="20"/>
          <w:szCs w:val="20"/>
          <w:lang w:eastAsia="en-US"/>
        </w:rPr>
      </w:pPr>
    </w:p>
    <w:p w14:paraId="7F8E9801" w14:textId="7A5AD80B" w:rsidR="007D0289" w:rsidRDefault="007D0289" w:rsidP="0093212C">
      <w:pPr>
        <w:spacing w:before="0" w:after="0"/>
      </w:pPr>
      <w:r w:rsidRPr="000C4585">
        <w:t>Performance revie</w:t>
      </w:r>
      <w:r w:rsidR="00F743D7" w:rsidRPr="000C4585">
        <w:t>ws are to be held by the school</w:t>
      </w:r>
      <w:r w:rsidRPr="000C4585">
        <w:t xml:space="preserve"> at least once every term (Skolverket, 2</w:t>
      </w:r>
      <w:r w:rsidR="00F743D7" w:rsidRPr="000C4585">
        <w:t>016</w:t>
      </w:r>
      <w:r w:rsidR="00777070" w:rsidRPr="000C4585">
        <w:t>; Lgr-11</w:t>
      </w:r>
      <w:r w:rsidR="00F743D7" w:rsidRPr="000C4585">
        <w:t>). The performance review is</w:t>
      </w:r>
      <w:r w:rsidRPr="000C4585">
        <w:t xml:space="preserve"> a meeting between the student, the student</w:t>
      </w:r>
      <w:r w:rsidR="00403CBF" w:rsidRPr="000C4585">
        <w:t>’s guardian,</w:t>
      </w:r>
      <w:r w:rsidRPr="000C4585">
        <w:t xml:space="preserve"> and the student</w:t>
      </w:r>
      <w:r w:rsidR="00403CBF" w:rsidRPr="000C4585">
        <w:t>’</w:t>
      </w:r>
      <w:r w:rsidRPr="000C4585">
        <w:t xml:space="preserve">s teachers. The purpose of this </w:t>
      </w:r>
      <w:r w:rsidR="00264A75" w:rsidRPr="000C4585">
        <w:t>meeting</w:t>
      </w:r>
      <w:r w:rsidRPr="000C4585">
        <w:t xml:space="preserve"> is to discuss and evaluate the </w:t>
      </w:r>
      <w:r w:rsidR="00C3022A" w:rsidRPr="000C4585">
        <w:t>student’s</w:t>
      </w:r>
      <w:r w:rsidRPr="000C4585">
        <w:t xml:space="preserve"> academic progress, social progress in relationship to the school curriculum, course curriculums</w:t>
      </w:r>
      <w:r w:rsidR="00403CBF" w:rsidRPr="000C4585">
        <w:t>,</w:t>
      </w:r>
      <w:r w:rsidRPr="000C4585">
        <w:t xml:space="preserve"> and knowledge requirements (Skolverket, 2016</w:t>
      </w:r>
      <w:r w:rsidR="00777070" w:rsidRPr="000C4585">
        <w:t>; Lgr-11</w:t>
      </w:r>
      <w:r w:rsidRPr="000C4585">
        <w:t>).</w:t>
      </w:r>
      <w:r w:rsidR="00581E84" w:rsidRPr="000C4585">
        <w:t xml:space="preserve"> </w:t>
      </w:r>
      <w:r w:rsidR="00EB2C73" w:rsidRPr="000C4585">
        <w:t>The action plan may also be reviewed and evaluated during this meeting (Skolverket, 2016</w:t>
      </w:r>
      <w:r w:rsidR="00777070" w:rsidRPr="000C4585">
        <w:t>; Lgr-11</w:t>
      </w:r>
      <w:r w:rsidR="00EB2C73" w:rsidRPr="000C4585">
        <w:t>).</w:t>
      </w:r>
    </w:p>
    <w:p w14:paraId="57F5FD99" w14:textId="77777777" w:rsidR="0093212C" w:rsidRPr="000C4585" w:rsidRDefault="0093212C" w:rsidP="0093212C">
      <w:pPr>
        <w:spacing w:before="0" w:after="0"/>
        <w:rPr>
          <w:rFonts w:ascii="Times" w:hAnsi="Times"/>
          <w:sz w:val="20"/>
          <w:szCs w:val="20"/>
          <w:lang w:eastAsia="en-US"/>
        </w:rPr>
      </w:pPr>
    </w:p>
    <w:p w14:paraId="5CBCAFB2" w14:textId="7659E110" w:rsidR="00EB2C73" w:rsidRPr="000C4585" w:rsidRDefault="00EB2C73" w:rsidP="0093212C">
      <w:pPr>
        <w:spacing w:before="0" w:after="0"/>
      </w:pPr>
      <w:r w:rsidRPr="000C4585">
        <w:t xml:space="preserve">An </w:t>
      </w:r>
      <w:r w:rsidR="001104CA">
        <w:t>IUP (individual development plan</w:t>
      </w:r>
      <w:r w:rsidRPr="000C4585">
        <w:t>) is</w:t>
      </w:r>
      <w:r w:rsidR="00403CBF" w:rsidRPr="000C4585">
        <w:t xml:space="preserve"> a</w:t>
      </w:r>
      <w:r w:rsidRPr="000C4585">
        <w:t xml:space="preserve"> plan that contains judgments and opinions on the student’s academic and social progress. The purpose of the IUP is also to serve as a forward-looking planning schema</w:t>
      </w:r>
      <w:r w:rsidR="00403CBF" w:rsidRPr="000C4585">
        <w:t>,</w:t>
      </w:r>
      <w:r w:rsidRPr="000C4585">
        <w:t xml:space="preserve"> where the teacher summarizes and describes the </w:t>
      </w:r>
      <w:r w:rsidR="000C1C48" w:rsidRPr="000C4585">
        <w:t>arrangements</w:t>
      </w:r>
      <w:r w:rsidRPr="000C4585">
        <w:t xml:space="preserve"> that are to be made by the school and also what the student and their guardians can do to support the development of the student </w:t>
      </w:r>
      <w:r w:rsidR="00403CBF" w:rsidRPr="000C4585">
        <w:t xml:space="preserve">both in and out of school </w:t>
      </w:r>
      <w:r w:rsidRPr="000C4585">
        <w:t>(Skolverket, 2016). The Swedish National Agency for Education provides teachers, principals</w:t>
      </w:r>
      <w:r w:rsidR="00403CBF" w:rsidRPr="000C4585">
        <w:t>,</w:t>
      </w:r>
      <w:r w:rsidRPr="000C4585">
        <w:t xml:space="preserve"> and other staff with advice and guidelines on how to maintain the IUP.</w:t>
      </w:r>
      <w:r w:rsidR="00166DAA" w:rsidRPr="000C4585">
        <w:t xml:space="preserve"> This contains </w:t>
      </w:r>
      <w:r w:rsidR="00403CBF" w:rsidRPr="000C4585">
        <w:t>information</w:t>
      </w:r>
      <w:r w:rsidR="00166DAA" w:rsidRPr="000C4585">
        <w:t xml:space="preserve"> revolving</w:t>
      </w:r>
      <w:r w:rsidR="00403CBF" w:rsidRPr="000C4585">
        <w:t xml:space="preserve"> around</w:t>
      </w:r>
      <w:r w:rsidR="00166DAA" w:rsidRPr="000C4585">
        <w:t xml:space="preserve"> academic results</w:t>
      </w:r>
      <w:r w:rsidR="00403CBF" w:rsidRPr="000C4585">
        <w:t>,</w:t>
      </w:r>
      <w:r w:rsidR="00166DAA" w:rsidRPr="000C4585">
        <w:t xml:space="preserve"> social progress</w:t>
      </w:r>
      <w:r w:rsidR="00403CBF" w:rsidRPr="000C4585">
        <w:t>, and</w:t>
      </w:r>
      <w:r w:rsidR="00166DAA" w:rsidRPr="000C4585">
        <w:t xml:space="preserve"> development (Skolverket, 2013).</w:t>
      </w:r>
    </w:p>
    <w:p w14:paraId="27D6EC5A" w14:textId="77777777" w:rsidR="005D395C" w:rsidRPr="000C4585" w:rsidRDefault="00FE2184">
      <w:pPr>
        <w:pStyle w:val="Heading1"/>
      </w:pPr>
      <w:r w:rsidRPr="000C4585">
        <w:br w:type="page"/>
      </w:r>
      <w:bookmarkStart w:id="22" w:name="_Toc330016608"/>
      <w:bookmarkEnd w:id="11"/>
      <w:r w:rsidR="008A42FA" w:rsidRPr="000C4585">
        <w:lastRenderedPageBreak/>
        <w:t>Methodology</w:t>
      </w:r>
      <w:bookmarkEnd w:id="22"/>
    </w:p>
    <w:p w14:paraId="7B3604BF" w14:textId="11AD43E1" w:rsidR="006604F5" w:rsidRPr="000C4585" w:rsidRDefault="006604F5">
      <w:pPr>
        <w:spacing w:before="0" w:after="0"/>
        <w:rPr>
          <w:rFonts w:ascii="Times" w:hAnsi="Times"/>
          <w:sz w:val="20"/>
          <w:szCs w:val="20"/>
          <w:lang w:eastAsia="en-US"/>
        </w:rPr>
      </w:pPr>
      <w:r w:rsidRPr="000C4585">
        <w:rPr>
          <w:lang w:eastAsia="en-US"/>
        </w:rPr>
        <w:t xml:space="preserve">The thesis will be conducted as </w:t>
      </w:r>
      <w:r w:rsidR="0055355B">
        <w:rPr>
          <w:lang w:eastAsia="en-US"/>
        </w:rPr>
        <w:t>a</w:t>
      </w:r>
      <w:r w:rsidRPr="000C4585">
        <w:rPr>
          <w:lang w:eastAsia="en-US"/>
        </w:rPr>
        <w:t xml:space="preserve"> qualitative case study. Qualitative research will be conducted in the form of </w:t>
      </w:r>
      <w:r w:rsidR="00C9692D" w:rsidRPr="000C4585">
        <w:rPr>
          <w:lang w:eastAsia="en-US"/>
        </w:rPr>
        <w:t xml:space="preserve">both </w:t>
      </w:r>
      <w:r w:rsidRPr="000C4585">
        <w:rPr>
          <w:lang w:eastAsia="en-US"/>
        </w:rPr>
        <w:t xml:space="preserve">verbal </w:t>
      </w:r>
      <w:r w:rsidR="00C9692D" w:rsidRPr="000C4585">
        <w:rPr>
          <w:lang w:eastAsia="en-US"/>
        </w:rPr>
        <w:t xml:space="preserve">and written </w:t>
      </w:r>
      <w:r w:rsidRPr="000C4585">
        <w:rPr>
          <w:lang w:eastAsia="en-US"/>
        </w:rPr>
        <w:t>interviews. This section provides an explanation and motivation to the chosen methodology.</w:t>
      </w:r>
    </w:p>
    <w:p w14:paraId="6260FB3C" w14:textId="77777777" w:rsidR="003F4849" w:rsidRDefault="008A42FA">
      <w:pPr>
        <w:pStyle w:val="Heading2"/>
      </w:pPr>
      <w:bookmarkStart w:id="23" w:name="_Toc330016609"/>
      <w:r w:rsidRPr="000C4585">
        <w:t>Data collection methods</w:t>
      </w:r>
      <w:bookmarkEnd w:id="23"/>
    </w:p>
    <w:p w14:paraId="59055DEF" w14:textId="2FB292F1" w:rsidR="002C23E1" w:rsidRDefault="002C23E1" w:rsidP="00B02885">
      <w:pPr>
        <w:pStyle w:val="BodyText"/>
        <w:spacing w:line="240" w:lineRule="auto"/>
        <w:jc w:val="left"/>
      </w:pPr>
      <w:r>
        <w:t xml:space="preserve">Qualitative research was chosen to be conducted </w:t>
      </w:r>
      <w:r w:rsidR="0055355B">
        <w:t xml:space="preserve">due </w:t>
      </w:r>
      <w:r>
        <w:t xml:space="preserve">to </w:t>
      </w:r>
      <w:r w:rsidR="0055355B">
        <w:t xml:space="preserve">its </w:t>
      </w:r>
      <w:r>
        <w:t>nature of providing a more profound understanding of the collected data in contrast to a more quantitative approach.</w:t>
      </w:r>
      <w:r w:rsidR="00382B57">
        <w:t xml:space="preserve"> The qualitative research allows for a formative and exploratory research on topics that are complex or new. It gives a depth of understanding and explains why rather than what that quantitative research answers. Qualitative research also explores why and how while exploring process relationships. It takes a humanistic approach and looks at the barriers and needs of a specific population. </w:t>
      </w:r>
      <w:r w:rsidR="00382B57">
        <w:fldChar w:fldCharType="begin"/>
      </w:r>
      <w:r w:rsidR="00382B57">
        <w:instrText xml:space="preserve"> ADDIN ZOTERO_ITEM CSL_CITATION {"citationID":"ZYrVWgmg","properties":{"formattedCitation":"(Lofland 2006; Guest, MacQueen &amp; Namey 2012; Charmaz 2014; Esterberg 2002)","plainCitation":"(Lofland 2006; Guest, MacQueen &amp; Namey 2012; Charmaz 2014; Esterberg 2002)"},"citationItems":[{"id":6,"uris":["http://zotero.org/users/local/vpJK5uVj/items/6Z73QEXS"],"uri":["http://zotero.org/users/local/vpJK5uVj/items/6Z73QEXS"],"itemData":{"id":6,"type":"book","title":"Analyzing social settings : a guide to qualitative observation and analysis","publisher":"Wadsworth","publisher-place":"Belmont, CA","edition":"4. ed.","event-place":"Belmont, CA","ISBN":"0-534-52861-9","author":[{"family":"Lofland","given":"John"}],"issued":{"date-parts":[["2006"]]}}},{"id":5,"uris":["http://zotero.org/users/local/vpJK5uVj/items/XAS3J43Q"],"uri":["http://zotero.org/users/local/vpJK5uVj/items/XAS3J43Q"],"itemData":{"id":5,"type":"book","title":"Applied thematic analysis","publisher":"SAGE","publisher-place":"Thousand Oaks, Calif.","event-place":"Thousand Oaks, Calif.","ISBN":"1-4129-7167-5","author":[{"family":"Guest","given":"Greg"},{"family":"MacQueen","given":"Kathleen M."},{"family":"Namey","given":"Emily E."}],"issued":{"date-parts":[["2012"]]}}},{"id":4,"uris":["http://zotero.org/users/local/vpJK5uVj/items/K85BCPTK"],"uri":["http://zotero.org/users/local/vpJK5uVj/items/K85BCPTK"],"itemData":{"id":4,"type":"book","title":"Constructing grounded theory","publisher":"Sage Publications","publisher-place":"Thousand Oaks, CA","edition":"2nd edition.","event-place":"Thousand Oaks, CA","ISBN":"978-0-85702-913-3","author":[{"family":"Charmaz","given":"Kathy"}],"issued":{"date-parts":[["2014"]]}}},{"id":3,"uris":["http://zotero.org/users/local/vpJK5uVj/items/ER53HKIG"],"uri":["http://zotero.org/users/local/vpJK5uVj/items/ER53HKIG"],"itemData":{"id":3,"type":"book","title":"Qualitative methods in social research","publisher":"McGraw-Hill","publisher-place":"Boston, Mass.","edition":"International ed.","event-place":"Boston, Mass.","ISBN":"0-07-113129-9","author":[{"family":"Esterberg","given":"Kristin G."}],"issued":{"date-parts":[["2002"]]}}}],"schema":"https://github.com/citation-style-language/schema/raw/master/csl-citation.json"} </w:instrText>
      </w:r>
      <w:r w:rsidR="00382B57">
        <w:fldChar w:fldCharType="separate"/>
      </w:r>
      <w:r w:rsidR="00382B57">
        <w:rPr>
          <w:noProof/>
        </w:rPr>
        <w:t>(Lofla</w:t>
      </w:r>
      <w:r w:rsidR="002B2421">
        <w:rPr>
          <w:noProof/>
        </w:rPr>
        <w:t>nd</w:t>
      </w:r>
      <w:r w:rsidR="00AC5AAB">
        <w:rPr>
          <w:noProof/>
        </w:rPr>
        <w:t>,</w:t>
      </w:r>
      <w:r w:rsidR="002B2421">
        <w:rPr>
          <w:noProof/>
        </w:rPr>
        <w:t xml:space="preserve"> 2006; Guest et al,</w:t>
      </w:r>
      <w:r w:rsidR="00382B57">
        <w:rPr>
          <w:noProof/>
        </w:rPr>
        <w:t xml:space="preserve"> 2012; Charmaz</w:t>
      </w:r>
      <w:r w:rsidR="00AC5AAB">
        <w:rPr>
          <w:noProof/>
        </w:rPr>
        <w:t>,</w:t>
      </w:r>
      <w:r w:rsidR="00382B57">
        <w:rPr>
          <w:noProof/>
        </w:rPr>
        <w:t xml:space="preserve"> 2014; Esterberg</w:t>
      </w:r>
      <w:r w:rsidR="00AC5AAB">
        <w:rPr>
          <w:noProof/>
        </w:rPr>
        <w:t>,</w:t>
      </w:r>
      <w:r w:rsidR="00382B57">
        <w:rPr>
          <w:noProof/>
        </w:rPr>
        <w:t xml:space="preserve"> 2002)</w:t>
      </w:r>
      <w:r w:rsidR="00382B57">
        <w:fldChar w:fldCharType="end"/>
      </w:r>
      <w:r w:rsidR="00382B57">
        <w:t xml:space="preserve"> </w:t>
      </w:r>
      <w:r w:rsidR="004611EB">
        <w:t xml:space="preserve">According to Backman (2008), one may use qualitative methods to study subjective thoughts about a person reality and surroundings. </w:t>
      </w:r>
      <w:r>
        <w:t>This provides the researcher with a more natural and common setting and population according to Holme and Solvang (1997).</w:t>
      </w:r>
      <w:r w:rsidR="004611EB">
        <w:t xml:space="preserve"> </w:t>
      </w:r>
      <w:r w:rsidR="00891CA5">
        <w:t xml:space="preserve">Interviews </w:t>
      </w:r>
      <w:r w:rsidR="00891CA5">
        <w:fldChar w:fldCharType="begin"/>
      </w:r>
      <w:r w:rsidR="00891CA5">
        <w:instrText xml:space="preserve"> ADDIN ZOTERO_ITEM CSL_CITATION {"citationID":"Aed7wUkl","properties":{"formattedCitation":"(Esterberg 2002)","plainCitation":"(Esterberg 2002)"},"citationItems":[{"id":3,"uris":["http://zotero.org/users/local/vpJK5uVj/items/ER53HKIG"],"uri":["http://zotero.org/users/local/vpJK5uVj/items/ER53HKIG"],"itemData":{"id":3,"type":"book","title":"Qualitative methods in social research","publisher":"McGraw-Hill","publisher-place":"Boston, Mass.","edition":"International ed.","event-place":"Boston, Mass.","ISBN":"0-07-113129-9","author":[{"family":"Esterberg","given":"Kristin G."}],"issued":{"date-parts":[["2002"]]}}}],"schema":"https://github.com/citation-style-language/schema/raw/master/csl-citation.json"} </w:instrText>
      </w:r>
      <w:r w:rsidR="00891CA5">
        <w:fldChar w:fldCharType="separate"/>
      </w:r>
      <w:r w:rsidR="00891CA5">
        <w:rPr>
          <w:noProof/>
        </w:rPr>
        <w:t>(Esterberg, 2002)</w:t>
      </w:r>
      <w:r w:rsidR="00891CA5">
        <w:fldChar w:fldCharType="end"/>
      </w:r>
      <w:r w:rsidR="00946C87">
        <w:t xml:space="preserve"> in the USA and Sweden</w:t>
      </w:r>
      <w:r w:rsidR="00891CA5">
        <w:t xml:space="preserve"> were chosen as a qualitative method in order to produce primary data.</w:t>
      </w:r>
      <w:r w:rsidR="00306752">
        <w:t xml:space="preserve"> This setting and study design requires a deeper understanding of the population in order to design or find solutions for the specific population (Esterberg, 2002</w:t>
      </w:r>
      <w:r w:rsidR="00D35B58">
        <w:t>; Lofland, 2006</w:t>
      </w:r>
      <w:r w:rsidR="00306752">
        <w:t xml:space="preserve">). </w:t>
      </w:r>
      <w:r w:rsidR="0092601C">
        <w:t>Secondary data was collected through government websites</w:t>
      </w:r>
      <w:r w:rsidR="00460132">
        <w:t xml:space="preserve"> were data regarding school laws and school curriculums were gathered.</w:t>
      </w:r>
    </w:p>
    <w:p w14:paraId="6CDCE719" w14:textId="77777777" w:rsidR="009C697B" w:rsidRPr="000C4585" w:rsidRDefault="009C697B" w:rsidP="009C697B">
      <w:pPr>
        <w:pStyle w:val="Heading3"/>
      </w:pPr>
      <w:bookmarkStart w:id="24" w:name="_Toc330016610"/>
      <w:r w:rsidRPr="000C4585">
        <w:t>Selections</w:t>
      </w:r>
      <w:bookmarkEnd w:id="24"/>
    </w:p>
    <w:p w14:paraId="719AA077" w14:textId="77777777" w:rsidR="009C697B" w:rsidRPr="000C4585" w:rsidRDefault="009C697B" w:rsidP="009C697B">
      <w:pPr>
        <w:spacing w:before="0" w:after="0"/>
        <w:rPr>
          <w:rFonts w:ascii="Times" w:hAnsi="Times"/>
          <w:sz w:val="20"/>
          <w:szCs w:val="20"/>
          <w:lang w:eastAsia="en-US"/>
        </w:rPr>
      </w:pPr>
      <w:r w:rsidRPr="000C4585">
        <w:rPr>
          <w:lang w:eastAsia="en-US"/>
        </w:rPr>
        <w:t>Participant selection was done cautiously to ensure the data obtained would be both relevant and reliable. Any information gathered would be useless and unreliable with the use of untrustworthy participants, who do not have the right knowledge and background on the topic (Holme and Solvang, 1997).</w:t>
      </w:r>
    </w:p>
    <w:p w14:paraId="540AF522" w14:textId="77777777" w:rsidR="009C697B" w:rsidRPr="000C4585" w:rsidRDefault="009C697B" w:rsidP="009C697B">
      <w:pPr>
        <w:spacing w:before="0" w:after="0"/>
        <w:rPr>
          <w:rFonts w:ascii="Times" w:hAnsi="Times"/>
          <w:sz w:val="20"/>
          <w:szCs w:val="20"/>
          <w:lang w:eastAsia="en-US"/>
        </w:rPr>
      </w:pPr>
    </w:p>
    <w:p w14:paraId="436AF597" w14:textId="77777777" w:rsidR="009C697B" w:rsidRDefault="009C697B" w:rsidP="009C697B">
      <w:pPr>
        <w:spacing w:before="0" w:after="0"/>
        <w:rPr>
          <w:lang w:eastAsia="en-US"/>
        </w:rPr>
      </w:pPr>
      <w:r w:rsidRPr="000C4585">
        <w:rPr>
          <w:lang w:eastAsia="en-US"/>
        </w:rPr>
        <w:t xml:space="preserve">Parents have been selected because of the nature of their relationship to the school and their children. Special education teachers have been selected because of the nature of their relationship to the parents and students. Teachers work directly with the students and have insight and knowledge about them that others working at the school might not have. </w:t>
      </w:r>
    </w:p>
    <w:p w14:paraId="795C6C55" w14:textId="77777777" w:rsidR="009C697B" w:rsidRPr="000C4585" w:rsidRDefault="009C697B" w:rsidP="009C697B">
      <w:pPr>
        <w:spacing w:before="0" w:after="0"/>
        <w:rPr>
          <w:lang w:eastAsia="en-US"/>
        </w:rPr>
      </w:pPr>
    </w:p>
    <w:p w14:paraId="69B4E7D8" w14:textId="77777777" w:rsidR="009C697B" w:rsidRPr="000C4585" w:rsidRDefault="009C697B" w:rsidP="009C697B">
      <w:pPr>
        <w:spacing w:before="0" w:after="0"/>
        <w:rPr>
          <w:rFonts w:ascii="Times" w:hAnsi="Times"/>
          <w:sz w:val="20"/>
          <w:szCs w:val="20"/>
          <w:lang w:eastAsia="en-US"/>
        </w:rPr>
      </w:pPr>
    </w:p>
    <w:tbl>
      <w:tblPr>
        <w:tblStyle w:val="MediumList1"/>
        <w:tblW w:w="8919" w:type="dxa"/>
        <w:tblLook w:val="04A0" w:firstRow="1" w:lastRow="0" w:firstColumn="1" w:lastColumn="0" w:noHBand="0" w:noVBand="1"/>
      </w:tblPr>
      <w:tblGrid>
        <w:gridCol w:w="4285"/>
        <w:gridCol w:w="4286"/>
        <w:gridCol w:w="348"/>
      </w:tblGrid>
      <w:tr w:rsidR="009C697B" w:rsidRPr="000C4585" w14:paraId="7135ED2C" w14:textId="77777777" w:rsidTr="002C6418">
        <w:trPr>
          <w:cnfStyle w:val="100000000000" w:firstRow="1" w:lastRow="0" w:firstColumn="0" w:lastColumn="0" w:oddVBand="0" w:evenVBand="0" w:oddHBand="0" w:evenHBand="0" w:firstRowFirstColumn="0" w:firstRowLastColumn="0" w:lastRowFirstColumn="0" w:lastRowLastColumn="0"/>
          <w:trHeight w:val="226"/>
        </w:trPr>
        <w:tc>
          <w:tcPr>
            <w:cnfStyle w:val="001000000000" w:firstRow="0" w:lastRow="0" w:firstColumn="1" w:lastColumn="0" w:oddVBand="0" w:evenVBand="0" w:oddHBand="0" w:evenHBand="0" w:firstRowFirstColumn="0" w:firstRowLastColumn="0" w:lastRowFirstColumn="0" w:lastRowLastColumn="0"/>
            <w:tcW w:w="4285" w:type="dxa"/>
          </w:tcPr>
          <w:p w14:paraId="5C2F4A1F" w14:textId="77777777" w:rsidR="009C697B" w:rsidRPr="000C4585" w:rsidRDefault="009C697B" w:rsidP="002C6418">
            <w:pPr>
              <w:spacing w:before="0" w:after="0"/>
              <w:rPr>
                <w:rFonts w:ascii="Times" w:hAnsi="Times"/>
                <w:color w:val="auto"/>
                <w:sz w:val="20"/>
                <w:szCs w:val="20"/>
                <w:lang w:eastAsia="en-US"/>
              </w:rPr>
            </w:pPr>
            <w:r w:rsidRPr="000C4585">
              <w:rPr>
                <w:rFonts w:ascii="Times" w:hAnsi="Times"/>
                <w:color w:val="auto"/>
                <w:sz w:val="20"/>
                <w:szCs w:val="20"/>
                <w:lang w:eastAsia="en-US"/>
              </w:rPr>
              <w:t>Respondent</w:t>
            </w:r>
          </w:p>
        </w:tc>
        <w:tc>
          <w:tcPr>
            <w:tcW w:w="4286" w:type="dxa"/>
          </w:tcPr>
          <w:p w14:paraId="1D3B5C62" w14:textId="77777777" w:rsidR="009C697B" w:rsidRPr="000C4585" w:rsidRDefault="009C697B" w:rsidP="002C6418">
            <w:pPr>
              <w:spacing w:before="0" w:after="0"/>
              <w:cnfStyle w:val="100000000000" w:firstRow="1" w:lastRow="0" w:firstColumn="0" w:lastColumn="0" w:oddVBand="0" w:evenVBand="0" w:oddHBand="0" w:evenHBand="0" w:firstRowFirstColumn="0" w:firstRowLastColumn="0" w:lastRowFirstColumn="0" w:lastRowLastColumn="0"/>
              <w:rPr>
                <w:rFonts w:ascii="Times" w:hAnsi="Times"/>
                <w:b/>
                <w:color w:val="auto"/>
                <w:sz w:val="20"/>
                <w:szCs w:val="20"/>
                <w:lang w:eastAsia="en-US"/>
              </w:rPr>
            </w:pPr>
            <w:r w:rsidRPr="000C4585">
              <w:rPr>
                <w:rFonts w:ascii="Times" w:hAnsi="Times"/>
                <w:b/>
                <w:color w:val="auto"/>
                <w:sz w:val="20"/>
                <w:szCs w:val="20"/>
                <w:lang w:eastAsia="en-US"/>
              </w:rPr>
              <w:t>Background</w:t>
            </w:r>
          </w:p>
        </w:tc>
        <w:tc>
          <w:tcPr>
            <w:tcW w:w="348" w:type="dxa"/>
          </w:tcPr>
          <w:p w14:paraId="0953DC45" w14:textId="77777777" w:rsidR="009C697B" w:rsidRPr="000C4585" w:rsidRDefault="009C697B" w:rsidP="002C6418">
            <w:pPr>
              <w:spacing w:before="0" w:after="0"/>
              <w:cnfStyle w:val="100000000000" w:firstRow="1" w:lastRow="0" w:firstColumn="0" w:lastColumn="0" w:oddVBand="0" w:evenVBand="0" w:oddHBand="0" w:evenHBand="0" w:firstRowFirstColumn="0" w:firstRowLastColumn="0" w:lastRowFirstColumn="0" w:lastRowLastColumn="0"/>
              <w:rPr>
                <w:rFonts w:ascii="Times" w:hAnsi="Times"/>
                <w:b/>
                <w:color w:val="auto"/>
                <w:sz w:val="20"/>
                <w:szCs w:val="20"/>
                <w:lang w:eastAsia="en-US"/>
              </w:rPr>
            </w:pPr>
          </w:p>
        </w:tc>
      </w:tr>
      <w:tr w:rsidR="009C697B" w:rsidRPr="000C4585" w14:paraId="1431C3F3" w14:textId="77777777" w:rsidTr="002C6418">
        <w:trPr>
          <w:cnfStyle w:val="000000100000" w:firstRow="0" w:lastRow="0" w:firstColumn="0" w:lastColumn="0" w:oddVBand="0" w:evenVBand="0" w:oddHBand="1" w:evenHBand="0" w:firstRowFirstColumn="0" w:firstRowLastColumn="0" w:lastRowFirstColumn="0" w:lastRowLastColumn="0"/>
          <w:trHeight w:val="464"/>
        </w:trPr>
        <w:tc>
          <w:tcPr>
            <w:cnfStyle w:val="001000000000" w:firstRow="0" w:lastRow="0" w:firstColumn="1" w:lastColumn="0" w:oddVBand="0" w:evenVBand="0" w:oddHBand="0" w:evenHBand="0" w:firstRowFirstColumn="0" w:firstRowLastColumn="0" w:lastRowFirstColumn="0" w:lastRowLastColumn="0"/>
            <w:tcW w:w="4285" w:type="dxa"/>
          </w:tcPr>
          <w:p w14:paraId="3CD8B456" w14:textId="77777777" w:rsidR="009C697B" w:rsidRPr="000C28B6" w:rsidRDefault="009C697B" w:rsidP="002C6418">
            <w:pPr>
              <w:spacing w:before="0" w:after="0"/>
              <w:rPr>
                <w:rFonts w:ascii="Times" w:hAnsi="Times"/>
                <w:color w:val="auto"/>
                <w:sz w:val="20"/>
                <w:szCs w:val="20"/>
                <w:lang w:eastAsia="en-US"/>
              </w:rPr>
            </w:pPr>
            <w:r w:rsidRPr="000C28B6">
              <w:rPr>
                <w:rFonts w:ascii="Times" w:hAnsi="Times"/>
                <w:color w:val="auto"/>
                <w:sz w:val="20"/>
                <w:szCs w:val="20"/>
                <w:lang w:eastAsia="en-US"/>
              </w:rPr>
              <w:t>Parent 1</w:t>
            </w:r>
          </w:p>
        </w:tc>
        <w:tc>
          <w:tcPr>
            <w:tcW w:w="4286" w:type="dxa"/>
          </w:tcPr>
          <w:p w14:paraId="608B0AC0" w14:textId="77777777" w:rsidR="009C697B" w:rsidRPr="000C4585" w:rsidRDefault="009C697B" w:rsidP="002C6418">
            <w:pPr>
              <w:spacing w:before="0" w:after="0"/>
              <w:cnfStyle w:val="000000100000" w:firstRow="0" w:lastRow="0" w:firstColumn="0" w:lastColumn="0" w:oddVBand="0" w:evenVBand="0" w:oddHBand="1" w:evenHBand="0" w:firstRowFirstColumn="0" w:firstRowLastColumn="0" w:lastRowFirstColumn="0" w:lastRowLastColumn="0"/>
              <w:rPr>
                <w:rFonts w:ascii="Times" w:hAnsi="Times"/>
                <w:color w:val="auto"/>
                <w:sz w:val="20"/>
                <w:szCs w:val="20"/>
                <w:lang w:eastAsia="en-US"/>
              </w:rPr>
            </w:pPr>
            <w:r w:rsidRPr="000C4585">
              <w:rPr>
                <w:rFonts w:ascii="Times" w:hAnsi="Times"/>
                <w:color w:val="auto"/>
                <w:sz w:val="20"/>
                <w:szCs w:val="20"/>
                <w:lang w:eastAsia="en-US"/>
              </w:rPr>
              <w:t>Child in 6</w:t>
            </w:r>
            <w:r w:rsidRPr="000C4585">
              <w:rPr>
                <w:rFonts w:ascii="Times" w:hAnsi="Times"/>
                <w:color w:val="auto"/>
                <w:sz w:val="20"/>
                <w:szCs w:val="20"/>
                <w:vertAlign w:val="superscript"/>
                <w:lang w:eastAsia="en-US"/>
              </w:rPr>
              <w:t>th</w:t>
            </w:r>
            <w:r w:rsidRPr="000C4585">
              <w:rPr>
                <w:rFonts w:ascii="Times" w:hAnsi="Times"/>
                <w:color w:val="auto"/>
                <w:sz w:val="20"/>
                <w:szCs w:val="20"/>
                <w:lang w:eastAsia="en-US"/>
              </w:rPr>
              <w:t xml:space="preserve"> grade, special education classroom.</w:t>
            </w:r>
          </w:p>
        </w:tc>
        <w:tc>
          <w:tcPr>
            <w:tcW w:w="348" w:type="dxa"/>
          </w:tcPr>
          <w:p w14:paraId="51285AD7" w14:textId="77777777" w:rsidR="009C697B" w:rsidRPr="000C4585" w:rsidRDefault="009C697B" w:rsidP="002C6418">
            <w:pPr>
              <w:spacing w:before="0" w:after="0"/>
              <w:cnfStyle w:val="000000100000" w:firstRow="0" w:lastRow="0" w:firstColumn="0" w:lastColumn="0" w:oddVBand="0" w:evenVBand="0" w:oddHBand="1" w:evenHBand="0" w:firstRowFirstColumn="0" w:firstRowLastColumn="0" w:lastRowFirstColumn="0" w:lastRowLastColumn="0"/>
              <w:rPr>
                <w:rFonts w:ascii="Times" w:hAnsi="Times"/>
                <w:color w:val="auto"/>
                <w:sz w:val="20"/>
                <w:szCs w:val="20"/>
                <w:lang w:eastAsia="en-US"/>
              </w:rPr>
            </w:pPr>
          </w:p>
        </w:tc>
      </w:tr>
      <w:tr w:rsidR="009C697B" w:rsidRPr="000C4585" w14:paraId="4A0BA545" w14:textId="77777777" w:rsidTr="002C6418">
        <w:trPr>
          <w:trHeight w:val="450"/>
        </w:trPr>
        <w:tc>
          <w:tcPr>
            <w:cnfStyle w:val="001000000000" w:firstRow="0" w:lastRow="0" w:firstColumn="1" w:lastColumn="0" w:oddVBand="0" w:evenVBand="0" w:oddHBand="0" w:evenHBand="0" w:firstRowFirstColumn="0" w:firstRowLastColumn="0" w:lastRowFirstColumn="0" w:lastRowLastColumn="0"/>
            <w:tcW w:w="4285" w:type="dxa"/>
          </w:tcPr>
          <w:p w14:paraId="5436EC96" w14:textId="77777777" w:rsidR="009C697B" w:rsidRPr="000C28B6" w:rsidRDefault="009C697B" w:rsidP="002C6418">
            <w:pPr>
              <w:spacing w:before="0" w:after="0"/>
              <w:rPr>
                <w:rFonts w:ascii="Times" w:hAnsi="Times"/>
                <w:color w:val="auto"/>
                <w:sz w:val="20"/>
                <w:szCs w:val="20"/>
                <w:lang w:eastAsia="en-US"/>
              </w:rPr>
            </w:pPr>
            <w:r w:rsidRPr="000C28B6">
              <w:rPr>
                <w:rFonts w:ascii="Times" w:hAnsi="Times"/>
                <w:color w:val="auto"/>
                <w:sz w:val="20"/>
                <w:szCs w:val="20"/>
                <w:lang w:eastAsia="en-US"/>
              </w:rPr>
              <w:t>Parent 2</w:t>
            </w:r>
          </w:p>
        </w:tc>
        <w:tc>
          <w:tcPr>
            <w:tcW w:w="4286" w:type="dxa"/>
          </w:tcPr>
          <w:p w14:paraId="5A1F0FE1" w14:textId="77777777" w:rsidR="009C697B" w:rsidRPr="000C4585" w:rsidRDefault="009C697B" w:rsidP="002C6418">
            <w:pPr>
              <w:spacing w:before="0" w:after="0"/>
              <w:cnfStyle w:val="000000000000" w:firstRow="0" w:lastRow="0" w:firstColumn="0" w:lastColumn="0" w:oddVBand="0" w:evenVBand="0" w:oddHBand="0" w:evenHBand="0" w:firstRowFirstColumn="0" w:firstRowLastColumn="0" w:lastRowFirstColumn="0" w:lastRowLastColumn="0"/>
              <w:rPr>
                <w:rFonts w:ascii="Times" w:hAnsi="Times"/>
                <w:color w:val="auto"/>
                <w:sz w:val="20"/>
                <w:szCs w:val="20"/>
                <w:lang w:eastAsia="en-US"/>
              </w:rPr>
            </w:pPr>
            <w:r w:rsidRPr="000C4585">
              <w:rPr>
                <w:rFonts w:ascii="Times" w:hAnsi="Times"/>
                <w:color w:val="auto"/>
                <w:sz w:val="20"/>
                <w:szCs w:val="20"/>
                <w:lang w:eastAsia="en-US"/>
              </w:rPr>
              <w:t>Child in 3</w:t>
            </w:r>
            <w:r w:rsidRPr="000C4585">
              <w:rPr>
                <w:rFonts w:ascii="Times" w:hAnsi="Times"/>
                <w:color w:val="auto"/>
                <w:sz w:val="20"/>
                <w:szCs w:val="20"/>
                <w:vertAlign w:val="superscript"/>
                <w:lang w:eastAsia="en-US"/>
              </w:rPr>
              <w:t>rd</w:t>
            </w:r>
            <w:r w:rsidRPr="000C4585">
              <w:rPr>
                <w:rFonts w:ascii="Times" w:hAnsi="Times"/>
                <w:color w:val="auto"/>
                <w:sz w:val="20"/>
                <w:szCs w:val="20"/>
                <w:lang w:eastAsia="en-US"/>
              </w:rPr>
              <w:t xml:space="preserve"> grade, partially in special education classroom.</w:t>
            </w:r>
          </w:p>
        </w:tc>
        <w:tc>
          <w:tcPr>
            <w:tcW w:w="348" w:type="dxa"/>
          </w:tcPr>
          <w:p w14:paraId="74B11F53" w14:textId="77777777" w:rsidR="009C697B" w:rsidRPr="000C4585" w:rsidRDefault="009C697B" w:rsidP="002C6418">
            <w:pPr>
              <w:spacing w:before="0" w:after="0"/>
              <w:cnfStyle w:val="000000000000" w:firstRow="0" w:lastRow="0" w:firstColumn="0" w:lastColumn="0" w:oddVBand="0" w:evenVBand="0" w:oddHBand="0" w:evenHBand="0" w:firstRowFirstColumn="0" w:firstRowLastColumn="0" w:lastRowFirstColumn="0" w:lastRowLastColumn="0"/>
              <w:rPr>
                <w:rFonts w:ascii="Times" w:hAnsi="Times"/>
                <w:color w:val="auto"/>
                <w:sz w:val="20"/>
                <w:szCs w:val="20"/>
                <w:lang w:eastAsia="en-US"/>
              </w:rPr>
            </w:pPr>
          </w:p>
        </w:tc>
      </w:tr>
      <w:tr w:rsidR="009C697B" w:rsidRPr="000C4585" w14:paraId="0F197FD3" w14:textId="77777777" w:rsidTr="002C6418">
        <w:trPr>
          <w:cnfStyle w:val="000000100000" w:firstRow="0" w:lastRow="0" w:firstColumn="0" w:lastColumn="0" w:oddVBand="0" w:evenVBand="0" w:oddHBand="1" w:evenHBand="0" w:firstRowFirstColumn="0" w:firstRowLastColumn="0" w:lastRowFirstColumn="0" w:lastRowLastColumn="0"/>
          <w:trHeight w:val="464"/>
        </w:trPr>
        <w:tc>
          <w:tcPr>
            <w:cnfStyle w:val="001000000000" w:firstRow="0" w:lastRow="0" w:firstColumn="1" w:lastColumn="0" w:oddVBand="0" w:evenVBand="0" w:oddHBand="0" w:evenHBand="0" w:firstRowFirstColumn="0" w:firstRowLastColumn="0" w:lastRowFirstColumn="0" w:lastRowLastColumn="0"/>
            <w:tcW w:w="4285" w:type="dxa"/>
          </w:tcPr>
          <w:p w14:paraId="3BD0141F" w14:textId="77777777" w:rsidR="009C697B" w:rsidRPr="000C28B6" w:rsidRDefault="009C697B" w:rsidP="002C6418">
            <w:pPr>
              <w:spacing w:before="0" w:after="0"/>
              <w:rPr>
                <w:rFonts w:ascii="Times" w:hAnsi="Times"/>
                <w:color w:val="auto"/>
                <w:sz w:val="20"/>
                <w:szCs w:val="20"/>
                <w:lang w:eastAsia="en-US"/>
              </w:rPr>
            </w:pPr>
            <w:r w:rsidRPr="000C28B6">
              <w:rPr>
                <w:rFonts w:ascii="Times" w:hAnsi="Times"/>
                <w:color w:val="auto"/>
                <w:sz w:val="20"/>
                <w:szCs w:val="20"/>
                <w:lang w:eastAsia="en-US"/>
              </w:rPr>
              <w:t>Parent 3</w:t>
            </w:r>
          </w:p>
        </w:tc>
        <w:tc>
          <w:tcPr>
            <w:tcW w:w="4286" w:type="dxa"/>
          </w:tcPr>
          <w:p w14:paraId="38A0AAC0" w14:textId="77777777" w:rsidR="009C697B" w:rsidRPr="000C4585" w:rsidRDefault="009C697B" w:rsidP="002C6418">
            <w:pPr>
              <w:spacing w:before="0" w:after="0"/>
              <w:cnfStyle w:val="000000100000" w:firstRow="0" w:lastRow="0" w:firstColumn="0" w:lastColumn="0" w:oddVBand="0" w:evenVBand="0" w:oddHBand="1" w:evenHBand="0" w:firstRowFirstColumn="0" w:firstRowLastColumn="0" w:lastRowFirstColumn="0" w:lastRowLastColumn="0"/>
              <w:rPr>
                <w:rFonts w:ascii="Times" w:hAnsi="Times"/>
                <w:color w:val="auto"/>
                <w:sz w:val="20"/>
                <w:szCs w:val="20"/>
                <w:lang w:eastAsia="en-US"/>
              </w:rPr>
            </w:pPr>
            <w:r w:rsidRPr="000C4585">
              <w:rPr>
                <w:rFonts w:ascii="Times" w:hAnsi="Times"/>
                <w:color w:val="auto"/>
                <w:sz w:val="20"/>
                <w:szCs w:val="20"/>
                <w:lang w:eastAsia="en-US"/>
              </w:rPr>
              <w:t>Child in 8</w:t>
            </w:r>
            <w:r w:rsidRPr="000C4585">
              <w:rPr>
                <w:rFonts w:ascii="Times" w:hAnsi="Times"/>
                <w:color w:val="auto"/>
                <w:sz w:val="20"/>
                <w:szCs w:val="20"/>
                <w:vertAlign w:val="superscript"/>
                <w:lang w:eastAsia="en-US"/>
              </w:rPr>
              <w:t>th</w:t>
            </w:r>
            <w:r w:rsidRPr="000C4585">
              <w:rPr>
                <w:rFonts w:ascii="Times" w:hAnsi="Times"/>
                <w:color w:val="auto"/>
                <w:sz w:val="20"/>
                <w:szCs w:val="20"/>
                <w:lang w:eastAsia="en-US"/>
              </w:rPr>
              <w:t xml:space="preserve"> grade, child in resource school.</w:t>
            </w:r>
          </w:p>
        </w:tc>
        <w:tc>
          <w:tcPr>
            <w:tcW w:w="348" w:type="dxa"/>
          </w:tcPr>
          <w:p w14:paraId="06C35827" w14:textId="77777777" w:rsidR="009C697B" w:rsidRPr="000C4585" w:rsidRDefault="009C697B" w:rsidP="002C6418">
            <w:pPr>
              <w:spacing w:before="0" w:after="0"/>
              <w:cnfStyle w:val="000000100000" w:firstRow="0" w:lastRow="0" w:firstColumn="0" w:lastColumn="0" w:oddVBand="0" w:evenVBand="0" w:oddHBand="1" w:evenHBand="0" w:firstRowFirstColumn="0" w:firstRowLastColumn="0" w:lastRowFirstColumn="0" w:lastRowLastColumn="0"/>
              <w:rPr>
                <w:rFonts w:ascii="Times" w:hAnsi="Times"/>
                <w:color w:val="auto"/>
                <w:sz w:val="20"/>
                <w:szCs w:val="20"/>
                <w:lang w:eastAsia="en-US"/>
              </w:rPr>
            </w:pPr>
          </w:p>
        </w:tc>
      </w:tr>
      <w:tr w:rsidR="009C697B" w:rsidRPr="000C4585" w14:paraId="25354397" w14:textId="77777777" w:rsidTr="002C6418">
        <w:trPr>
          <w:trHeight w:val="464"/>
        </w:trPr>
        <w:tc>
          <w:tcPr>
            <w:cnfStyle w:val="001000000000" w:firstRow="0" w:lastRow="0" w:firstColumn="1" w:lastColumn="0" w:oddVBand="0" w:evenVBand="0" w:oddHBand="0" w:evenHBand="0" w:firstRowFirstColumn="0" w:firstRowLastColumn="0" w:lastRowFirstColumn="0" w:lastRowLastColumn="0"/>
            <w:tcW w:w="4285" w:type="dxa"/>
          </w:tcPr>
          <w:p w14:paraId="60498935" w14:textId="77777777" w:rsidR="009C697B" w:rsidRPr="000C28B6" w:rsidRDefault="009C697B" w:rsidP="002C6418">
            <w:pPr>
              <w:spacing w:before="0" w:after="0"/>
              <w:rPr>
                <w:rFonts w:ascii="Times" w:hAnsi="Times"/>
                <w:color w:val="auto"/>
                <w:sz w:val="20"/>
                <w:szCs w:val="20"/>
                <w:lang w:eastAsia="en-US"/>
              </w:rPr>
            </w:pPr>
            <w:r w:rsidRPr="000C28B6">
              <w:rPr>
                <w:rFonts w:ascii="Times" w:hAnsi="Times"/>
                <w:color w:val="auto"/>
                <w:sz w:val="20"/>
                <w:szCs w:val="20"/>
                <w:lang w:eastAsia="en-US"/>
              </w:rPr>
              <w:t>Teacher 1</w:t>
            </w:r>
          </w:p>
        </w:tc>
        <w:tc>
          <w:tcPr>
            <w:tcW w:w="4286" w:type="dxa"/>
          </w:tcPr>
          <w:p w14:paraId="0021A201" w14:textId="77777777" w:rsidR="009C697B" w:rsidRPr="000C4585" w:rsidRDefault="009C697B" w:rsidP="002C6418">
            <w:pPr>
              <w:spacing w:before="0" w:after="0"/>
              <w:cnfStyle w:val="000000000000" w:firstRow="0" w:lastRow="0" w:firstColumn="0" w:lastColumn="0" w:oddVBand="0" w:evenVBand="0" w:oddHBand="0" w:evenHBand="0" w:firstRowFirstColumn="0" w:firstRowLastColumn="0" w:lastRowFirstColumn="0" w:lastRowLastColumn="0"/>
              <w:rPr>
                <w:rFonts w:ascii="Times" w:hAnsi="Times"/>
                <w:color w:val="auto"/>
                <w:sz w:val="20"/>
                <w:szCs w:val="20"/>
                <w:lang w:eastAsia="en-US"/>
              </w:rPr>
            </w:pPr>
            <w:r w:rsidRPr="000C4585">
              <w:rPr>
                <w:rFonts w:ascii="Times" w:hAnsi="Times"/>
                <w:color w:val="auto"/>
                <w:sz w:val="20"/>
                <w:szCs w:val="20"/>
                <w:lang w:eastAsia="en-US"/>
              </w:rPr>
              <w:t xml:space="preserve">Teacher in a special education classroom with 5 students. </w:t>
            </w:r>
          </w:p>
        </w:tc>
        <w:tc>
          <w:tcPr>
            <w:tcW w:w="348" w:type="dxa"/>
          </w:tcPr>
          <w:p w14:paraId="2550BB7C" w14:textId="77777777" w:rsidR="009C697B" w:rsidRPr="000C4585" w:rsidRDefault="009C697B" w:rsidP="002C6418">
            <w:pPr>
              <w:spacing w:before="0" w:after="0"/>
              <w:cnfStyle w:val="000000000000" w:firstRow="0" w:lastRow="0" w:firstColumn="0" w:lastColumn="0" w:oddVBand="0" w:evenVBand="0" w:oddHBand="0" w:evenHBand="0" w:firstRowFirstColumn="0" w:firstRowLastColumn="0" w:lastRowFirstColumn="0" w:lastRowLastColumn="0"/>
              <w:rPr>
                <w:rFonts w:ascii="Times" w:hAnsi="Times"/>
                <w:color w:val="auto"/>
                <w:sz w:val="20"/>
                <w:szCs w:val="20"/>
                <w:lang w:eastAsia="en-US"/>
              </w:rPr>
            </w:pPr>
          </w:p>
        </w:tc>
      </w:tr>
    </w:tbl>
    <w:p w14:paraId="076EBAEC" w14:textId="77777777" w:rsidR="009C697B" w:rsidRDefault="009C697B" w:rsidP="009C697B">
      <w:pPr>
        <w:spacing w:before="0" w:after="0"/>
        <w:rPr>
          <w:rFonts w:ascii="Times" w:hAnsi="Times"/>
          <w:sz w:val="20"/>
          <w:szCs w:val="20"/>
          <w:lang w:eastAsia="en-US"/>
        </w:rPr>
      </w:pPr>
      <w:r w:rsidRPr="000C4585">
        <w:rPr>
          <w:rFonts w:ascii="Times" w:hAnsi="Times"/>
          <w:sz w:val="20"/>
          <w:szCs w:val="20"/>
          <w:lang w:eastAsia="en-US"/>
        </w:rPr>
        <w:t>Table 1:</w:t>
      </w:r>
      <w:r>
        <w:rPr>
          <w:rFonts w:ascii="Times" w:hAnsi="Times"/>
          <w:sz w:val="20"/>
          <w:szCs w:val="20"/>
          <w:lang w:eastAsia="en-US"/>
        </w:rPr>
        <w:t xml:space="preserve"> Swedish</w:t>
      </w:r>
      <w:r w:rsidRPr="000C4585">
        <w:rPr>
          <w:rFonts w:ascii="Times" w:hAnsi="Times"/>
          <w:sz w:val="20"/>
          <w:szCs w:val="20"/>
          <w:lang w:eastAsia="en-US"/>
        </w:rPr>
        <w:t xml:space="preserve"> </w:t>
      </w:r>
      <w:r>
        <w:rPr>
          <w:rFonts w:ascii="Times" w:hAnsi="Times"/>
          <w:sz w:val="20"/>
          <w:szCs w:val="20"/>
          <w:lang w:eastAsia="en-US"/>
        </w:rPr>
        <w:t>r</w:t>
      </w:r>
      <w:r w:rsidRPr="000C4585">
        <w:rPr>
          <w:rFonts w:ascii="Times" w:hAnsi="Times"/>
          <w:sz w:val="20"/>
          <w:szCs w:val="20"/>
          <w:lang w:eastAsia="en-US"/>
        </w:rPr>
        <w:t>espondents and their background</w:t>
      </w:r>
      <w:r>
        <w:rPr>
          <w:rFonts w:ascii="Times" w:hAnsi="Times"/>
          <w:sz w:val="20"/>
          <w:szCs w:val="20"/>
          <w:lang w:eastAsia="en-US"/>
        </w:rPr>
        <w:t>s</w:t>
      </w:r>
      <w:r w:rsidRPr="000C4585">
        <w:rPr>
          <w:rFonts w:ascii="Times" w:hAnsi="Times"/>
          <w:sz w:val="20"/>
          <w:szCs w:val="20"/>
          <w:lang w:eastAsia="en-US"/>
        </w:rPr>
        <w:t>.</w:t>
      </w:r>
    </w:p>
    <w:p w14:paraId="3E0592A7" w14:textId="77777777" w:rsidR="009C697B" w:rsidRDefault="009C697B" w:rsidP="009C697B">
      <w:pPr>
        <w:spacing w:before="0" w:after="0"/>
        <w:rPr>
          <w:rFonts w:ascii="Times" w:hAnsi="Times"/>
          <w:sz w:val="20"/>
          <w:szCs w:val="20"/>
          <w:lang w:eastAsia="en-US"/>
        </w:rPr>
      </w:pPr>
    </w:p>
    <w:tbl>
      <w:tblPr>
        <w:tblStyle w:val="MediumList11"/>
        <w:tblW w:w="8903" w:type="dxa"/>
        <w:tblLook w:val="04A0" w:firstRow="1" w:lastRow="0" w:firstColumn="1" w:lastColumn="0" w:noHBand="0" w:noVBand="1"/>
      </w:tblPr>
      <w:tblGrid>
        <w:gridCol w:w="4451"/>
        <w:gridCol w:w="4452"/>
      </w:tblGrid>
      <w:tr w:rsidR="009C697B" w:rsidRPr="00023C65" w14:paraId="286C5ED8" w14:textId="77777777" w:rsidTr="002C6418">
        <w:trPr>
          <w:cnfStyle w:val="100000000000" w:firstRow="1" w:lastRow="0" w:firstColumn="0" w:lastColumn="0" w:oddVBand="0" w:evenVBand="0" w:oddHBand="0" w:evenHBand="0" w:firstRowFirstColumn="0" w:firstRowLastColumn="0" w:lastRowFirstColumn="0" w:lastRowLastColumn="0"/>
          <w:trHeight w:val="226"/>
        </w:trPr>
        <w:tc>
          <w:tcPr>
            <w:cnfStyle w:val="001000000000" w:firstRow="0" w:lastRow="0" w:firstColumn="1" w:lastColumn="0" w:oddVBand="0" w:evenVBand="0" w:oddHBand="0" w:evenHBand="0" w:firstRowFirstColumn="0" w:firstRowLastColumn="0" w:lastRowFirstColumn="0" w:lastRowLastColumn="0"/>
            <w:tcW w:w="4451" w:type="dxa"/>
          </w:tcPr>
          <w:p w14:paraId="76D7DCDE" w14:textId="77777777" w:rsidR="009C697B" w:rsidRPr="00023C65" w:rsidRDefault="009C697B" w:rsidP="002C6418">
            <w:pPr>
              <w:spacing w:before="0" w:after="0"/>
              <w:rPr>
                <w:rFonts w:ascii="Times" w:hAnsi="Times"/>
                <w:sz w:val="20"/>
                <w:szCs w:val="20"/>
                <w:lang w:eastAsia="en-US"/>
              </w:rPr>
            </w:pPr>
            <w:r w:rsidRPr="00023C65">
              <w:rPr>
                <w:rFonts w:ascii="Times" w:hAnsi="Times"/>
                <w:sz w:val="20"/>
                <w:szCs w:val="20"/>
                <w:lang w:eastAsia="en-US"/>
              </w:rPr>
              <w:t>Respondent</w:t>
            </w:r>
          </w:p>
        </w:tc>
        <w:tc>
          <w:tcPr>
            <w:tcW w:w="4452" w:type="dxa"/>
          </w:tcPr>
          <w:p w14:paraId="5241266F" w14:textId="77777777" w:rsidR="009C697B" w:rsidRPr="00023C65" w:rsidRDefault="009C697B" w:rsidP="002C6418">
            <w:pPr>
              <w:spacing w:before="0" w:after="0"/>
              <w:cnfStyle w:val="100000000000" w:firstRow="1" w:lastRow="0" w:firstColumn="0" w:lastColumn="0" w:oddVBand="0" w:evenVBand="0" w:oddHBand="0" w:evenHBand="0" w:firstRowFirstColumn="0" w:firstRowLastColumn="0" w:lastRowFirstColumn="0" w:lastRowLastColumn="0"/>
              <w:rPr>
                <w:rFonts w:ascii="Times" w:hAnsi="Times"/>
                <w:b/>
                <w:sz w:val="20"/>
                <w:szCs w:val="20"/>
                <w:lang w:eastAsia="en-US"/>
              </w:rPr>
            </w:pPr>
            <w:r w:rsidRPr="00023C65">
              <w:rPr>
                <w:rFonts w:ascii="Times" w:hAnsi="Times"/>
                <w:b/>
                <w:sz w:val="20"/>
                <w:szCs w:val="20"/>
                <w:lang w:eastAsia="en-US"/>
              </w:rPr>
              <w:t>Background</w:t>
            </w:r>
          </w:p>
        </w:tc>
      </w:tr>
      <w:tr w:rsidR="009C697B" w:rsidRPr="00023C65" w14:paraId="611FF662" w14:textId="77777777" w:rsidTr="002C6418">
        <w:trPr>
          <w:cnfStyle w:val="000000100000" w:firstRow="0" w:lastRow="0" w:firstColumn="0" w:lastColumn="0" w:oddVBand="0" w:evenVBand="0" w:oddHBand="1"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4451" w:type="dxa"/>
          </w:tcPr>
          <w:p w14:paraId="607F5B3C" w14:textId="77777777" w:rsidR="009C697B" w:rsidRPr="00023C65" w:rsidRDefault="009C697B" w:rsidP="002C6418">
            <w:pPr>
              <w:spacing w:before="0" w:after="0"/>
              <w:rPr>
                <w:rFonts w:ascii="Times" w:hAnsi="Times"/>
                <w:sz w:val="20"/>
                <w:szCs w:val="20"/>
                <w:lang w:eastAsia="en-US"/>
              </w:rPr>
            </w:pPr>
            <w:r w:rsidRPr="00023C65">
              <w:rPr>
                <w:rFonts w:ascii="Times" w:hAnsi="Times"/>
                <w:sz w:val="20"/>
                <w:szCs w:val="20"/>
                <w:lang w:eastAsia="en-US"/>
              </w:rPr>
              <w:t>Parent 1</w:t>
            </w:r>
          </w:p>
        </w:tc>
        <w:tc>
          <w:tcPr>
            <w:tcW w:w="4452" w:type="dxa"/>
          </w:tcPr>
          <w:p w14:paraId="10DBF3AD" w14:textId="77777777" w:rsidR="009C697B" w:rsidRPr="00023C65" w:rsidRDefault="009C697B" w:rsidP="002C6418">
            <w:pPr>
              <w:spacing w:before="0" w:after="0"/>
              <w:cnfStyle w:val="000000100000" w:firstRow="0" w:lastRow="0" w:firstColumn="0" w:lastColumn="0" w:oddVBand="0" w:evenVBand="0" w:oddHBand="1" w:evenHBand="0" w:firstRowFirstColumn="0" w:firstRowLastColumn="0" w:lastRowFirstColumn="0" w:lastRowLastColumn="0"/>
              <w:rPr>
                <w:rFonts w:ascii="Times" w:hAnsi="Times"/>
                <w:sz w:val="20"/>
                <w:szCs w:val="20"/>
                <w:lang w:eastAsia="en-US"/>
              </w:rPr>
            </w:pPr>
            <w:r w:rsidRPr="00023C65">
              <w:rPr>
                <w:rFonts w:ascii="Times" w:hAnsi="Times"/>
                <w:sz w:val="20"/>
                <w:szCs w:val="20"/>
                <w:lang w:eastAsia="en-US"/>
              </w:rPr>
              <w:t>Child in 5</w:t>
            </w:r>
            <w:r w:rsidRPr="00023C65">
              <w:rPr>
                <w:rFonts w:ascii="Times" w:hAnsi="Times"/>
                <w:sz w:val="20"/>
                <w:szCs w:val="20"/>
                <w:vertAlign w:val="superscript"/>
                <w:lang w:eastAsia="en-US"/>
              </w:rPr>
              <w:t>th</w:t>
            </w:r>
            <w:r w:rsidRPr="00023C65">
              <w:rPr>
                <w:rFonts w:ascii="Times" w:hAnsi="Times"/>
                <w:sz w:val="20"/>
                <w:szCs w:val="20"/>
                <w:lang w:eastAsia="en-US"/>
              </w:rPr>
              <w:t xml:space="preserve"> grade, in a behavior disorder classroom.</w:t>
            </w:r>
          </w:p>
        </w:tc>
      </w:tr>
      <w:tr w:rsidR="009C697B" w:rsidRPr="00023C65" w14:paraId="4CD990FA" w14:textId="77777777" w:rsidTr="002C6418">
        <w:trPr>
          <w:trHeight w:val="451"/>
        </w:trPr>
        <w:tc>
          <w:tcPr>
            <w:cnfStyle w:val="001000000000" w:firstRow="0" w:lastRow="0" w:firstColumn="1" w:lastColumn="0" w:oddVBand="0" w:evenVBand="0" w:oddHBand="0" w:evenHBand="0" w:firstRowFirstColumn="0" w:firstRowLastColumn="0" w:lastRowFirstColumn="0" w:lastRowLastColumn="0"/>
            <w:tcW w:w="4451" w:type="dxa"/>
          </w:tcPr>
          <w:p w14:paraId="223BF2D5" w14:textId="77777777" w:rsidR="009C697B" w:rsidRPr="00023C65" w:rsidRDefault="009C697B" w:rsidP="002C6418">
            <w:pPr>
              <w:spacing w:before="0" w:after="0"/>
              <w:rPr>
                <w:rFonts w:ascii="Times" w:hAnsi="Times"/>
                <w:sz w:val="20"/>
                <w:szCs w:val="20"/>
                <w:lang w:eastAsia="en-US"/>
              </w:rPr>
            </w:pPr>
            <w:r w:rsidRPr="00023C65">
              <w:rPr>
                <w:rFonts w:ascii="Times" w:hAnsi="Times"/>
                <w:sz w:val="20"/>
                <w:szCs w:val="20"/>
                <w:lang w:eastAsia="en-US"/>
              </w:rPr>
              <w:t>Parent 2</w:t>
            </w:r>
          </w:p>
        </w:tc>
        <w:tc>
          <w:tcPr>
            <w:tcW w:w="4452" w:type="dxa"/>
          </w:tcPr>
          <w:p w14:paraId="70DF9810" w14:textId="77777777" w:rsidR="009C697B" w:rsidRPr="00023C65" w:rsidRDefault="009C697B" w:rsidP="002C6418">
            <w:pPr>
              <w:spacing w:before="0" w:after="0"/>
              <w:cnfStyle w:val="000000000000" w:firstRow="0" w:lastRow="0" w:firstColumn="0" w:lastColumn="0" w:oddVBand="0" w:evenVBand="0" w:oddHBand="0" w:evenHBand="0" w:firstRowFirstColumn="0" w:firstRowLastColumn="0" w:lastRowFirstColumn="0" w:lastRowLastColumn="0"/>
              <w:rPr>
                <w:rFonts w:ascii="Times" w:hAnsi="Times"/>
                <w:sz w:val="20"/>
                <w:szCs w:val="20"/>
                <w:lang w:eastAsia="en-US"/>
              </w:rPr>
            </w:pPr>
            <w:r w:rsidRPr="00023C65">
              <w:rPr>
                <w:rFonts w:ascii="Times" w:hAnsi="Times"/>
                <w:sz w:val="20"/>
                <w:szCs w:val="20"/>
                <w:lang w:eastAsia="en-US"/>
              </w:rPr>
              <w:t>Child in 9</w:t>
            </w:r>
            <w:r w:rsidRPr="00023C65">
              <w:rPr>
                <w:rFonts w:ascii="Times" w:hAnsi="Times"/>
                <w:sz w:val="20"/>
                <w:szCs w:val="20"/>
                <w:vertAlign w:val="superscript"/>
                <w:lang w:eastAsia="en-US"/>
              </w:rPr>
              <w:t>th</w:t>
            </w:r>
            <w:r w:rsidRPr="00023C65">
              <w:rPr>
                <w:rFonts w:ascii="Times" w:hAnsi="Times"/>
                <w:sz w:val="20"/>
                <w:szCs w:val="20"/>
                <w:lang w:eastAsia="en-US"/>
              </w:rPr>
              <w:t xml:space="preserve"> grade, full inclusion student.</w:t>
            </w:r>
          </w:p>
        </w:tc>
      </w:tr>
      <w:tr w:rsidR="009C697B" w:rsidRPr="00023C65" w14:paraId="77945849" w14:textId="77777777" w:rsidTr="002C6418">
        <w:trPr>
          <w:cnfStyle w:val="000000100000" w:firstRow="0" w:lastRow="0" w:firstColumn="0" w:lastColumn="0" w:oddVBand="0" w:evenVBand="0" w:oddHBand="1"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4451" w:type="dxa"/>
          </w:tcPr>
          <w:p w14:paraId="519BA7B4" w14:textId="77777777" w:rsidR="009C697B" w:rsidRPr="00023C65" w:rsidRDefault="009C697B" w:rsidP="002C6418">
            <w:pPr>
              <w:spacing w:before="0" w:after="0"/>
              <w:rPr>
                <w:rFonts w:ascii="Times" w:hAnsi="Times"/>
                <w:sz w:val="20"/>
                <w:szCs w:val="20"/>
                <w:lang w:eastAsia="en-US"/>
              </w:rPr>
            </w:pPr>
            <w:r w:rsidRPr="00023C65">
              <w:rPr>
                <w:rFonts w:ascii="Times" w:hAnsi="Times"/>
                <w:sz w:val="20"/>
                <w:szCs w:val="20"/>
                <w:lang w:eastAsia="en-US"/>
              </w:rPr>
              <w:t>Parent 3</w:t>
            </w:r>
          </w:p>
        </w:tc>
        <w:tc>
          <w:tcPr>
            <w:tcW w:w="4452" w:type="dxa"/>
          </w:tcPr>
          <w:p w14:paraId="5B7D78E9" w14:textId="77777777" w:rsidR="009C697B" w:rsidRPr="00023C65" w:rsidRDefault="009C697B" w:rsidP="002C6418">
            <w:pPr>
              <w:spacing w:before="0" w:after="0"/>
              <w:cnfStyle w:val="000000100000" w:firstRow="0" w:lastRow="0" w:firstColumn="0" w:lastColumn="0" w:oddVBand="0" w:evenVBand="0" w:oddHBand="1" w:evenHBand="0" w:firstRowFirstColumn="0" w:firstRowLastColumn="0" w:lastRowFirstColumn="0" w:lastRowLastColumn="0"/>
              <w:rPr>
                <w:rFonts w:ascii="Times" w:hAnsi="Times"/>
                <w:sz w:val="20"/>
                <w:szCs w:val="20"/>
                <w:lang w:eastAsia="en-US"/>
              </w:rPr>
            </w:pPr>
            <w:r w:rsidRPr="00023C65">
              <w:rPr>
                <w:rFonts w:ascii="Times" w:hAnsi="Times"/>
                <w:sz w:val="20"/>
                <w:szCs w:val="20"/>
                <w:lang w:eastAsia="en-US"/>
              </w:rPr>
              <w:t>Child in 11</w:t>
            </w:r>
            <w:r w:rsidRPr="00023C65">
              <w:rPr>
                <w:rFonts w:ascii="Times" w:hAnsi="Times"/>
                <w:sz w:val="20"/>
                <w:szCs w:val="20"/>
                <w:vertAlign w:val="superscript"/>
                <w:lang w:eastAsia="en-US"/>
              </w:rPr>
              <w:t>th</w:t>
            </w:r>
            <w:r w:rsidRPr="00023C65">
              <w:rPr>
                <w:rFonts w:ascii="Times" w:hAnsi="Times"/>
                <w:sz w:val="20"/>
                <w:szCs w:val="20"/>
                <w:lang w:eastAsia="en-US"/>
              </w:rPr>
              <w:t xml:space="preserve"> grade, full inclusion student.</w:t>
            </w:r>
          </w:p>
        </w:tc>
      </w:tr>
      <w:tr w:rsidR="009C697B" w:rsidRPr="00023C65" w14:paraId="48876B0D" w14:textId="77777777" w:rsidTr="002C6418">
        <w:trPr>
          <w:trHeight w:val="465"/>
        </w:trPr>
        <w:tc>
          <w:tcPr>
            <w:cnfStyle w:val="001000000000" w:firstRow="0" w:lastRow="0" w:firstColumn="1" w:lastColumn="0" w:oddVBand="0" w:evenVBand="0" w:oddHBand="0" w:evenHBand="0" w:firstRowFirstColumn="0" w:firstRowLastColumn="0" w:lastRowFirstColumn="0" w:lastRowLastColumn="0"/>
            <w:tcW w:w="4451" w:type="dxa"/>
          </w:tcPr>
          <w:p w14:paraId="110BD9F7" w14:textId="77777777" w:rsidR="009C697B" w:rsidRPr="00023C65" w:rsidRDefault="009C697B" w:rsidP="002C6418">
            <w:pPr>
              <w:spacing w:before="0" w:after="0"/>
              <w:rPr>
                <w:rFonts w:ascii="Times" w:hAnsi="Times"/>
                <w:sz w:val="20"/>
                <w:szCs w:val="20"/>
                <w:lang w:eastAsia="en-US"/>
              </w:rPr>
            </w:pPr>
            <w:r w:rsidRPr="00023C65">
              <w:rPr>
                <w:rFonts w:ascii="Times" w:hAnsi="Times"/>
                <w:sz w:val="20"/>
                <w:szCs w:val="20"/>
                <w:lang w:eastAsia="en-US"/>
              </w:rPr>
              <w:t>Parent 4</w:t>
            </w:r>
          </w:p>
        </w:tc>
        <w:tc>
          <w:tcPr>
            <w:tcW w:w="4452" w:type="dxa"/>
          </w:tcPr>
          <w:p w14:paraId="0EB58C82" w14:textId="77777777" w:rsidR="009C697B" w:rsidRPr="00023C65" w:rsidRDefault="009C697B" w:rsidP="002C6418">
            <w:pPr>
              <w:spacing w:before="0" w:after="0"/>
              <w:cnfStyle w:val="000000000000" w:firstRow="0" w:lastRow="0" w:firstColumn="0" w:lastColumn="0" w:oddVBand="0" w:evenVBand="0" w:oddHBand="0" w:evenHBand="0" w:firstRowFirstColumn="0" w:firstRowLastColumn="0" w:lastRowFirstColumn="0" w:lastRowLastColumn="0"/>
              <w:rPr>
                <w:rFonts w:ascii="Times" w:hAnsi="Times"/>
                <w:sz w:val="20"/>
                <w:szCs w:val="20"/>
                <w:lang w:eastAsia="en-US"/>
              </w:rPr>
            </w:pPr>
            <w:r w:rsidRPr="00023C65">
              <w:rPr>
                <w:rFonts w:ascii="Times" w:hAnsi="Times"/>
                <w:sz w:val="20"/>
                <w:szCs w:val="20"/>
                <w:lang w:eastAsia="en-US"/>
              </w:rPr>
              <w:t>Child in 9</w:t>
            </w:r>
            <w:r w:rsidRPr="00023C65">
              <w:rPr>
                <w:rFonts w:ascii="Times" w:hAnsi="Times"/>
                <w:sz w:val="20"/>
                <w:szCs w:val="20"/>
                <w:vertAlign w:val="superscript"/>
                <w:lang w:eastAsia="en-US"/>
              </w:rPr>
              <w:t>th</w:t>
            </w:r>
            <w:r w:rsidRPr="00023C65">
              <w:rPr>
                <w:rFonts w:ascii="Times" w:hAnsi="Times"/>
                <w:sz w:val="20"/>
                <w:szCs w:val="20"/>
                <w:lang w:eastAsia="en-US"/>
              </w:rPr>
              <w:t xml:space="preserve"> grade, full inclusion in private school. </w:t>
            </w:r>
          </w:p>
          <w:p w14:paraId="65DC1E68" w14:textId="77777777" w:rsidR="009C697B" w:rsidRPr="00023C65" w:rsidRDefault="009C697B" w:rsidP="002C6418">
            <w:pPr>
              <w:spacing w:before="0" w:after="0"/>
              <w:cnfStyle w:val="000000000000" w:firstRow="0" w:lastRow="0" w:firstColumn="0" w:lastColumn="0" w:oddVBand="0" w:evenVBand="0" w:oddHBand="0" w:evenHBand="0" w:firstRowFirstColumn="0" w:firstRowLastColumn="0" w:lastRowFirstColumn="0" w:lastRowLastColumn="0"/>
              <w:rPr>
                <w:rFonts w:ascii="Times" w:hAnsi="Times"/>
                <w:sz w:val="20"/>
                <w:szCs w:val="20"/>
                <w:lang w:eastAsia="en-US"/>
              </w:rPr>
            </w:pPr>
          </w:p>
        </w:tc>
      </w:tr>
      <w:tr w:rsidR="009C697B" w:rsidRPr="00023C65" w14:paraId="58D7BC72" w14:textId="77777777" w:rsidTr="002C6418">
        <w:trPr>
          <w:cnfStyle w:val="000000100000" w:firstRow="0" w:lastRow="0" w:firstColumn="0" w:lastColumn="0" w:oddVBand="0" w:evenVBand="0" w:oddHBand="1"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4451" w:type="dxa"/>
          </w:tcPr>
          <w:p w14:paraId="0E22A173" w14:textId="77777777" w:rsidR="009C697B" w:rsidRPr="00023C65" w:rsidRDefault="009C697B" w:rsidP="002C6418">
            <w:pPr>
              <w:spacing w:before="0" w:after="0"/>
              <w:rPr>
                <w:rFonts w:ascii="Times" w:hAnsi="Times"/>
                <w:sz w:val="20"/>
                <w:szCs w:val="20"/>
                <w:lang w:eastAsia="en-US"/>
              </w:rPr>
            </w:pPr>
            <w:r w:rsidRPr="00023C65">
              <w:rPr>
                <w:rFonts w:ascii="Times" w:hAnsi="Times"/>
                <w:sz w:val="20"/>
                <w:szCs w:val="20"/>
                <w:lang w:eastAsia="en-US"/>
              </w:rPr>
              <w:t>Teacher observations</w:t>
            </w:r>
          </w:p>
        </w:tc>
        <w:tc>
          <w:tcPr>
            <w:tcW w:w="4452" w:type="dxa"/>
          </w:tcPr>
          <w:p w14:paraId="61987671" w14:textId="77777777" w:rsidR="009C697B" w:rsidRPr="00023C65" w:rsidRDefault="009C697B" w:rsidP="002C6418">
            <w:pPr>
              <w:spacing w:before="0" w:after="0"/>
              <w:cnfStyle w:val="000000100000" w:firstRow="0" w:lastRow="0" w:firstColumn="0" w:lastColumn="0" w:oddVBand="0" w:evenVBand="0" w:oddHBand="1" w:evenHBand="0" w:firstRowFirstColumn="0" w:firstRowLastColumn="0" w:lastRowFirstColumn="0" w:lastRowLastColumn="0"/>
              <w:rPr>
                <w:rFonts w:ascii="Calibri" w:eastAsia="Yu Mincho" w:hAnsi="Calibri"/>
                <w:sz w:val="20"/>
                <w:szCs w:val="20"/>
                <w:lang w:eastAsia="en-US"/>
              </w:rPr>
            </w:pPr>
            <w:r w:rsidRPr="00023C65">
              <w:rPr>
                <w:rFonts w:ascii="Calibri" w:eastAsia="Yu Mincho" w:hAnsi="Calibri"/>
                <w:sz w:val="20"/>
                <w:szCs w:val="20"/>
                <w:lang w:eastAsia="en-US"/>
              </w:rPr>
              <w:t xml:space="preserve">60 hours in two behavior disorder classrooms </w:t>
            </w:r>
          </w:p>
          <w:p w14:paraId="3104B9B3" w14:textId="77777777" w:rsidR="009C697B" w:rsidRPr="00023C65" w:rsidRDefault="009C697B" w:rsidP="002C6418">
            <w:pPr>
              <w:spacing w:before="0" w:after="0"/>
              <w:cnfStyle w:val="000000100000" w:firstRow="0" w:lastRow="0" w:firstColumn="0" w:lastColumn="0" w:oddVBand="0" w:evenVBand="0" w:oddHBand="1" w:evenHBand="0" w:firstRowFirstColumn="0" w:firstRowLastColumn="0" w:lastRowFirstColumn="0" w:lastRowLastColumn="0"/>
              <w:rPr>
                <w:rFonts w:ascii="Calibri" w:eastAsia="Yu Mincho" w:hAnsi="Calibri"/>
                <w:sz w:val="20"/>
                <w:szCs w:val="20"/>
                <w:lang w:eastAsia="en-US"/>
              </w:rPr>
            </w:pPr>
            <w:r w:rsidRPr="00023C65">
              <w:rPr>
                <w:rFonts w:ascii="Calibri" w:eastAsia="Yu Mincho" w:hAnsi="Calibri"/>
                <w:sz w:val="20"/>
                <w:szCs w:val="20"/>
                <w:lang w:eastAsia="en-US"/>
              </w:rPr>
              <w:t>Grades K-5</w:t>
            </w:r>
            <w:r w:rsidRPr="00023C65">
              <w:rPr>
                <w:rFonts w:ascii="Calibri" w:eastAsia="Yu Mincho" w:hAnsi="Calibri"/>
                <w:sz w:val="20"/>
                <w:szCs w:val="20"/>
                <w:vertAlign w:val="superscript"/>
                <w:lang w:eastAsia="en-US"/>
              </w:rPr>
              <w:t>th</w:t>
            </w:r>
            <w:r w:rsidRPr="00023C65">
              <w:rPr>
                <w:rFonts w:ascii="Calibri" w:eastAsia="Yu Mincho" w:hAnsi="Calibri"/>
                <w:sz w:val="20"/>
                <w:szCs w:val="20"/>
                <w:lang w:eastAsia="en-US"/>
              </w:rPr>
              <w:t xml:space="preserve"> </w:t>
            </w:r>
          </w:p>
          <w:p w14:paraId="1D54CA0B" w14:textId="77777777" w:rsidR="009C697B" w:rsidRPr="00023C65" w:rsidRDefault="009C697B" w:rsidP="002C6418">
            <w:pPr>
              <w:spacing w:before="0" w:after="0"/>
              <w:cnfStyle w:val="000000100000" w:firstRow="0" w:lastRow="0" w:firstColumn="0" w:lastColumn="0" w:oddVBand="0" w:evenVBand="0" w:oddHBand="1" w:evenHBand="0" w:firstRowFirstColumn="0" w:firstRowLastColumn="0" w:lastRowFirstColumn="0" w:lastRowLastColumn="0"/>
              <w:rPr>
                <w:rFonts w:ascii="Times" w:hAnsi="Times"/>
                <w:sz w:val="20"/>
                <w:szCs w:val="20"/>
                <w:lang w:eastAsia="en-US"/>
              </w:rPr>
            </w:pPr>
          </w:p>
        </w:tc>
      </w:tr>
    </w:tbl>
    <w:p w14:paraId="676540F2" w14:textId="77777777" w:rsidR="009C697B" w:rsidRPr="000C4585" w:rsidRDefault="009C697B" w:rsidP="009C697B">
      <w:pPr>
        <w:spacing w:before="0" w:after="0"/>
        <w:rPr>
          <w:rFonts w:ascii="Times" w:hAnsi="Times"/>
          <w:sz w:val="20"/>
          <w:szCs w:val="20"/>
          <w:lang w:eastAsia="en-US"/>
        </w:rPr>
      </w:pPr>
      <w:r>
        <w:rPr>
          <w:rFonts w:ascii="Times" w:hAnsi="Times"/>
          <w:sz w:val="20"/>
          <w:szCs w:val="20"/>
          <w:lang w:eastAsia="en-US"/>
        </w:rPr>
        <w:t xml:space="preserve">Table 2: US respondents, observations and backgrounds. </w:t>
      </w:r>
    </w:p>
    <w:p w14:paraId="42D7D396" w14:textId="77777777" w:rsidR="009C697B" w:rsidRPr="002C23E1" w:rsidRDefault="009C697B" w:rsidP="00B02885">
      <w:pPr>
        <w:pStyle w:val="BodyText"/>
        <w:spacing w:line="240" w:lineRule="auto"/>
        <w:jc w:val="left"/>
      </w:pPr>
    </w:p>
    <w:p w14:paraId="5E3F9D7B" w14:textId="77777777" w:rsidR="008A42FA" w:rsidRPr="000C4585" w:rsidRDefault="008A42FA" w:rsidP="00EF2F74">
      <w:pPr>
        <w:pStyle w:val="Heading3"/>
      </w:pPr>
      <w:bookmarkStart w:id="25" w:name="_Toc330016611"/>
      <w:r w:rsidRPr="000C4585">
        <w:t>Interviews</w:t>
      </w:r>
      <w:bookmarkEnd w:id="25"/>
    </w:p>
    <w:p w14:paraId="79553984" w14:textId="5D3F1BDD" w:rsidR="00147A4C" w:rsidRDefault="00147A4C" w:rsidP="009C25EB">
      <w:pPr>
        <w:spacing w:before="0" w:after="0"/>
        <w:rPr>
          <w:color w:val="000000"/>
        </w:rPr>
      </w:pPr>
      <w:r w:rsidRPr="000E0313">
        <w:rPr>
          <w:color w:val="000000"/>
        </w:rPr>
        <w:t>Interviews in Sweden have been conducted with three parents and one teacher who have ties to special education. The teacher is an instructor in the special education classroom, and the parents have children with an individual Development Plan (IUP) and Action Plan. Recruitment of these participants was conducted by posting on Facebook, word of mouth, and posting flyers</w:t>
      </w:r>
      <w:r w:rsidR="000B50C2">
        <w:rPr>
          <w:color w:val="000000"/>
        </w:rPr>
        <w:t xml:space="preserve"> (Attachment 3)</w:t>
      </w:r>
      <w:r w:rsidRPr="000E0313">
        <w:rPr>
          <w:color w:val="000000"/>
        </w:rPr>
        <w:t xml:space="preserve"> around the city of Trollhättan and University bulletin boards. Social media was the primary, and most successful source used to recruit parents of children with special education needs, providing three participants. </w:t>
      </w:r>
      <w:r w:rsidR="0054175F">
        <w:rPr>
          <w:color w:val="000000"/>
        </w:rPr>
        <w:t xml:space="preserve">These parents were chosen to their relation to their child’s placement in a special education classroom or setting. One more parent expressed interesting in participating in our study, however, the parent’s child was not in a special education classroom. The parent was therefore not chosen to participate in our study. </w:t>
      </w:r>
    </w:p>
    <w:p w14:paraId="05EFE438" w14:textId="77777777" w:rsidR="00147A4C" w:rsidRDefault="00147A4C" w:rsidP="009C25EB">
      <w:pPr>
        <w:spacing w:before="0" w:after="0"/>
        <w:rPr>
          <w:color w:val="000000"/>
        </w:rPr>
      </w:pPr>
    </w:p>
    <w:p w14:paraId="34F311C0" w14:textId="434817F0" w:rsidR="00147A4C" w:rsidRPr="000E0313" w:rsidRDefault="00147A4C" w:rsidP="009C25EB">
      <w:pPr>
        <w:spacing w:before="0" w:after="0"/>
        <w:rPr>
          <w:color w:val="000000"/>
        </w:rPr>
      </w:pPr>
      <w:r w:rsidRPr="000E0313">
        <w:rPr>
          <w:color w:val="000000"/>
        </w:rPr>
        <w:t>Two interviews took place over the phone, one through email, and the teacher was interviewed in-person.</w:t>
      </w:r>
      <w:r w:rsidR="004626EC">
        <w:rPr>
          <w:color w:val="000000"/>
        </w:rPr>
        <w:t xml:space="preserve"> All interviews took approximately 1 hour to complete with the exception of the email </w:t>
      </w:r>
      <w:r w:rsidR="006333F7">
        <w:rPr>
          <w:color w:val="000000"/>
        </w:rPr>
        <w:t>interview, which</w:t>
      </w:r>
      <w:r w:rsidR="004626EC">
        <w:rPr>
          <w:color w:val="000000"/>
        </w:rPr>
        <w:t xml:space="preserve"> could not be measured in time. </w:t>
      </w:r>
      <w:r w:rsidRPr="000E0313">
        <w:rPr>
          <w:color w:val="000000"/>
        </w:rPr>
        <w:t xml:space="preserve">All participants who had their interviews over the phone and in-person consented to having them recorded using an audio device.  Participants were given the option to speak English during the interview if they felt comfortable doing so. All parent interviews were conducted in Swedish, while the teacher did his in English. The main drawback with this </w:t>
      </w:r>
      <w:r w:rsidR="00F36D3E" w:rsidRPr="000E0313">
        <w:rPr>
          <w:color w:val="000000"/>
        </w:rPr>
        <w:t>approach</w:t>
      </w:r>
      <w:r w:rsidRPr="000E0313">
        <w:rPr>
          <w:color w:val="000000"/>
        </w:rPr>
        <w:t xml:space="preserve"> has been that most</w:t>
      </w:r>
      <w:r w:rsidR="00862081">
        <w:rPr>
          <w:color w:val="000000"/>
        </w:rPr>
        <w:t xml:space="preserve"> of</w:t>
      </w:r>
      <w:r w:rsidRPr="000E0313">
        <w:rPr>
          <w:color w:val="000000"/>
        </w:rPr>
        <w:t xml:space="preserve"> the participants have not felt comfortable speaking their non-native language. </w:t>
      </w:r>
    </w:p>
    <w:p w14:paraId="6BFCD248" w14:textId="77777777" w:rsidR="00147A4C" w:rsidRPr="000E0313" w:rsidRDefault="00147A4C" w:rsidP="009C25EB">
      <w:pPr>
        <w:spacing w:before="0" w:after="0"/>
        <w:rPr>
          <w:rFonts w:ascii="Times" w:hAnsi="Times"/>
          <w:sz w:val="20"/>
          <w:szCs w:val="20"/>
        </w:rPr>
      </w:pPr>
    </w:p>
    <w:p w14:paraId="1824F063" w14:textId="118DFDE5" w:rsidR="00147A4C" w:rsidRDefault="00147A4C" w:rsidP="009C25EB">
      <w:pPr>
        <w:spacing w:before="0" w:after="0"/>
        <w:rPr>
          <w:color w:val="000000"/>
        </w:rPr>
      </w:pPr>
      <w:r w:rsidRPr="000E0313">
        <w:rPr>
          <w:color w:val="000000"/>
        </w:rPr>
        <w:t xml:space="preserve">Interviews have been conducted in a semi-structured matter, which according to Denscombe (2009) adds more flexibility than a structured interview. The semi-structured approach has enabled the interviewee to lead the discussion, and added the possibility of adding follow-up questions to dive deeper into certain matters that were brought up. </w:t>
      </w:r>
      <w:r w:rsidR="00F36D3E">
        <w:rPr>
          <w:color w:val="000000"/>
        </w:rPr>
        <w:t xml:space="preserve">One interview, the one conducted over email was conducted in a structured matter. </w:t>
      </w:r>
      <w:r w:rsidR="00C80DB0">
        <w:rPr>
          <w:color w:val="000000"/>
        </w:rPr>
        <w:t>This due to the fact that no follow-up questions were possible to ask while the participant was</w:t>
      </w:r>
      <w:r w:rsidR="00F36D3E">
        <w:rPr>
          <w:color w:val="000000"/>
        </w:rPr>
        <w:t xml:space="preserve"> answering the questions. </w:t>
      </w:r>
    </w:p>
    <w:p w14:paraId="5F12E573" w14:textId="77777777" w:rsidR="00147A4C" w:rsidRPr="000E0313" w:rsidRDefault="00147A4C" w:rsidP="009C25EB">
      <w:pPr>
        <w:spacing w:before="0" w:after="0"/>
        <w:rPr>
          <w:rFonts w:ascii="Times" w:hAnsi="Times"/>
          <w:sz w:val="20"/>
          <w:szCs w:val="20"/>
        </w:rPr>
      </w:pPr>
    </w:p>
    <w:p w14:paraId="2115C1B4" w14:textId="00EE385F" w:rsidR="00147A4C" w:rsidRPr="000E0313" w:rsidRDefault="00147A4C" w:rsidP="009C25EB">
      <w:pPr>
        <w:spacing w:before="0" w:after="0"/>
        <w:rPr>
          <w:rFonts w:ascii="Times" w:hAnsi="Times"/>
          <w:sz w:val="20"/>
          <w:szCs w:val="20"/>
        </w:rPr>
      </w:pPr>
      <w:r w:rsidRPr="000E0313">
        <w:rPr>
          <w:color w:val="000000"/>
        </w:rPr>
        <w:t>Two interview protocols have been created, one for parents</w:t>
      </w:r>
      <w:r w:rsidR="00051857">
        <w:rPr>
          <w:color w:val="000000"/>
        </w:rPr>
        <w:t xml:space="preserve"> (Attachment 2)</w:t>
      </w:r>
      <w:r w:rsidRPr="000E0313">
        <w:rPr>
          <w:color w:val="000000"/>
        </w:rPr>
        <w:t>, that focused on their views and experiences with home to school/school to home communication. Another one was created for teachers</w:t>
      </w:r>
      <w:r w:rsidR="00A61036">
        <w:rPr>
          <w:color w:val="000000"/>
        </w:rPr>
        <w:t>, although we only interviewed one teacher</w:t>
      </w:r>
      <w:r w:rsidR="00950477">
        <w:rPr>
          <w:color w:val="000000"/>
        </w:rPr>
        <w:t xml:space="preserve"> </w:t>
      </w:r>
      <w:r w:rsidR="00950477">
        <w:rPr>
          <w:color w:val="000000"/>
        </w:rPr>
        <w:lastRenderedPageBreak/>
        <w:t>(Attachment 1)</w:t>
      </w:r>
      <w:r w:rsidRPr="000E0313">
        <w:rPr>
          <w:color w:val="000000"/>
        </w:rPr>
        <w:t>, questioning their views and motives on the information they provide to parents about their child. These protocols follow the framework of collaborative reflection.</w:t>
      </w:r>
    </w:p>
    <w:p w14:paraId="5AB4DACD" w14:textId="77777777" w:rsidR="00147A4C" w:rsidRDefault="00147A4C" w:rsidP="009C25EB">
      <w:pPr>
        <w:spacing w:before="0" w:after="0"/>
        <w:rPr>
          <w:color w:val="000000"/>
        </w:rPr>
      </w:pPr>
      <w:r w:rsidRPr="000E0313">
        <w:rPr>
          <w:rFonts w:ascii="Times" w:hAnsi="Times"/>
          <w:sz w:val="20"/>
          <w:szCs w:val="20"/>
        </w:rPr>
        <w:br/>
      </w:r>
      <w:r w:rsidRPr="000E0313">
        <w:rPr>
          <w:color w:val="000000"/>
        </w:rPr>
        <w:t>The interview protocol has been created and revised in collaboration with researchers at Drexel University. The interview protocols are based on procedures that have previously been used in a similar study conducted in the United States, that have been modified to fit this study and the Swedish educational system.</w:t>
      </w:r>
    </w:p>
    <w:p w14:paraId="771B2724" w14:textId="354BD0DA" w:rsidR="000E0313" w:rsidRDefault="000E0313" w:rsidP="00B02885">
      <w:pPr>
        <w:pStyle w:val="Heading3"/>
      </w:pPr>
      <w:bookmarkStart w:id="26" w:name="_Toc330016612"/>
      <w:r>
        <w:t>United States interviews</w:t>
      </w:r>
      <w:bookmarkEnd w:id="26"/>
    </w:p>
    <w:p w14:paraId="7D837DFF" w14:textId="52B58AAA" w:rsidR="00100D19" w:rsidRPr="00B02885" w:rsidRDefault="00100D19" w:rsidP="005463E5">
      <w:pPr>
        <w:spacing w:before="0" w:after="0"/>
      </w:pPr>
      <w:r w:rsidRPr="00B02885">
        <w:t xml:space="preserve">Interviews in the United States included four in-person meetings with parents of children currently in special education. Interviews were conducted </w:t>
      </w:r>
      <w:r w:rsidR="00905258">
        <w:t xml:space="preserve">by the authors, while interning </w:t>
      </w:r>
      <w:r w:rsidR="009353CE">
        <w:t>on</w:t>
      </w:r>
      <w:r w:rsidRPr="00B02885">
        <w:t xml:space="preserve"> Drexel University using the </w:t>
      </w:r>
      <w:r w:rsidR="004F1296">
        <w:t xml:space="preserve">same </w:t>
      </w:r>
      <w:r w:rsidRPr="00B02885">
        <w:t xml:space="preserve">parent protocol </w:t>
      </w:r>
      <w:r w:rsidR="004F1296">
        <w:t xml:space="preserve">as mentioned above </w:t>
      </w:r>
      <w:r w:rsidRPr="00B02885">
        <w:t xml:space="preserve">as guidance, in the semi-structured matter. One student led the interview, while the other one took notes after asking consent from the parents, to which all gave permission. </w:t>
      </w:r>
    </w:p>
    <w:p w14:paraId="38859C9E" w14:textId="77777777" w:rsidR="00100D19" w:rsidRPr="00B02885" w:rsidRDefault="00100D19" w:rsidP="005463E5">
      <w:pPr>
        <w:spacing w:before="0" w:after="0"/>
      </w:pPr>
    </w:p>
    <w:p w14:paraId="78D63256" w14:textId="4C2433B4" w:rsidR="00100D19" w:rsidRPr="00B02885" w:rsidRDefault="00100D19" w:rsidP="005463E5">
      <w:pPr>
        <w:spacing w:before="0" w:after="0"/>
      </w:pPr>
      <w:r w:rsidRPr="00B02885">
        <w:t xml:space="preserve">Recruitment of parents was done through an online posting put on the AJ Drexel Autism Institute website, which is part of Drexel University. Parents who were interested in participating contacted for an interview through email to set up a meeting time. Interviews took between 1-2 hours to complete, and participants were compensated 40 USD for their time. </w:t>
      </w:r>
      <w:r w:rsidR="00FA5367">
        <w:t xml:space="preserve">Parents that had ties to special education, meaning that their child was in special education were chosen to participate in our study. </w:t>
      </w:r>
      <w:r w:rsidR="00BF7B7D">
        <w:t xml:space="preserve">More parents expressed interest in our research, the timeline did however not allow for recruitment of any more parents. </w:t>
      </w:r>
    </w:p>
    <w:p w14:paraId="4C55FE62" w14:textId="77777777" w:rsidR="00100D19" w:rsidRPr="00B02885" w:rsidRDefault="00100D19" w:rsidP="005463E5">
      <w:pPr>
        <w:spacing w:before="0" w:after="0"/>
      </w:pPr>
    </w:p>
    <w:p w14:paraId="4B1B9DD9" w14:textId="7A1CE119" w:rsidR="00100D19" w:rsidRPr="00100D19" w:rsidRDefault="00100D19" w:rsidP="005463E5">
      <w:pPr>
        <w:spacing w:before="0" w:after="0"/>
      </w:pPr>
      <w:r w:rsidRPr="00B02885">
        <w:t>Teacher data was gathered from a combination of over 60 hours spent observing two behavior disorder classrooms. The classrooms were located in a public elementary school in Millville, New Jersey, but functioned as semi-separate from the rest of the school since the children in these rooms are there because of a referral or placement decision.</w:t>
      </w:r>
      <w:r>
        <w:t xml:space="preserve">  </w:t>
      </w:r>
    </w:p>
    <w:p w14:paraId="3382B7DB" w14:textId="77777777" w:rsidR="008A42FA" w:rsidRPr="000C4585" w:rsidRDefault="008A42FA">
      <w:pPr>
        <w:pStyle w:val="Heading3"/>
      </w:pPr>
      <w:bookmarkStart w:id="27" w:name="_Toc330016613"/>
      <w:r w:rsidRPr="000C4585">
        <w:t>Ethical questions and issues</w:t>
      </w:r>
      <w:bookmarkEnd w:id="27"/>
    </w:p>
    <w:p w14:paraId="0E71D673" w14:textId="32DEB8C0" w:rsidR="008D7A99" w:rsidRDefault="00F903C0">
      <w:pPr>
        <w:spacing w:before="0" w:after="0"/>
        <w:rPr>
          <w:lang w:eastAsia="en-US"/>
        </w:rPr>
      </w:pPr>
      <w:r w:rsidRPr="000C4585">
        <w:rPr>
          <w:lang w:eastAsia="en-US"/>
        </w:rPr>
        <w:t xml:space="preserve">Interviewing participants provides a larger selection of data and </w:t>
      </w:r>
      <w:r w:rsidR="00484C94" w:rsidRPr="000C4585">
        <w:rPr>
          <w:lang w:eastAsia="en-US"/>
        </w:rPr>
        <w:t>information;</w:t>
      </w:r>
      <w:r w:rsidRPr="000C4585">
        <w:rPr>
          <w:lang w:eastAsia="en-US"/>
        </w:rPr>
        <w:t xml:space="preserve"> however, it comes with ethical questions and issues. Denscombe (2009) explains that the participants must give consent before participating in the study. This has been taken in consideration when creating the interview protocols. It is important for the participants </w:t>
      </w:r>
      <w:r w:rsidR="00E85978">
        <w:rPr>
          <w:lang w:eastAsia="en-US"/>
        </w:rPr>
        <w:t xml:space="preserve">to </w:t>
      </w:r>
      <w:r w:rsidRPr="000C4585">
        <w:rPr>
          <w:lang w:eastAsia="en-US"/>
        </w:rPr>
        <w:t xml:space="preserve">know and feel that their involvement in this study is completely voluntary, and </w:t>
      </w:r>
      <w:r w:rsidR="00E85978">
        <w:rPr>
          <w:lang w:eastAsia="en-US"/>
        </w:rPr>
        <w:t xml:space="preserve">that </w:t>
      </w:r>
      <w:r w:rsidRPr="000C4585">
        <w:rPr>
          <w:lang w:eastAsia="en-US"/>
        </w:rPr>
        <w:t>they have the right to stop or cancel their participation at any time</w:t>
      </w:r>
      <w:r w:rsidR="008D7A99">
        <w:rPr>
          <w:lang w:eastAsia="en-US"/>
        </w:rPr>
        <w:t xml:space="preserve">. </w:t>
      </w:r>
      <w:r w:rsidR="00452A4F">
        <w:rPr>
          <w:lang w:eastAsia="en-US"/>
        </w:rPr>
        <w:t>Vetenskapsr</w:t>
      </w:r>
      <w:r w:rsidR="00452A4F" w:rsidRPr="00AC1B8E">
        <w:rPr>
          <w:lang w:eastAsia="en-US"/>
        </w:rPr>
        <w:t xml:space="preserve">ådet, </w:t>
      </w:r>
      <w:r w:rsidR="008D7A99">
        <w:rPr>
          <w:lang w:eastAsia="en-US"/>
        </w:rPr>
        <w:t>(</w:t>
      </w:r>
      <w:r w:rsidR="00452A4F" w:rsidRPr="00AC1B8E">
        <w:rPr>
          <w:lang w:eastAsia="en-US"/>
        </w:rPr>
        <w:t>2002</w:t>
      </w:r>
      <w:r w:rsidR="008D7A99">
        <w:rPr>
          <w:lang w:eastAsia="en-US"/>
        </w:rPr>
        <w:t>) has 4 ethical principles that one should follow in order to address ethical questions and issues. These 4 principles are:</w:t>
      </w:r>
    </w:p>
    <w:p w14:paraId="765BBF6A" w14:textId="77777777" w:rsidR="008D7A99" w:rsidRDefault="008D7A99">
      <w:pPr>
        <w:spacing w:before="0" w:after="0"/>
        <w:rPr>
          <w:lang w:eastAsia="en-US"/>
        </w:rPr>
      </w:pPr>
    </w:p>
    <w:p w14:paraId="192C448E" w14:textId="796BF26A" w:rsidR="008D7A99" w:rsidRDefault="008D7A99" w:rsidP="00AC1B8E">
      <w:pPr>
        <w:pStyle w:val="ListParagraph"/>
        <w:numPr>
          <w:ilvl w:val="0"/>
          <w:numId w:val="36"/>
        </w:numPr>
      </w:pPr>
      <w:r>
        <w:t>Requirement of confidentiality.</w:t>
      </w:r>
      <w:r w:rsidR="00B2738E">
        <w:t xml:space="preserve"> Every participant shall be given the highest possible level of anonymity and the collected data is to be stored in a secure and manner.</w:t>
      </w:r>
    </w:p>
    <w:p w14:paraId="318D343E" w14:textId="16F4D5CC" w:rsidR="008D7A99" w:rsidRDefault="008D7A99" w:rsidP="00AC1B8E">
      <w:pPr>
        <w:pStyle w:val="ListParagraph"/>
        <w:numPr>
          <w:ilvl w:val="0"/>
          <w:numId w:val="36"/>
        </w:numPr>
      </w:pPr>
      <w:r>
        <w:t>Requirement of use.</w:t>
      </w:r>
      <w:r w:rsidR="0073285B">
        <w:t xml:space="preserve">  The gathered data is only to be</w:t>
      </w:r>
      <w:r w:rsidR="00845B01">
        <w:t xml:space="preserve"> used for research purposes. </w:t>
      </w:r>
    </w:p>
    <w:p w14:paraId="2BF109CA" w14:textId="49FCDC8F" w:rsidR="008D7A99" w:rsidRDefault="008D7A99" w:rsidP="00AC1B8E">
      <w:pPr>
        <w:pStyle w:val="ListParagraph"/>
        <w:numPr>
          <w:ilvl w:val="0"/>
          <w:numId w:val="36"/>
        </w:numPr>
      </w:pPr>
      <w:r>
        <w:t>Requirement of consent.</w:t>
      </w:r>
      <w:r w:rsidR="00B2738E">
        <w:t xml:space="preserve"> The participants decide for themselves how and if they are to participate in the study.</w:t>
      </w:r>
    </w:p>
    <w:p w14:paraId="1F9AAE0B" w14:textId="25627DCF" w:rsidR="00F903C0" w:rsidRDefault="008D7A99" w:rsidP="00AC1B8E">
      <w:pPr>
        <w:pStyle w:val="ListParagraph"/>
        <w:numPr>
          <w:ilvl w:val="0"/>
          <w:numId w:val="36"/>
        </w:numPr>
      </w:pPr>
      <w:r>
        <w:lastRenderedPageBreak/>
        <w:t xml:space="preserve">Requirement of informing. </w:t>
      </w:r>
      <w:r w:rsidR="00B2738E">
        <w:t xml:space="preserve"> The researcher shall inform the concerned parties of the nature and purpose of the study.</w:t>
      </w:r>
    </w:p>
    <w:p w14:paraId="55A90A05" w14:textId="77777777" w:rsidR="00586BA3" w:rsidRDefault="00586BA3">
      <w:pPr>
        <w:spacing w:before="0" w:after="0"/>
        <w:rPr>
          <w:lang w:eastAsia="en-US"/>
        </w:rPr>
      </w:pPr>
    </w:p>
    <w:p w14:paraId="774C34AF" w14:textId="77777777" w:rsidR="00586BA3" w:rsidRPr="000C4585" w:rsidRDefault="00586BA3" w:rsidP="00B02885">
      <w:pPr>
        <w:pStyle w:val="Heading2"/>
      </w:pPr>
      <w:bookmarkStart w:id="28" w:name="_Toc330016614"/>
      <w:r w:rsidRPr="000C4585">
        <w:t>Literature review</w:t>
      </w:r>
      <w:bookmarkEnd w:id="28"/>
    </w:p>
    <w:p w14:paraId="418E15AF" w14:textId="77777777" w:rsidR="00586BA3" w:rsidRDefault="00586BA3">
      <w:pPr>
        <w:spacing w:before="0" w:after="0"/>
        <w:rPr>
          <w:lang w:eastAsia="en-US"/>
        </w:rPr>
      </w:pPr>
      <w:r w:rsidRPr="000C4585">
        <w:rPr>
          <w:lang w:eastAsia="en-US"/>
        </w:rPr>
        <w:t xml:space="preserve">The literature review has been conducted as a systematic literature review where literature and theories relevant to the themes </w:t>
      </w:r>
      <w:r>
        <w:rPr>
          <w:lang w:eastAsia="en-US"/>
        </w:rPr>
        <w:t>have</w:t>
      </w:r>
      <w:r w:rsidRPr="000C4585">
        <w:rPr>
          <w:lang w:eastAsia="en-US"/>
        </w:rPr>
        <w:t xml:space="preserve"> been searched for and used to produce the literature review. The purpose of the systematic literature review is to find literature, such as books, articles etc. relevant to the theme or them</w:t>
      </w:r>
      <w:r>
        <w:rPr>
          <w:lang w:eastAsia="en-US"/>
        </w:rPr>
        <w:t xml:space="preserve">es that have been chosen. Literature reviews are an appropriate method to answer questions of a qualitative nature and to find theory to support the upcoming findings (Forsberg &amp; Wengström, 2008). </w:t>
      </w:r>
      <w:r w:rsidRPr="000C4585">
        <w:rPr>
          <w:lang w:eastAsia="en-US"/>
        </w:rPr>
        <w:t xml:space="preserve">According to Nyberg (2006) it is very important to first clarify and decide the area of research in order to produce the most appropriate keywords for a literature review. In this review, literature on the themes of </w:t>
      </w:r>
      <w:r>
        <w:rPr>
          <w:lang w:eastAsia="en-US"/>
        </w:rPr>
        <w:t>i</w:t>
      </w:r>
      <w:r w:rsidRPr="000C4585">
        <w:rPr>
          <w:lang w:eastAsia="en-US"/>
        </w:rPr>
        <w:t xml:space="preserve">nformation sharing, ICT, </w:t>
      </w:r>
      <w:r>
        <w:rPr>
          <w:lang w:eastAsia="en-US"/>
        </w:rPr>
        <w:t>h</w:t>
      </w:r>
      <w:r w:rsidRPr="000C4585">
        <w:rPr>
          <w:lang w:eastAsia="en-US"/>
        </w:rPr>
        <w:t xml:space="preserve">ome to </w:t>
      </w:r>
      <w:r>
        <w:rPr>
          <w:lang w:eastAsia="en-US"/>
        </w:rPr>
        <w:t>s</w:t>
      </w:r>
      <w:r w:rsidRPr="000C4585">
        <w:rPr>
          <w:lang w:eastAsia="en-US"/>
        </w:rPr>
        <w:t xml:space="preserve">chool communication and </w:t>
      </w:r>
      <w:r>
        <w:rPr>
          <w:lang w:eastAsia="en-US"/>
        </w:rPr>
        <w:t>s</w:t>
      </w:r>
      <w:r w:rsidRPr="000C4585">
        <w:rPr>
          <w:lang w:eastAsia="en-US"/>
        </w:rPr>
        <w:t xml:space="preserve">pecial </w:t>
      </w:r>
      <w:r>
        <w:rPr>
          <w:lang w:eastAsia="en-US"/>
        </w:rPr>
        <w:t>e</w:t>
      </w:r>
      <w:r w:rsidRPr="000C4585">
        <w:rPr>
          <w:lang w:eastAsia="en-US"/>
        </w:rPr>
        <w:t xml:space="preserve">ducation have been chosen to produce the literature review. </w:t>
      </w:r>
    </w:p>
    <w:p w14:paraId="02E2BB03" w14:textId="77777777" w:rsidR="00586BA3" w:rsidRDefault="00586BA3">
      <w:pPr>
        <w:spacing w:before="0" w:after="0"/>
        <w:rPr>
          <w:lang w:eastAsia="en-US"/>
        </w:rPr>
      </w:pPr>
    </w:p>
    <w:p w14:paraId="4F2D0CCC" w14:textId="18732836" w:rsidR="00586BA3" w:rsidRPr="000C4585" w:rsidRDefault="00586BA3">
      <w:pPr>
        <w:spacing w:before="0" w:after="0"/>
        <w:rPr>
          <w:rFonts w:ascii="Times" w:hAnsi="Times"/>
          <w:sz w:val="20"/>
          <w:szCs w:val="20"/>
          <w:lang w:eastAsia="en-US"/>
        </w:rPr>
      </w:pPr>
      <w:r>
        <w:rPr>
          <w:lang w:eastAsia="en-US"/>
        </w:rPr>
        <w:t xml:space="preserve">A content analysis (Graneheim </w:t>
      </w:r>
      <w:r w:rsidR="001E7058">
        <w:rPr>
          <w:lang w:eastAsia="en-US"/>
        </w:rPr>
        <w:t>&amp;</w:t>
      </w:r>
      <w:r>
        <w:rPr>
          <w:lang w:eastAsia="en-US"/>
        </w:rPr>
        <w:t xml:space="preserve"> Lundman, 2004) was conducted on the completed literature review, where the literature was analyzed and examined in order to find relevant topics that were of interests to the purpose and research question of this thesis. This proved to be very efficient and accurate when searching for information and reports regarding the school constitutions and curriculums. The content analysis was also used to make sure the quality and credibility was up to standards and by no means inaccurate or false. This was done by only using university suggested databases and by only using scientifically supported sources. Another criterion was to not include outdated or irrelevant sources when creating our theory.</w:t>
      </w:r>
    </w:p>
    <w:p w14:paraId="0E50DC7C" w14:textId="77777777" w:rsidR="00586BA3" w:rsidRPr="000C4585" w:rsidRDefault="00586BA3">
      <w:pPr>
        <w:pStyle w:val="Heading3"/>
      </w:pPr>
      <w:bookmarkStart w:id="29" w:name="_Toc330016615"/>
      <w:r w:rsidRPr="000C4585">
        <w:t>Data sources</w:t>
      </w:r>
      <w:bookmarkEnd w:id="29"/>
    </w:p>
    <w:p w14:paraId="50F2379C" w14:textId="3426FB40" w:rsidR="00586BA3" w:rsidRPr="000C4585" w:rsidRDefault="00586BA3">
      <w:pPr>
        <w:spacing w:before="0" w:after="0"/>
        <w:rPr>
          <w:rFonts w:ascii="Times" w:hAnsi="Times"/>
          <w:sz w:val="20"/>
          <w:szCs w:val="20"/>
          <w:lang w:eastAsia="en-US"/>
        </w:rPr>
      </w:pPr>
      <w:r w:rsidRPr="000C4585">
        <w:rPr>
          <w:lang w:eastAsia="en-US"/>
        </w:rPr>
        <w:t xml:space="preserve">Databases and sources that have been used when producing the literature review have primarily been Google Scholar and PRIMO, which are databases that University West provides. Google Scholar has been the primary source of English and international literature, while PRIMO has been the primary source of Swedish and local literature. The web pages of the Swedish Skolverket have also been a substantial source of information, where educational curriculums and material about the Swedish educational laws </w:t>
      </w:r>
      <w:r>
        <w:rPr>
          <w:lang w:eastAsia="en-US"/>
        </w:rPr>
        <w:t>were</w:t>
      </w:r>
      <w:r w:rsidRPr="000C4585">
        <w:rPr>
          <w:lang w:eastAsia="en-US"/>
        </w:rPr>
        <w:t xml:space="preserve"> gathered. </w:t>
      </w:r>
      <w:r w:rsidR="00EF21EF">
        <w:rPr>
          <w:lang w:eastAsia="en-US"/>
        </w:rPr>
        <w:t>The conditions for this specific classroom setting in the US was mainly gathered from teacher and classroom observations</w:t>
      </w:r>
      <w:r w:rsidR="007B5C1B">
        <w:rPr>
          <w:lang w:eastAsia="en-US"/>
        </w:rPr>
        <w:t xml:space="preserve"> as well as from conversations with stakeholders from the AJ Drexel Autism institute. </w:t>
      </w:r>
    </w:p>
    <w:p w14:paraId="731561D9" w14:textId="77777777" w:rsidR="008A42FA" w:rsidRPr="000C4585" w:rsidRDefault="008A42FA">
      <w:pPr>
        <w:pStyle w:val="Heading2"/>
      </w:pPr>
      <w:bookmarkStart w:id="30" w:name="_Toc330016616"/>
      <w:r w:rsidRPr="000C4585">
        <w:t>Analysis</w:t>
      </w:r>
      <w:bookmarkEnd w:id="30"/>
    </w:p>
    <w:p w14:paraId="4DD0B250" w14:textId="5061FA1C" w:rsidR="00F903C0" w:rsidRPr="000C4585" w:rsidRDefault="00F903C0">
      <w:pPr>
        <w:spacing w:before="0" w:after="0"/>
        <w:rPr>
          <w:rFonts w:ascii="Times" w:hAnsi="Times"/>
          <w:sz w:val="20"/>
          <w:szCs w:val="20"/>
          <w:lang w:eastAsia="en-US"/>
        </w:rPr>
      </w:pPr>
      <w:r w:rsidRPr="000C4585">
        <w:rPr>
          <w:lang w:eastAsia="en-US"/>
        </w:rPr>
        <w:t xml:space="preserve">A qualitative analysis has been conducted on the collected data and material, where the literature and theory have been used as a part of the analysis. An affinity diagram </w:t>
      </w:r>
      <w:r w:rsidRPr="000C4585">
        <w:rPr>
          <w:lang w:eastAsia="en-US"/>
        </w:rPr>
        <w:fldChar w:fldCharType="begin"/>
      </w:r>
      <w:r w:rsidR="00891CA5">
        <w:rPr>
          <w:lang w:eastAsia="en-US"/>
        </w:rPr>
        <w:instrText xml:space="preserve"> ADDIN ZOTERO_ITEM CSL_CITATION {"citationID":"3AWzSd62","properties":{"formattedCitation":"(Beyer and Holtzblatt, 1999)","plainCitation":"(Beyer and Holtzblatt, 1999)","dontUpdate":true},"citationItems":[{"id":48,"uris":["http://zotero.org/users/local/sWpsrwij/items/64887UPE"],"uri":["http://zotero.org/users/local/sWpsrwij/items/64887UPE"],"itemData":{"id":48,"type":"article-journal","title":"Contextual design","container-title":"interactions","page":"32–42","volume":"6","issue":"1","author":[{"family":"Beyer","given":"Hugh"},{"family":"Holtzblatt","given":"Karen"}],"issued":{"date-parts":[["1999"]]}}}],"schema":"https://github.com/citation-style-language/schema/raw/master/csl-citation.json"} </w:instrText>
      </w:r>
      <w:r w:rsidRPr="000C4585">
        <w:rPr>
          <w:lang w:eastAsia="en-US"/>
        </w:rPr>
        <w:fldChar w:fldCharType="separate"/>
      </w:r>
      <w:r w:rsidRPr="000C4585">
        <w:rPr>
          <w:noProof/>
          <w:lang w:eastAsia="en-US"/>
        </w:rPr>
        <w:t xml:space="preserve">(Beyer </w:t>
      </w:r>
      <w:r w:rsidR="00197EF4">
        <w:rPr>
          <w:noProof/>
          <w:lang w:eastAsia="en-US"/>
        </w:rPr>
        <w:t>&amp;</w:t>
      </w:r>
      <w:r w:rsidR="00197EF4" w:rsidRPr="000C4585">
        <w:rPr>
          <w:noProof/>
          <w:lang w:eastAsia="en-US"/>
        </w:rPr>
        <w:t xml:space="preserve"> </w:t>
      </w:r>
      <w:r w:rsidRPr="000C4585">
        <w:rPr>
          <w:noProof/>
          <w:lang w:eastAsia="en-US"/>
        </w:rPr>
        <w:t>Holtzblatt, 1999)</w:t>
      </w:r>
      <w:r w:rsidRPr="000C4585">
        <w:rPr>
          <w:lang w:eastAsia="en-US"/>
        </w:rPr>
        <w:fldChar w:fldCharType="end"/>
      </w:r>
      <w:r w:rsidRPr="000C4585">
        <w:rPr>
          <w:lang w:eastAsia="en-US"/>
        </w:rPr>
        <w:t xml:space="preserve"> has been created and used in order to process and analyze the data and material that has been gathered from the interviews. Themes have then been </w:t>
      </w:r>
      <w:r w:rsidR="004422B4">
        <w:rPr>
          <w:lang w:eastAsia="en-US"/>
        </w:rPr>
        <w:t xml:space="preserve">created </w:t>
      </w:r>
      <w:r w:rsidRPr="000C4585">
        <w:rPr>
          <w:lang w:eastAsia="en-US"/>
        </w:rPr>
        <w:t xml:space="preserve">using the bottom-up method of analysis. The process of creating the affinity diagram starts by having the data transcribed and translated. The information is then organized into matching ideas or general themes that usually answer a broader </w:t>
      </w:r>
      <w:r w:rsidRPr="000C4585">
        <w:rPr>
          <w:lang w:eastAsia="en-US"/>
        </w:rPr>
        <w:lastRenderedPageBreak/>
        <w:t xml:space="preserve">question. The data is then transferred onto sticky notes and ordered under the defined themes. The purpose of the affinity diagram is to find and define similarities and recurring themes within the collected data. </w:t>
      </w:r>
    </w:p>
    <w:p w14:paraId="4E552F37" w14:textId="0983BC43" w:rsidR="001F3F38" w:rsidRPr="000C4585" w:rsidRDefault="00F903C0">
      <w:pPr>
        <w:spacing w:before="0" w:after="0"/>
        <w:rPr>
          <w:rFonts w:ascii="Times" w:hAnsi="Times"/>
          <w:sz w:val="20"/>
          <w:szCs w:val="20"/>
          <w:lang w:eastAsia="en-US"/>
        </w:rPr>
      </w:pPr>
      <w:r w:rsidRPr="000C4585">
        <w:rPr>
          <w:rFonts w:ascii="Times" w:hAnsi="Times"/>
          <w:sz w:val="20"/>
          <w:szCs w:val="20"/>
          <w:lang w:eastAsia="en-US"/>
        </w:rPr>
        <w:br/>
      </w:r>
      <w:r w:rsidRPr="000C4585">
        <w:rPr>
          <w:lang w:eastAsia="en-US"/>
        </w:rPr>
        <w:t xml:space="preserve">The interviews have been audio recorded and then transcribed for analysis. When transcribed, an interpretation session has been conducted to analyze and create themes on the collected data. </w:t>
      </w:r>
      <w:r w:rsidRPr="000C4585">
        <w:rPr>
          <w:lang w:eastAsia="en-US"/>
        </w:rPr>
        <w:fldChar w:fldCharType="begin"/>
      </w:r>
      <w:r w:rsidR="00891CA5">
        <w:rPr>
          <w:lang w:eastAsia="en-US"/>
        </w:rPr>
        <w:instrText xml:space="preserve"> ADDIN ZOTERO_ITEM CSL_CITATION {"citationID":"xS4mVDGr","properties":{"formattedCitation":"(Kvale, n.d.)","plainCitation":"(Kvale, n.d.)","dontUpdate":true},"citationItems":[{"id":49,"uris":["http://zotero.org/users/local/sWpsrwij/items/N6IX6BSX"],"uri":["http://zotero.org/users/local/sWpsrwij/items/N6IX6BSX"],"itemData":{"id":49,"type":"book","title":"Den kvalitativa forskningsintervjun (1997) Studentlitteratur","publisher":"Lund","author":[{"family":"Kvale","given":"Steinar"}]}}],"schema":"https://github.com/citation-style-language/schema/raw/master/csl-citation.json"} </w:instrText>
      </w:r>
      <w:r w:rsidRPr="000C4585">
        <w:rPr>
          <w:lang w:eastAsia="en-US"/>
        </w:rPr>
        <w:fldChar w:fldCharType="separate"/>
      </w:r>
      <w:r w:rsidRPr="000C4585">
        <w:rPr>
          <w:noProof/>
          <w:lang w:eastAsia="en-US"/>
        </w:rPr>
        <w:t>Kvale (1997)</w:t>
      </w:r>
      <w:r w:rsidRPr="000C4585">
        <w:rPr>
          <w:lang w:eastAsia="en-US"/>
        </w:rPr>
        <w:fldChar w:fldCharType="end"/>
      </w:r>
      <w:r w:rsidRPr="000C4585">
        <w:rPr>
          <w:lang w:eastAsia="en-US"/>
        </w:rPr>
        <w:t xml:space="preserve"> argues that the transcribing process does not create exact copies of the respondent’s responses, but are more to be seen as the author’s subjective interpretation of the data. Kvale (1997) also states that a completely objective translation of the data is therefore not possible. In the case of this thesis, it is up to the author to present the readers with the most accurate translation of the data as possible. The data for this thesis is being transcribed in Swedish from an </w:t>
      </w:r>
      <w:r w:rsidR="008D05C9" w:rsidRPr="000C4585">
        <w:rPr>
          <w:lang w:eastAsia="en-US"/>
        </w:rPr>
        <w:t>audio-recorded</w:t>
      </w:r>
      <w:r w:rsidRPr="000C4585">
        <w:rPr>
          <w:lang w:eastAsia="en-US"/>
        </w:rPr>
        <w:t xml:space="preserve"> interview, and then translated to English for analysis. This is to be considered when discussing the credibility and </w:t>
      </w:r>
      <w:r w:rsidRPr="000C4585">
        <w:t>conformability</w:t>
      </w:r>
      <w:r w:rsidRPr="000C4585">
        <w:rPr>
          <w:lang w:eastAsia="en-US"/>
        </w:rPr>
        <w:t xml:space="preserve"> of the information. </w:t>
      </w:r>
    </w:p>
    <w:p w14:paraId="18AA6879" w14:textId="2874379E" w:rsidR="008A42FA" w:rsidRPr="007B5C1B" w:rsidRDefault="008A42FA">
      <w:pPr>
        <w:spacing w:before="0" w:after="0"/>
        <w:rPr>
          <w:sz w:val="20"/>
        </w:rPr>
      </w:pPr>
    </w:p>
    <w:p w14:paraId="6A44C52C" w14:textId="3107ECF3" w:rsidR="00E072B2" w:rsidRDefault="00F903C0">
      <w:pPr>
        <w:spacing w:before="0" w:after="0"/>
        <w:rPr>
          <w:lang w:eastAsia="en-US"/>
        </w:rPr>
      </w:pPr>
      <w:r w:rsidRPr="000C4585">
        <w:rPr>
          <w:lang w:eastAsia="en-US"/>
        </w:rPr>
        <w:t xml:space="preserve">A comparative analysis, </w:t>
      </w:r>
      <w:r w:rsidR="00E94C98">
        <w:rPr>
          <w:lang w:eastAsia="en-US"/>
        </w:rPr>
        <w:t xml:space="preserve">between the US and Swedish data </w:t>
      </w:r>
      <w:r w:rsidR="00DD3FF4">
        <w:rPr>
          <w:lang w:eastAsia="en-US"/>
        </w:rPr>
        <w:t>was</w:t>
      </w:r>
      <w:r w:rsidRPr="000C4585">
        <w:rPr>
          <w:lang w:eastAsia="en-US"/>
        </w:rPr>
        <w:t xml:space="preserve"> conducted. The purpose of this comparative analysis </w:t>
      </w:r>
      <w:r w:rsidR="002F6A93">
        <w:rPr>
          <w:lang w:eastAsia="en-US"/>
        </w:rPr>
        <w:t>was</w:t>
      </w:r>
      <w:r w:rsidR="002F6A93" w:rsidRPr="000C4585">
        <w:rPr>
          <w:lang w:eastAsia="en-US"/>
        </w:rPr>
        <w:t xml:space="preserve"> </w:t>
      </w:r>
      <w:r w:rsidRPr="000C4585">
        <w:rPr>
          <w:lang w:eastAsia="en-US"/>
        </w:rPr>
        <w:t>to compare and find similarities and/or differences between data collected on the same topic</w:t>
      </w:r>
      <w:r w:rsidR="00D95BD3">
        <w:rPr>
          <w:lang w:eastAsia="en-US"/>
        </w:rPr>
        <w:t xml:space="preserve">s. </w:t>
      </w:r>
    </w:p>
    <w:p w14:paraId="05ED9942" w14:textId="77777777" w:rsidR="00E072B2" w:rsidRDefault="00E072B2" w:rsidP="00B02885">
      <w:pPr>
        <w:pStyle w:val="Heading3"/>
      </w:pPr>
      <w:bookmarkStart w:id="31" w:name="_Toc330016617"/>
      <w:r>
        <w:t>Affinity diagram: Themes</w:t>
      </w:r>
      <w:bookmarkEnd w:id="31"/>
    </w:p>
    <w:p w14:paraId="38346221" w14:textId="77777777" w:rsidR="00556F9D" w:rsidRPr="008B21F5" w:rsidRDefault="00E072B2" w:rsidP="00B02885">
      <w:pPr>
        <w:pStyle w:val="BodyText"/>
        <w:spacing w:line="240" w:lineRule="auto"/>
        <w:jc w:val="left"/>
      </w:pPr>
      <w:r w:rsidRPr="0004340C">
        <w:t xml:space="preserve">Themes from the affinity diagram were created and used based on the research questions. </w:t>
      </w:r>
    </w:p>
    <w:p w14:paraId="4AB2FF46" w14:textId="77777777" w:rsidR="006714BD" w:rsidRPr="00D725D2" w:rsidRDefault="006714BD" w:rsidP="00B02885">
      <w:pPr>
        <w:pStyle w:val="BodyText"/>
        <w:spacing w:line="240" w:lineRule="auto"/>
        <w:jc w:val="left"/>
      </w:pPr>
    </w:p>
    <w:p w14:paraId="7DE5C4B5" w14:textId="4CA56F91" w:rsidR="00C57984" w:rsidRPr="00AA1EE8" w:rsidRDefault="00C57984" w:rsidP="00B02885">
      <w:pPr>
        <w:pStyle w:val="BodyText"/>
        <w:spacing w:line="240" w:lineRule="auto"/>
        <w:jc w:val="left"/>
      </w:pPr>
      <w:r w:rsidRPr="005970C2">
        <w:t>Sweden:</w:t>
      </w:r>
    </w:p>
    <w:p w14:paraId="12B1448E" w14:textId="5DF8CEB3" w:rsidR="00E072B2" w:rsidRPr="00B02885" w:rsidRDefault="00E072B2" w:rsidP="00B02885">
      <w:pPr>
        <w:pStyle w:val="BodyText"/>
        <w:numPr>
          <w:ilvl w:val="0"/>
          <w:numId w:val="35"/>
        </w:numPr>
        <w:spacing w:line="240" w:lineRule="auto"/>
        <w:jc w:val="left"/>
      </w:pPr>
      <w:r w:rsidRPr="003028F2">
        <w:t>Means of communication:</w:t>
      </w:r>
      <w:r w:rsidRPr="00B02885">
        <w:t xml:space="preserve"> </w:t>
      </w:r>
    </w:p>
    <w:p w14:paraId="00C8E72C" w14:textId="4EE46E3F" w:rsidR="00E072B2" w:rsidRPr="0004340C" w:rsidRDefault="00E072B2" w:rsidP="00B02885">
      <w:pPr>
        <w:pStyle w:val="BodyText"/>
        <w:numPr>
          <w:ilvl w:val="1"/>
          <w:numId w:val="35"/>
        </w:numPr>
        <w:spacing w:line="240" w:lineRule="auto"/>
        <w:jc w:val="left"/>
      </w:pPr>
      <w:r w:rsidRPr="00B02885">
        <w:t>Electronic delivery is preferred.</w:t>
      </w:r>
    </w:p>
    <w:p w14:paraId="2C6643E0" w14:textId="343A1052" w:rsidR="00E072B2" w:rsidRPr="008B21F5" w:rsidRDefault="00E072B2" w:rsidP="00B02885">
      <w:pPr>
        <w:pStyle w:val="BodyText"/>
        <w:numPr>
          <w:ilvl w:val="1"/>
          <w:numId w:val="35"/>
        </w:numPr>
        <w:spacing w:line="240" w:lineRule="auto"/>
        <w:jc w:val="left"/>
      </w:pPr>
      <w:r w:rsidRPr="008B21F5">
        <w:t>No substitute for in-person communication.</w:t>
      </w:r>
    </w:p>
    <w:p w14:paraId="6A46ABCF" w14:textId="3290F7C0" w:rsidR="00E072B2" w:rsidRPr="00F77441" w:rsidRDefault="00E072B2" w:rsidP="00B02885">
      <w:pPr>
        <w:pStyle w:val="BodyText"/>
        <w:numPr>
          <w:ilvl w:val="1"/>
          <w:numId w:val="35"/>
        </w:numPr>
        <w:spacing w:line="240" w:lineRule="auto"/>
        <w:jc w:val="left"/>
      </w:pPr>
      <w:r w:rsidRPr="008B21F5">
        <w:t xml:space="preserve">Child-depended communication is not favored. </w:t>
      </w:r>
    </w:p>
    <w:p w14:paraId="250430DF" w14:textId="5DF8CEB3" w:rsidR="00E072B2" w:rsidRPr="00D725D2" w:rsidRDefault="00E072B2" w:rsidP="00B02885">
      <w:pPr>
        <w:pStyle w:val="BodyText"/>
        <w:numPr>
          <w:ilvl w:val="0"/>
          <w:numId w:val="34"/>
        </w:numPr>
        <w:spacing w:line="240" w:lineRule="auto"/>
        <w:jc w:val="left"/>
      </w:pPr>
      <w:r w:rsidRPr="00F77441">
        <w:t>Information sharing:</w:t>
      </w:r>
    </w:p>
    <w:p w14:paraId="7E7D520B" w14:textId="26DE1CE9" w:rsidR="00E072B2" w:rsidRPr="00AA1EE8" w:rsidRDefault="00E072B2" w:rsidP="00B02885">
      <w:pPr>
        <w:pStyle w:val="BodyText"/>
        <w:numPr>
          <w:ilvl w:val="1"/>
          <w:numId w:val="34"/>
        </w:numPr>
        <w:spacing w:line="240" w:lineRule="auto"/>
        <w:jc w:val="left"/>
      </w:pPr>
      <w:r w:rsidRPr="005970C2">
        <w:t>Behavior and academic information are shared to varying degrees and freque</w:t>
      </w:r>
      <w:r w:rsidRPr="00AA1EE8">
        <w:t>ncies depending on the parent.</w:t>
      </w:r>
    </w:p>
    <w:p w14:paraId="03DF4170" w14:textId="5BFEEA06" w:rsidR="00E072B2" w:rsidRPr="003028F2" w:rsidRDefault="00E072B2" w:rsidP="00B02885">
      <w:pPr>
        <w:pStyle w:val="BodyText"/>
        <w:numPr>
          <w:ilvl w:val="1"/>
          <w:numId w:val="34"/>
        </w:numPr>
        <w:spacing w:line="240" w:lineRule="auto"/>
        <w:jc w:val="left"/>
      </w:pPr>
      <w:r w:rsidRPr="003028F2">
        <w:t>Academic information is hard to access.</w:t>
      </w:r>
    </w:p>
    <w:p w14:paraId="2D70D097" w14:textId="7D25AC32" w:rsidR="00E072B2" w:rsidRPr="00B679E0" w:rsidRDefault="00E072B2" w:rsidP="00B02885">
      <w:pPr>
        <w:pStyle w:val="BodyText"/>
        <w:numPr>
          <w:ilvl w:val="1"/>
          <w:numId w:val="34"/>
        </w:numPr>
        <w:spacing w:line="240" w:lineRule="auto"/>
        <w:jc w:val="left"/>
      </w:pPr>
      <w:r w:rsidRPr="00B679E0">
        <w:t>More information is wanted on student’s social skills and interactions at school.</w:t>
      </w:r>
    </w:p>
    <w:p w14:paraId="6E2ADB22" w14:textId="07C31E9A" w:rsidR="00E072B2" w:rsidRPr="00090FCC" w:rsidRDefault="00E072B2" w:rsidP="00B02885">
      <w:pPr>
        <w:pStyle w:val="BodyText"/>
        <w:numPr>
          <w:ilvl w:val="1"/>
          <w:numId w:val="34"/>
        </w:numPr>
        <w:spacing w:line="240" w:lineRule="auto"/>
        <w:jc w:val="left"/>
      </w:pPr>
      <w:r w:rsidRPr="00C53FAC">
        <w:t>Information sent home impacts the mood between the parent and child.</w:t>
      </w:r>
    </w:p>
    <w:p w14:paraId="4B366145" w14:textId="78D40EE1" w:rsidR="00E072B2" w:rsidRPr="00AF34E9" w:rsidRDefault="00E072B2" w:rsidP="00B02885">
      <w:pPr>
        <w:pStyle w:val="BodyText"/>
        <w:numPr>
          <w:ilvl w:val="0"/>
          <w:numId w:val="34"/>
        </w:numPr>
        <w:spacing w:line="240" w:lineRule="auto"/>
        <w:jc w:val="left"/>
      </w:pPr>
      <w:r w:rsidRPr="00AE13F4">
        <w:t>Improving communication:</w:t>
      </w:r>
    </w:p>
    <w:p w14:paraId="6379B73C" w14:textId="28190EBC" w:rsidR="00E072B2" w:rsidRPr="00F14222" w:rsidRDefault="00E072B2" w:rsidP="00B02885">
      <w:pPr>
        <w:pStyle w:val="BodyText"/>
        <w:numPr>
          <w:ilvl w:val="1"/>
          <w:numId w:val="34"/>
        </w:numPr>
        <w:spacing w:line="240" w:lineRule="auto"/>
        <w:jc w:val="left"/>
      </w:pPr>
      <w:r w:rsidRPr="00F028C9">
        <w:t>Parents a</w:t>
      </w:r>
      <w:r w:rsidRPr="00F14222">
        <w:t>re satisfied with the current frequency and amount of information being shared.</w:t>
      </w:r>
    </w:p>
    <w:p w14:paraId="333F8D36" w14:textId="0570BAB8" w:rsidR="00E072B2" w:rsidRPr="00F2746E" w:rsidRDefault="00E072B2" w:rsidP="00B02885">
      <w:pPr>
        <w:pStyle w:val="BodyText"/>
        <w:numPr>
          <w:ilvl w:val="1"/>
          <w:numId w:val="34"/>
        </w:numPr>
        <w:spacing w:line="240" w:lineRule="auto"/>
        <w:jc w:val="left"/>
      </w:pPr>
      <w:r w:rsidRPr="00F2746E">
        <w:t>The laid back and individualized methods of communication between stakeholders are ideal.</w:t>
      </w:r>
    </w:p>
    <w:p w14:paraId="699DC4D6" w14:textId="2F245D16" w:rsidR="00E072B2" w:rsidRPr="00665EAB" w:rsidRDefault="00E072B2" w:rsidP="00B02885">
      <w:pPr>
        <w:pStyle w:val="BodyText"/>
        <w:numPr>
          <w:ilvl w:val="1"/>
          <w:numId w:val="34"/>
        </w:numPr>
        <w:spacing w:line="240" w:lineRule="auto"/>
        <w:jc w:val="left"/>
      </w:pPr>
      <w:r w:rsidRPr="00F2746E">
        <w:t>Too much data sharing is overwhelming for parents.</w:t>
      </w:r>
    </w:p>
    <w:p w14:paraId="4FF7ED01" w14:textId="0718C768" w:rsidR="006714BD" w:rsidRPr="00AD0BFF" w:rsidRDefault="006714BD" w:rsidP="00B02885">
      <w:pPr>
        <w:pStyle w:val="BodyText"/>
        <w:spacing w:line="240" w:lineRule="auto"/>
        <w:jc w:val="left"/>
      </w:pPr>
      <w:r w:rsidRPr="00AD0BFF">
        <w:lastRenderedPageBreak/>
        <w:t>USA:</w:t>
      </w:r>
    </w:p>
    <w:p w14:paraId="224A4323" w14:textId="77777777" w:rsidR="006714BD" w:rsidRPr="002C1E8B" w:rsidRDefault="006714BD" w:rsidP="00B02885">
      <w:pPr>
        <w:pStyle w:val="BodyText"/>
        <w:numPr>
          <w:ilvl w:val="0"/>
          <w:numId w:val="35"/>
        </w:numPr>
        <w:spacing w:line="240" w:lineRule="auto"/>
        <w:jc w:val="left"/>
      </w:pPr>
      <w:r w:rsidRPr="002C1E8B">
        <w:t xml:space="preserve">Means of communication: </w:t>
      </w:r>
    </w:p>
    <w:p w14:paraId="15FE630B" w14:textId="77777777" w:rsidR="006714BD" w:rsidRPr="00B4252E" w:rsidRDefault="006714BD" w:rsidP="00B02885">
      <w:pPr>
        <w:pStyle w:val="BodyText"/>
        <w:numPr>
          <w:ilvl w:val="1"/>
          <w:numId w:val="35"/>
        </w:numPr>
        <w:spacing w:line="240" w:lineRule="auto"/>
        <w:jc w:val="left"/>
      </w:pPr>
      <w:r w:rsidRPr="001132DA">
        <w:t>Elect</w:t>
      </w:r>
      <w:r w:rsidRPr="00B4252E">
        <w:t>ronic delivery is preferred.</w:t>
      </w:r>
    </w:p>
    <w:p w14:paraId="5B2A61DB" w14:textId="77777777" w:rsidR="006714BD" w:rsidRPr="00425E3E" w:rsidRDefault="006714BD" w:rsidP="00B02885">
      <w:pPr>
        <w:pStyle w:val="BodyText"/>
        <w:numPr>
          <w:ilvl w:val="1"/>
          <w:numId w:val="35"/>
        </w:numPr>
        <w:spacing w:line="240" w:lineRule="auto"/>
        <w:jc w:val="left"/>
      </w:pPr>
      <w:r w:rsidRPr="00425E3E">
        <w:t>No substitute for in-person communication.</w:t>
      </w:r>
    </w:p>
    <w:p w14:paraId="03F8E5A1" w14:textId="77777777" w:rsidR="006714BD" w:rsidRPr="00D837BF" w:rsidRDefault="006714BD" w:rsidP="00B02885">
      <w:pPr>
        <w:pStyle w:val="BodyText"/>
        <w:numPr>
          <w:ilvl w:val="1"/>
          <w:numId w:val="35"/>
        </w:numPr>
        <w:spacing w:line="240" w:lineRule="auto"/>
        <w:jc w:val="left"/>
      </w:pPr>
      <w:r w:rsidRPr="00D837BF">
        <w:t xml:space="preserve">Child-depended communication is not favored. </w:t>
      </w:r>
    </w:p>
    <w:p w14:paraId="7E8E0782" w14:textId="77777777" w:rsidR="006714BD" w:rsidRPr="00C21749" w:rsidRDefault="006714BD" w:rsidP="00B02885">
      <w:pPr>
        <w:pStyle w:val="BodyText"/>
        <w:numPr>
          <w:ilvl w:val="0"/>
          <w:numId w:val="34"/>
        </w:numPr>
        <w:spacing w:line="240" w:lineRule="auto"/>
        <w:jc w:val="left"/>
      </w:pPr>
      <w:r w:rsidRPr="00C21749">
        <w:t>Information sharing:</w:t>
      </w:r>
    </w:p>
    <w:p w14:paraId="39A3DE17" w14:textId="64D6F18D" w:rsidR="006714BD" w:rsidRPr="00EE7046" w:rsidRDefault="004605E4" w:rsidP="00B02885">
      <w:pPr>
        <w:pStyle w:val="BodyText"/>
        <w:numPr>
          <w:ilvl w:val="1"/>
          <w:numId w:val="34"/>
        </w:numPr>
        <w:spacing w:line="240" w:lineRule="auto"/>
        <w:jc w:val="left"/>
      </w:pPr>
      <w:r w:rsidRPr="00490BC6">
        <w:t xml:space="preserve">Teachers are reactive instead of proactive with their information sharing. </w:t>
      </w:r>
    </w:p>
    <w:p w14:paraId="77F6948D" w14:textId="0C085F8F" w:rsidR="00213139" w:rsidRPr="00051857" w:rsidRDefault="00213139" w:rsidP="00B02885">
      <w:pPr>
        <w:pStyle w:val="BodyText"/>
        <w:numPr>
          <w:ilvl w:val="1"/>
          <w:numId w:val="34"/>
        </w:numPr>
        <w:spacing w:line="240" w:lineRule="auto"/>
        <w:jc w:val="left"/>
      </w:pPr>
      <w:r w:rsidRPr="00EE7046">
        <w:t>Behavioral and academic information are u</w:t>
      </w:r>
      <w:r w:rsidRPr="00C72B1F">
        <w:t xml:space="preserve">sed to inform parents and aid them in making decisions regarding child’s </w:t>
      </w:r>
      <w:r w:rsidR="00083CB0" w:rsidRPr="00051857">
        <w:t>education.</w:t>
      </w:r>
    </w:p>
    <w:p w14:paraId="3A0257E6" w14:textId="69D6670B" w:rsidR="006714BD" w:rsidRPr="0069566D" w:rsidRDefault="00213139" w:rsidP="00B02885">
      <w:pPr>
        <w:pStyle w:val="BodyText"/>
        <w:numPr>
          <w:ilvl w:val="1"/>
          <w:numId w:val="34"/>
        </w:numPr>
        <w:spacing w:line="240" w:lineRule="auto"/>
        <w:jc w:val="left"/>
      </w:pPr>
      <w:r w:rsidRPr="000B50C2">
        <w:t>Data is used to reinforce learning</w:t>
      </w:r>
      <w:r w:rsidRPr="0069566D">
        <w:t xml:space="preserve"> at home.</w:t>
      </w:r>
    </w:p>
    <w:p w14:paraId="06F2D47F" w14:textId="77777777" w:rsidR="006714BD" w:rsidRPr="00597F6E" w:rsidRDefault="006714BD" w:rsidP="00B02885">
      <w:pPr>
        <w:pStyle w:val="BodyText"/>
        <w:numPr>
          <w:ilvl w:val="0"/>
          <w:numId w:val="34"/>
        </w:numPr>
        <w:spacing w:line="240" w:lineRule="auto"/>
        <w:jc w:val="left"/>
      </w:pPr>
      <w:r w:rsidRPr="00597F6E">
        <w:t>Improving communication:</w:t>
      </w:r>
    </w:p>
    <w:p w14:paraId="25B75164" w14:textId="4F38CDD2" w:rsidR="00D019E4" w:rsidRPr="00B91459" w:rsidRDefault="00D019E4" w:rsidP="00B02885">
      <w:pPr>
        <w:pStyle w:val="BodyText"/>
        <w:numPr>
          <w:ilvl w:val="1"/>
          <w:numId w:val="34"/>
        </w:numPr>
        <w:spacing w:line="240" w:lineRule="auto"/>
        <w:jc w:val="left"/>
      </w:pPr>
      <w:r w:rsidRPr="00B91459">
        <w:t>Lack of information sharing with the school.</w:t>
      </w:r>
    </w:p>
    <w:p w14:paraId="6658450C" w14:textId="0B31FCAD" w:rsidR="00D019E4" w:rsidRPr="00B02885" w:rsidRDefault="00D019E4" w:rsidP="00B02885">
      <w:pPr>
        <w:pStyle w:val="ListParagraph"/>
        <w:numPr>
          <w:ilvl w:val="1"/>
          <w:numId w:val="34"/>
        </w:numPr>
        <w:rPr>
          <w:rFonts w:ascii="Times New Roman" w:hAnsi="Times New Roman" w:cs="Times New Roman"/>
        </w:rPr>
      </w:pPr>
      <w:r w:rsidRPr="00B02885">
        <w:rPr>
          <w:rFonts w:ascii="Times New Roman" w:hAnsi="Times New Roman" w:cs="Times New Roman"/>
        </w:rPr>
        <w:t xml:space="preserve">Lack of trust between stakeholders causes lawyer </w:t>
      </w:r>
      <w:r w:rsidR="0004340C" w:rsidRPr="00B02885">
        <w:rPr>
          <w:rFonts w:ascii="Times New Roman" w:hAnsi="Times New Roman" w:cs="Times New Roman"/>
        </w:rPr>
        <w:t>involvement.</w:t>
      </w:r>
    </w:p>
    <w:p w14:paraId="43B9EFFE" w14:textId="3EF48ABA" w:rsidR="00D019E4" w:rsidRPr="00F77441" w:rsidRDefault="00010767" w:rsidP="00B02885">
      <w:pPr>
        <w:pStyle w:val="BodyText"/>
        <w:numPr>
          <w:ilvl w:val="1"/>
          <w:numId w:val="34"/>
        </w:numPr>
        <w:spacing w:line="240" w:lineRule="auto"/>
        <w:jc w:val="left"/>
      </w:pPr>
      <w:r w:rsidRPr="0004340C">
        <w:t>Parents want as much data as possible</w:t>
      </w:r>
      <w:r w:rsidRPr="008B21F5">
        <w:t>.</w:t>
      </w:r>
    </w:p>
    <w:p w14:paraId="691A7D5D" w14:textId="2314B7C0" w:rsidR="004C753C" w:rsidRDefault="004C753C" w:rsidP="00B02885">
      <w:pPr>
        <w:pStyle w:val="ListParagraph"/>
        <w:numPr>
          <w:ilvl w:val="1"/>
          <w:numId w:val="34"/>
        </w:numPr>
      </w:pPr>
      <w:r w:rsidRPr="00B02885">
        <w:rPr>
          <w:rFonts w:ascii="Times New Roman" w:hAnsi="Times New Roman" w:cs="Times New Roman"/>
        </w:rPr>
        <w:t>Parents do not want communication means that are staff dependent</w:t>
      </w:r>
      <w:r>
        <w:t xml:space="preserve">. </w:t>
      </w:r>
    </w:p>
    <w:p w14:paraId="7B9C8E06" w14:textId="77777777" w:rsidR="00F903C0" w:rsidRPr="000C4585" w:rsidRDefault="00F903C0" w:rsidP="00B02885">
      <w:pPr>
        <w:pStyle w:val="Heading3"/>
        <w:numPr>
          <w:ilvl w:val="0"/>
          <w:numId w:val="0"/>
        </w:numPr>
      </w:pPr>
    </w:p>
    <w:p w14:paraId="18033348" w14:textId="77777777" w:rsidR="008A42FA" w:rsidRPr="000C4585" w:rsidRDefault="008A42FA">
      <w:pPr>
        <w:pStyle w:val="Heading2"/>
      </w:pPr>
      <w:bookmarkStart w:id="32" w:name="_Toc330016618"/>
      <w:r w:rsidRPr="000C4585">
        <w:t>Transferability, Conformability, Credibility and Dependability</w:t>
      </w:r>
      <w:bookmarkEnd w:id="32"/>
      <w:r w:rsidRPr="000C4585">
        <w:t xml:space="preserve"> </w:t>
      </w:r>
    </w:p>
    <w:p w14:paraId="0D28B8EC" w14:textId="7C297948" w:rsidR="002E4DDB" w:rsidRDefault="002E4DDB" w:rsidP="002047AB">
      <w:pPr>
        <w:pStyle w:val="BodyText"/>
        <w:spacing w:before="0" w:after="0" w:line="240" w:lineRule="auto"/>
        <w:jc w:val="left"/>
      </w:pPr>
      <w:r w:rsidRPr="000C4585">
        <w:t xml:space="preserve">Qualitative research has to be understood within the context of the particular characteristics of the organization or organizations and, perhaps, geographical area in which the fieldwork was carried out </w:t>
      </w:r>
      <w:r w:rsidRPr="000C4585">
        <w:fldChar w:fldCharType="begin"/>
      </w:r>
      <w:r w:rsidR="00891CA5">
        <w:instrText xml:space="preserve"> ADDIN ZOTERO_ITEM CSL_CITATION {"citationID":"d75ZAVvt","properties":{"formattedCitation":"(Shenton 2004)","plainCitation":"(Shenton 2004)"},"citationItems":[{"id":64,"uris":["http://zotero.org/users/local/sWpsrwij/items/IDQUEDAB"],"uri":["http://zotero.org/users/local/sWpsrwij/items/IDQUEDAB"],"itemData":{"id":64,"type":"article-journal","title":"Strategies for ensuring trustworthiness in qualitative research projects","container-title":"Education for information","page":"63–75","volume":"22","issue":"2","author":[{"family":"Shenton","given":"Andrew K"}],"issued":{"date-parts":[["2004"]]}}}],"schema":"https://github.com/citation-style-language/schema/raw/master/csl-citation.json"} </w:instrText>
      </w:r>
      <w:r w:rsidRPr="000C4585">
        <w:fldChar w:fldCharType="separate"/>
      </w:r>
      <w:r w:rsidR="00891CA5">
        <w:rPr>
          <w:noProof/>
        </w:rPr>
        <w:t>(Shenton 2004)</w:t>
      </w:r>
      <w:r w:rsidRPr="000C4585">
        <w:fldChar w:fldCharType="end"/>
      </w:r>
      <w:r w:rsidRPr="000C4585">
        <w:t xml:space="preserve">. Shenton (2004) argues that it is impossible to demonstrate that the findings and conclusions of a study are applicable to other situations in similar fields. This is due to the fact that qualitative research projects are only specific to a small number of the population. In the case of this study, there are only </w:t>
      </w:r>
      <w:r w:rsidR="006D151B">
        <w:t>four respondents in Sweden and four</w:t>
      </w:r>
      <w:r w:rsidRPr="000C4585">
        <w:t xml:space="preserve"> respondents in the USA. </w:t>
      </w:r>
      <w:r w:rsidR="002C23E1">
        <w:t>This is therefore to be considered as a very small population and not to be considered a representation of the general population.</w:t>
      </w:r>
    </w:p>
    <w:p w14:paraId="1343E273" w14:textId="77777777" w:rsidR="002047AB" w:rsidRPr="000C4585" w:rsidRDefault="002047AB" w:rsidP="002047AB">
      <w:pPr>
        <w:pStyle w:val="BodyText"/>
        <w:spacing w:before="0" w:after="0" w:line="240" w:lineRule="auto"/>
        <w:jc w:val="left"/>
      </w:pPr>
    </w:p>
    <w:p w14:paraId="6E4ADD85" w14:textId="6D883A25" w:rsidR="002E4DDB" w:rsidRDefault="002E4DDB" w:rsidP="002047AB">
      <w:pPr>
        <w:pStyle w:val="BodyText"/>
        <w:spacing w:before="0" w:after="0" w:line="240" w:lineRule="auto"/>
        <w:jc w:val="left"/>
      </w:pPr>
      <w:r w:rsidRPr="000C4585">
        <w:t xml:space="preserve">Shenton (2004) argues that in order to address the issue of dependability, one may use overlapping methods such as focus groups and individual interviews. The process of these methods should also be reported in detail and thoroughly in order to enable to possibility of another researcher to repeat the study. Shenton (2004) says that the methods should include sections on the research design and its implementation, the operational detail of data gathering and the reflective appraisal of the project. </w:t>
      </w:r>
      <w:r w:rsidR="002C23E1">
        <w:t xml:space="preserve">The methods used in this thesis are overlapping, using interviews, focus groups and observations to create our findings. </w:t>
      </w:r>
    </w:p>
    <w:p w14:paraId="2C42A1BF" w14:textId="77777777" w:rsidR="002047AB" w:rsidRPr="000C4585" w:rsidRDefault="002047AB" w:rsidP="002047AB">
      <w:pPr>
        <w:pStyle w:val="BodyText"/>
        <w:spacing w:before="0" w:after="0" w:line="240" w:lineRule="auto"/>
        <w:jc w:val="left"/>
      </w:pPr>
    </w:p>
    <w:p w14:paraId="49212277" w14:textId="1D78162C" w:rsidR="002E4DDB" w:rsidRPr="000C4585" w:rsidRDefault="002E4DDB" w:rsidP="002047AB">
      <w:pPr>
        <w:pStyle w:val="BodyText"/>
        <w:spacing w:before="0" w:after="0" w:line="240" w:lineRule="auto"/>
        <w:jc w:val="left"/>
      </w:pPr>
      <w:r w:rsidRPr="000C4585">
        <w:t>Credibility is a criterion that determines if the research is credible or believable from the eyes of the research participants (Shenton, 2004</w:t>
      </w:r>
      <w:r w:rsidR="00F64F9F">
        <w:t>; Denscombe 2009</w:t>
      </w:r>
      <w:r w:rsidRPr="000C4585">
        <w:t>).</w:t>
      </w:r>
      <w:r w:rsidR="00F64F9F">
        <w:t xml:space="preserve"> In order to achieve </w:t>
      </w:r>
      <w:r w:rsidR="00F64F9F">
        <w:lastRenderedPageBreak/>
        <w:t>this, proper documentation methods have been created in order to create the most credible and accurate data. This was achieved both during the interview process itself, as well as during the transcribing process where interpretation session</w:t>
      </w:r>
      <w:r w:rsidR="00E31E05">
        <w:t>s</w:t>
      </w:r>
      <w:r w:rsidR="00F64F9F">
        <w:t xml:space="preserve"> with the authors were held in order to correctly interpret and analyze the recordings. </w:t>
      </w:r>
    </w:p>
    <w:p w14:paraId="1733FF7B" w14:textId="07B67270" w:rsidR="002E4DDB" w:rsidRPr="000C4585" w:rsidRDefault="002E4DDB" w:rsidP="002047AB">
      <w:pPr>
        <w:pStyle w:val="BodyText"/>
        <w:spacing w:before="0" w:after="0" w:line="240" w:lineRule="auto"/>
        <w:jc w:val="left"/>
      </w:pPr>
      <w:r w:rsidRPr="000C4585">
        <w:t>Confirmability refers to the degree to which the results could be confirmed or corroborated by others</w:t>
      </w:r>
      <w:r w:rsidR="00F64F9F">
        <w:t xml:space="preserve"> (Denscombe, 2009)</w:t>
      </w:r>
      <w:r w:rsidRPr="000C4585">
        <w:t>. There are a number of strategies for enhancing confirmability. The researcher can document the</w:t>
      </w:r>
      <w:r w:rsidR="00800EDE">
        <w:t xml:space="preserve"> procedures for checking and reevaluating</w:t>
      </w:r>
      <w:r w:rsidRPr="000C4585">
        <w:t xml:space="preserve"> the data throughout the</w:t>
      </w:r>
      <w:r w:rsidR="00800EDE">
        <w:t xml:space="preserve"> whole</w:t>
      </w:r>
      <w:r w:rsidR="00571D8F">
        <w:t xml:space="preserve"> study</w:t>
      </w:r>
      <w:r w:rsidRPr="000C4585">
        <w:t xml:space="preserve">. </w:t>
      </w:r>
      <w:r w:rsidR="003B56F3">
        <w:t xml:space="preserve">A researcher </w:t>
      </w:r>
      <w:r w:rsidRPr="000C4585">
        <w:t>search</w:t>
      </w:r>
      <w:r w:rsidR="00E31E05">
        <w:t>es</w:t>
      </w:r>
      <w:r w:rsidRPr="000C4585">
        <w:t xml:space="preserve"> for and describe</w:t>
      </w:r>
      <w:r w:rsidR="00E31E05">
        <w:t>s</w:t>
      </w:r>
      <w:r w:rsidRPr="000C4585">
        <w:t xml:space="preserve"> negative instances that contradict </w:t>
      </w:r>
      <w:r w:rsidR="003B56F3">
        <w:t>prior findings and observations</w:t>
      </w:r>
      <w:r w:rsidRPr="000C4585">
        <w:t>.</w:t>
      </w:r>
      <w:r w:rsidR="003B56F3">
        <w:t xml:space="preserve"> O</w:t>
      </w:r>
      <w:r w:rsidRPr="000C4585">
        <w:t>ne can</w:t>
      </w:r>
      <w:r w:rsidR="003B56F3">
        <w:t xml:space="preserve"> also</w:t>
      </w:r>
      <w:r w:rsidRPr="000C4585">
        <w:t xml:space="preserve"> conduct a data audit that examines the data collection and analysis procedures and makes judgments about the potential for bias or distortion.</w:t>
      </w:r>
      <w:r w:rsidR="003B56F3">
        <w:t xml:space="preserve"> This was achieved during our interpretation sessions and during our interviews. Both </w:t>
      </w:r>
      <w:r w:rsidR="00136DCE">
        <w:t xml:space="preserve">authors </w:t>
      </w:r>
      <w:r w:rsidR="00A92949">
        <w:t>were present and participated during the whole data collection process, transcribing process and interpretation sessions. Both authors were also present and participated during analysis and creation of the affinity diagram.</w:t>
      </w:r>
    </w:p>
    <w:p w14:paraId="4DD316FD" w14:textId="77777777" w:rsidR="008A42FA" w:rsidRPr="000C4585" w:rsidRDefault="008A42FA" w:rsidP="00EF2F74">
      <w:pPr>
        <w:pStyle w:val="Heading1"/>
      </w:pPr>
      <w:r w:rsidRPr="000C4585">
        <w:br w:type="page"/>
      </w:r>
      <w:bookmarkStart w:id="33" w:name="_Toc330016619"/>
      <w:r w:rsidRPr="000C4585">
        <w:lastRenderedPageBreak/>
        <w:t>Results</w:t>
      </w:r>
      <w:bookmarkEnd w:id="33"/>
    </w:p>
    <w:p w14:paraId="3625CCD7" w14:textId="50CCB712" w:rsidR="006604F5" w:rsidRDefault="006604F5" w:rsidP="00EF2F74">
      <w:pPr>
        <w:spacing w:before="0" w:after="0"/>
        <w:rPr>
          <w:lang w:eastAsia="en-US"/>
        </w:rPr>
      </w:pPr>
      <w:r w:rsidRPr="000C4585">
        <w:rPr>
          <w:lang w:eastAsia="en-US"/>
        </w:rPr>
        <w:t xml:space="preserve">This section presents the findings and results of </w:t>
      </w:r>
      <w:r w:rsidR="00330C5F" w:rsidRPr="000C4585">
        <w:rPr>
          <w:lang w:eastAsia="en-US"/>
        </w:rPr>
        <w:t>the conducted interviews</w:t>
      </w:r>
      <w:r w:rsidRPr="000C4585">
        <w:rPr>
          <w:lang w:eastAsia="en-US"/>
        </w:rPr>
        <w:t>. T</w:t>
      </w:r>
      <w:r w:rsidR="00330C5F" w:rsidRPr="000C4585">
        <w:rPr>
          <w:lang w:eastAsia="en-US"/>
        </w:rPr>
        <w:t>he findings are divided into 4</w:t>
      </w:r>
      <w:r w:rsidRPr="000C4585">
        <w:rPr>
          <w:lang w:eastAsia="en-US"/>
        </w:rPr>
        <w:t xml:space="preserve"> major sections, </w:t>
      </w:r>
      <w:r w:rsidR="00330C5F" w:rsidRPr="000C4585">
        <w:rPr>
          <w:lang w:eastAsia="en-US"/>
        </w:rPr>
        <w:t>based on the research questions</w:t>
      </w:r>
      <w:r w:rsidRPr="000C4585">
        <w:rPr>
          <w:lang w:eastAsia="en-US"/>
        </w:rPr>
        <w:t>.</w:t>
      </w:r>
      <w:r w:rsidR="00B4753C" w:rsidRPr="000C4585">
        <w:rPr>
          <w:lang w:eastAsia="en-US"/>
        </w:rPr>
        <w:t xml:space="preserve"> </w:t>
      </w:r>
      <w:r w:rsidR="006444AF" w:rsidRPr="000C4585">
        <w:rPr>
          <w:lang w:eastAsia="en-US"/>
        </w:rPr>
        <w:t>The end of the chapter then provides a brief summary of the key findings</w:t>
      </w:r>
      <w:r w:rsidR="00B4753C" w:rsidRPr="000C4585">
        <w:rPr>
          <w:lang w:eastAsia="en-US"/>
        </w:rPr>
        <w:t>.</w:t>
      </w:r>
    </w:p>
    <w:p w14:paraId="2B8464B1" w14:textId="111794BF" w:rsidR="003856A1" w:rsidRPr="000C4585" w:rsidRDefault="003856A1" w:rsidP="00B02885">
      <w:pPr>
        <w:pStyle w:val="Heading2"/>
      </w:pPr>
      <w:bookmarkStart w:id="34" w:name="_Toc330016620"/>
      <w:r>
        <w:t>Sweden results</w:t>
      </w:r>
      <w:bookmarkEnd w:id="34"/>
    </w:p>
    <w:p w14:paraId="419F1DC2" w14:textId="6B8A52C7" w:rsidR="008B44ED" w:rsidRPr="000C4585" w:rsidRDefault="008B44ED" w:rsidP="00B02885">
      <w:pPr>
        <w:pStyle w:val="Heading3"/>
      </w:pPr>
      <w:bookmarkStart w:id="35" w:name="_Toc330016621"/>
      <w:r w:rsidRPr="000C4585">
        <w:t>Means of communication</w:t>
      </w:r>
      <w:bookmarkEnd w:id="35"/>
    </w:p>
    <w:p w14:paraId="60418BB2" w14:textId="42069273" w:rsidR="00C56835" w:rsidRPr="000C4585" w:rsidRDefault="00C56835">
      <w:pPr>
        <w:spacing w:before="0" w:after="0"/>
        <w:rPr>
          <w:rFonts w:ascii="Times" w:eastAsiaTheme="minorEastAsia" w:hAnsi="Times"/>
          <w:sz w:val="20"/>
          <w:szCs w:val="20"/>
          <w:lang w:eastAsia="en-US"/>
        </w:rPr>
      </w:pPr>
      <w:r w:rsidRPr="000C4585">
        <w:rPr>
          <w:rFonts w:eastAsiaTheme="minorEastAsia"/>
          <w:lang w:eastAsia="en-US"/>
        </w:rPr>
        <w:t xml:space="preserve">Our interviews showed that communication between the school and home consists of a plethora of different mediums. These range from text messages, phone calls, emails, paper based communication, educational platforms, and both scheduled and unscheduled in-person meetings. The </w:t>
      </w:r>
      <w:r w:rsidR="006444AF" w:rsidRPr="000C4585">
        <w:rPr>
          <w:rFonts w:eastAsiaTheme="minorEastAsia"/>
          <w:lang w:eastAsia="en-US"/>
        </w:rPr>
        <w:t>paper-based</w:t>
      </w:r>
      <w:r w:rsidRPr="000C4585">
        <w:rPr>
          <w:rFonts w:eastAsiaTheme="minorEastAsia"/>
          <w:lang w:eastAsia="en-US"/>
        </w:rPr>
        <w:t xml:space="preserve"> communication consists of a designated contact book, which is sent home with the student on a daily or weekly basis, as well as a weekly </w:t>
      </w:r>
      <w:r w:rsidR="006444AF" w:rsidRPr="000C4585">
        <w:rPr>
          <w:rFonts w:eastAsiaTheme="minorEastAsia"/>
          <w:lang w:eastAsia="en-US"/>
        </w:rPr>
        <w:t>letter, which</w:t>
      </w:r>
      <w:r w:rsidRPr="000C4585">
        <w:rPr>
          <w:rFonts w:eastAsiaTheme="minorEastAsia"/>
          <w:lang w:eastAsia="en-US"/>
        </w:rPr>
        <w:t xml:space="preserve"> contains general academic information. Of these communication methods, social media, text, and email were found to be the most </w:t>
      </w:r>
      <w:r w:rsidR="006444AF" w:rsidRPr="000C4585">
        <w:rPr>
          <w:rFonts w:eastAsiaTheme="minorEastAsia"/>
          <w:lang w:eastAsia="en-US"/>
        </w:rPr>
        <w:t>preferred</w:t>
      </w:r>
      <w:r w:rsidRPr="000C4585">
        <w:rPr>
          <w:rFonts w:eastAsiaTheme="minorEastAsia"/>
          <w:lang w:eastAsia="en-US"/>
        </w:rPr>
        <w:t xml:space="preserve"> by teachers and parents. One parent stated that electronic communication was best because, </w:t>
      </w:r>
    </w:p>
    <w:p w14:paraId="4D991A55" w14:textId="77777777" w:rsidR="00C56835" w:rsidRPr="000C4585" w:rsidRDefault="00C56835">
      <w:pPr>
        <w:spacing w:before="0" w:after="0"/>
        <w:rPr>
          <w:rFonts w:ascii="Times" w:hAnsi="Times"/>
          <w:sz w:val="20"/>
          <w:szCs w:val="20"/>
          <w:lang w:eastAsia="en-US"/>
        </w:rPr>
      </w:pPr>
    </w:p>
    <w:p w14:paraId="05941396" w14:textId="77777777" w:rsidR="00C56835" w:rsidRPr="000C4585" w:rsidRDefault="00C56835">
      <w:pPr>
        <w:spacing w:before="0" w:after="0"/>
        <w:ind w:left="1304"/>
        <w:rPr>
          <w:rFonts w:ascii="Times" w:eastAsiaTheme="minorEastAsia" w:hAnsi="Times"/>
          <w:sz w:val="20"/>
          <w:szCs w:val="20"/>
          <w:lang w:eastAsia="en-US"/>
        </w:rPr>
      </w:pPr>
      <w:r w:rsidRPr="000C4585">
        <w:rPr>
          <w:rFonts w:eastAsiaTheme="minorEastAsia"/>
          <w:i/>
          <w:iCs/>
          <w:lang w:eastAsia="en-US"/>
        </w:rPr>
        <w:t xml:space="preserve">“I can access it at home or on my phone, and print it if I want. No paper. ” - Parent 2 (Translated from Swedish). </w:t>
      </w:r>
    </w:p>
    <w:p w14:paraId="1CC019C4" w14:textId="77777777" w:rsidR="00C56835" w:rsidRPr="000C4585" w:rsidRDefault="00C56835">
      <w:pPr>
        <w:spacing w:before="0" w:after="0"/>
        <w:rPr>
          <w:rFonts w:ascii="Times" w:hAnsi="Times"/>
          <w:sz w:val="20"/>
          <w:szCs w:val="20"/>
          <w:lang w:eastAsia="en-US"/>
        </w:rPr>
      </w:pPr>
    </w:p>
    <w:p w14:paraId="10A9377E" w14:textId="77777777" w:rsidR="00C56835" w:rsidRPr="000C4585" w:rsidRDefault="00C56835">
      <w:pPr>
        <w:spacing w:before="0" w:after="0"/>
        <w:rPr>
          <w:rFonts w:ascii="Times" w:eastAsiaTheme="minorEastAsia" w:hAnsi="Times"/>
          <w:sz w:val="20"/>
          <w:szCs w:val="20"/>
          <w:lang w:eastAsia="en-US"/>
        </w:rPr>
      </w:pPr>
      <w:r w:rsidRPr="000C4585">
        <w:rPr>
          <w:rFonts w:eastAsiaTheme="minorEastAsia"/>
          <w:lang w:eastAsia="en-US"/>
        </w:rPr>
        <w:t xml:space="preserve">This proclamation was a recurring theme amongst all four interviews, making electronic delivery a priority due to its accessibility. </w:t>
      </w:r>
    </w:p>
    <w:p w14:paraId="46C29498" w14:textId="77777777" w:rsidR="00C56835" w:rsidRPr="000C4585" w:rsidRDefault="00C56835">
      <w:pPr>
        <w:spacing w:before="0" w:after="0"/>
        <w:rPr>
          <w:rFonts w:ascii="Times" w:hAnsi="Times"/>
          <w:sz w:val="20"/>
          <w:szCs w:val="20"/>
          <w:lang w:eastAsia="en-US"/>
        </w:rPr>
      </w:pPr>
    </w:p>
    <w:p w14:paraId="31CB716C" w14:textId="638CFB6C" w:rsidR="00C56835" w:rsidRPr="000C4585" w:rsidRDefault="00C56835">
      <w:pPr>
        <w:spacing w:before="0" w:after="0"/>
        <w:rPr>
          <w:rFonts w:ascii="Times" w:eastAsiaTheme="minorEastAsia" w:hAnsi="Times"/>
          <w:sz w:val="20"/>
          <w:szCs w:val="20"/>
          <w:lang w:eastAsia="en-US"/>
        </w:rPr>
      </w:pPr>
      <w:r w:rsidRPr="000C4585">
        <w:rPr>
          <w:rFonts w:eastAsiaTheme="minorEastAsia"/>
          <w:lang w:eastAsia="en-US"/>
        </w:rPr>
        <w:t xml:space="preserve">All of the parents interviewed expressed that they meet with their child’s teachers and other school staff a couple times per month in-person. These </w:t>
      </w:r>
      <w:r w:rsidR="008D05C9" w:rsidRPr="000C4585">
        <w:rPr>
          <w:rFonts w:eastAsiaTheme="minorEastAsia"/>
          <w:lang w:eastAsia="en-US"/>
        </w:rPr>
        <w:t>face-to-face</w:t>
      </w:r>
      <w:r w:rsidRPr="000C4585">
        <w:rPr>
          <w:rFonts w:eastAsiaTheme="minorEastAsia"/>
          <w:lang w:eastAsia="en-US"/>
        </w:rPr>
        <w:t xml:space="preserve"> conversations include scheduled performance reviews multiple times a term where students are given grades and encouragements, as well as impromptu dialogue during pickup and drop off times. In-person communication is important to parents because it allows the immediate exchange and feedback of information between the parent and teacher, which was found to be extremely essential to instance of behavioral misconduct in the classroom. In conjunction with parents, a teacher in special education stressed the significance of meeting parents face-to-face, even offering alternate places to congregate if it would make them feel more comfortable and easier for them to get to. </w:t>
      </w:r>
    </w:p>
    <w:p w14:paraId="64CB0CC8" w14:textId="77777777" w:rsidR="00C56835" w:rsidRPr="000C4585" w:rsidRDefault="00C56835">
      <w:pPr>
        <w:spacing w:before="0" w:after="0"/>
        <w:rPr>
          <w:rFonts w:ascii="Times" w:hAnsi="Times"/>
          <w:sz w:val="20"/>
          <w:szCs w:val="20"/>
          <w:lang w:eastAsia="en-US"/>
        </w:rPr>
      </w:pPr>
    </w:p>
    <w:p w14:paraId="5CB6389C" w14:textId="5B87CB5F" w:rsidR="00C56835" w:rsidRPr="000C4585" w:rsidRDefault="00C56835" w:rsidP="00B02885">
      <w:pPr>
        <w:spacing w:before="0" w:after="0"/>
        <w:ind w:left="1304"/>
        <w:rPr>
          <w:rFonts w:ascii="Times" w:eastAsiaTheme="minorEastAsia" w:hAnsi="Times"/>
          <w:sz w:val="20"/>
          <w:szCs w:val="20"/>
          <w:lang w:eastAsia="en-US"/>
        </w:rPr>
      </w:pPr>
      <w:r w:rsidRPr="000C4585">
        <w:rPr>
          <w:rFonts w:eastAsiaTheme="minorEastAsia"/>
          <w:lang w:eastAsia="en-US"/>
        </w:rPr>
        <w:t>“</w:t>
      </w:r>
      <w:r w:rsidRPr="000C4585">
        <w:rPr>
          <w:rFonts w:eastAsiaTheme="minorEastAsia"/>
          <w:i/>
          <w:iCs/>
          <w:lang w:eastAsia="en-US"/>
        </w:rPr>
        <w:t>If a parent cannot make it to the school, then we can have meetings at an alternate location” - Teacher 1.</w:t>
      </w:r>
    </w:p>
    <w:p w14:paraId="55A69E59" w14:textId="77777777" w:rsidR="00C56835" w:rsidRPr="000C4585" w:rsidRDefault="00C56835" w:rsidP="00EF2F74">
      <w:pPr>
        <w:spacing w:before="0" w:after="0"/>
        <w:rPr>
          <w:rFonts w:ascii="Times" w:hAnsi="Times"/>
          <w:sz w:val="20"/>
          <w:szCs w:val="20"/>
          <w:lang w:eastAsia="en-US"/>
        </w:rPr>
      </w:pPr>
    </w:p>
    <w:p w14:paraId="7415A8D3" w14:textId="77777777" w:rsidR="00C56835" w:rsidRPr="000C4585" w:rsidRDefault="00C56835" w:rsidP="00EF2F74">
      <w:pPr>
        <w:spacing w:before="0" w:after="0"/>
        <w:rPr>
          <w:rFonts w:ascii="Times" w:eastAsiaTheme="minorEastAsia" w:hAnsi="Times"/>
          <w:sz w:val="20"/>
          <w:szCs w:val="20"/>
          <w:lang w:eastAsia="en-US"/>
        </w:rPr>
      </w:pPr>
      <w:r w:rsidRPr="000C4585">
        <w:rPr>
          <w:rFonts w:eastAsiaTheme="minorEastAsia"/>
          <w:lang w:eastAsia="en-US"/>
        </w:rPr>
        <w:t xml:space="preserve">In the Swedish special education system (LPO-94; LGR-11), there is an emphasis placed on the importance of in-person communication. Whether the parents are coming into the classroom, or the teacher is traveling to meet the guardians, there is no absolute substitution for face-to-face communication. </w:t>
      </w:r>
    </w:p>
    <w:p w14:paraId="7DFAA773" w14:textId="77777777" w:rsidR="00C56835" w:rsidRPr="000C4585" w:rsidRDefault="00C56835">
      <w:pPr>
        <w:spacing w:before="0" w:after="0"/>
        <w:rPr>
          <w:rFonts w:ascii="Times" w:hAnsi="Times"/>
          <w:sz w:val="20"/>
          <w:szCs w:val="20"/>
          <w:lang w:eastAsia="en-US"/>
        </w:rPr>
      </w:pPr>
    </w:p>
    <w:p w14:paraId="13F6F046" w14:textId="77777777" w:rsidR="00C56835" w:rsidRPr="000C4585" w:rsidRDefault="00C56835">
      <w:pPr>
        <w:spacing w:before="0" w:after="0"/>
        <w:rPr>
          <w:rFonts w:ascii="Times" w:eastAsiaTheme="minorEastAsia" w:hAnsi="Times"/>
          <w:sz w:val="20"/>
          <w:szCs w:val="20"/>
          <w:lang w:eastAsia="en-US"/>
        </w:rPr>
      </w:pPr>
      <w:r w:rsidRPr="000C4585">
        <w:rPr>
          <w:rFonts w:eastAsiaTheme="minorEastAsia"/>
          <w:lang w:eastAsia="en-US"/>
        </w:rPr>
        <w:t xml:space="preserve">Children in special education have varying levels of functioning and communication skills. Due to these factors, it is hard for parents or guardians to rely on their children to dictate information from school, or remember to provide them with paper based </w:t>
      </w:r>
      <w:r w:rsidRPr="000C4585">
        <w:rPr>
          <w:rFonts w:eastAsiaTheme="minorEastAsia"/>
          <w:lang w:eastAsia="en-US"/>
        </w:rPr>
        <w:lastRenderedPageBreak/>
        <w:t>information materials, such as the contact book. One guardian detested this indirect means of communication,</w:t>
      </w:r>
    </w:p>
    <w:p w14:paraId="036C6CE6" w14:textId="77777777" w:rsidR="00C56835" w:rsidRPr="000C4585" w:rsidRDefault="00C56835">
      <w:pPr>
        <w:spacing w:before="0" w:after="0"/>
        <w:rPr>
          <w:rFonts w:ascii="Times" w:hAnsi="Times"/>
          <w:sz w:val="20"/>
          <w:szCs w:val="20"/>
          <w:lang w:eastAsia="en-US"/>
        </w:rPr>
      </w:pPr>
    </w:p>
    <w:p w14:paraId="719A6142" w14:textId="77777777" w:rsidR="00C56835" w:rsidRPr="000C4585" w:rsidRDefault="00C56835" w:rsidP="00B02885">
      <w:pPr>
        <w:spacing w:before="0" w:after="0"/>
        <w:ind w:left="1304"/>
        <w:rPr>
          <w:rFonts w:ascii="Times" w:eastAsiaTheme="minorEastAsia" w:hAnsi="Times"/>
          <w:sz w:val="20"/>
          <w:szCs w:val="20"/>
          <w:lang w:eastAsia="en-US"/>
        </w:rPr>
      </w:pPr>
      <w:r w:rsidRPr="000C4585">
        <w:rPr>
          <w:rFonts w:eastAsiaTheme="minorEastAsia"/>
          <w:lang w:eastAsia="en-US"/>
        </w:rPr>
        <w:tab/>
      </w:r>
      <w:r w:rsidRPr="000C4585">
        <w:rPr>
          <w:rFonts w:eastAsiaTheme="minorEastAsia"/>
          <w:i/>
          <w:iCs/>
          <w:lang w:eastAsia="en-US"/>
        </w:rPr>
        <w:t>“Teachers did not always see or read what she wrote in the book, and sometimes she did not see what they wrote.” Parent 2 (Translated from Swedish)</w:t>
      </w:r>
    </w:p>
    <w:p w14:paraId="4A921989" w14:textId="77777777" w:rsidR="00C56835" w:rsidRPr="000C4585" w:rsidRDefault="00C56835" w:rsidP="00EF2F74">
      <w:pPr>
        <w:spacing w:before="0" w:after="0"/>
        <w:rPr>
          <w:rFonts w:ascii="Times" w:hAnsi="Times"/>
          <w:sz w:val="20"/>
          <w:szCs w:val="20"/>
          <w:lang w:eastAsia="en-US"/>
        </w:rPr>
      </w:pPr>
    </w:p>
    <w:p w14:paraId="7C563F03" w14:textId="1B4C4262" w:rsidR="00C56835" w:rsidRPr="000C4585" w:rsidRDefault="00C56835">
      <w:pPr>
        <w:spacing w:before="0" w:after="0"/>
        <w:rPr>
          <w:rFonts w:ascii="Times" w:eastAsiaTheme="minorEastAsia" w:hAnsi="Times"/>
          <w:sz w:val="20"/>
          <w:szCs w:val="20"/>
          <w:lang w:eastAsia="en-US"/>
        </w:rPr>
      </w:pPr>
      <w:r w:rsidRPr="000C4585">
        <w:rPr>
          <w:rFonts w:eastAsiaTheme="minorEastAsia"/>
          <w:lang w:eastAsia="en-US"/>
        </w:rPr>
        <w:t xml:space="preserve">Child dependent communication is not an effective means of correspondence between parents and teachers within the special education population. </w:t>
      </w:r>
    </w:p>
    <w:p w14:paraId="74C1E3DF" w14:textId="42570E52" w:rsidR="008B44ED" w:rsidRPr="000C4585" w:rsidRDefault="002C0385" w:rsidP="00B02885">
      <w:pPr>
        <w:pStyle w:val="Heading3"/>
      </w:pPr>
      <w:bookmarkStart w:id="36" w:name="_Toc330016622"/>
      <w:r w:rsidRPr="000C4585">
        <w:t>Information Sharing</w:t>
      </w:r>
      <w:bookmarkEnd w:id="36"/>
    </w:p>
    <w:p w14:paraId="4115C2B9" w14:textId="00EC1DFA" w:rsidR="0055205C" w:rsidRPr="000C4585" w:rsidRDefault="0055205C">
      <w:pPr>
        <w:spacing w:before="0" w:after="0"/>
        <w:rPr>
          <w:rFonts w:ascii="Times" w:eastAsiaTheme="minorEastAsia" w:hAnsi="Times"/>
          <w:sz w:val="20"/>
          <w:szCs w:val="20"/>
          <w:lang w:eastAsia="en-US"/>
        </w:rPr>
      </w:pPr>
      <w:r w:rsidRPr="000C4585">
        <w:rPr>
          <w:rFonts w:eastAsiaTheme="minorEastAsia"/>
          <w:lang w:eastAsia="en-US"/>
        </w:rPr>
        <w:t>Both academic and behavioral information are shared between parents and teachers on a daily to weekly basis depending upon each specific child and guardian’s needs. Academic information is shared between the teachers and parents through an educational platform and a weekly letter. The platforms include EdWise and Uni</w:t>
      </w:r>
      <w:r w:rsidR="00BC4CAF">
        <w:rPr>
          <w:rFonts w:eastAsiaTheme="minorEastAsia"/>
          <w:lang w:eastAsia="en-US"/>
        </w:rPr>
        <w:t>k</w:t>
      </w:r>
      <w:r w:rsidRPr="000C4585">
        <w:rPr>
          <w:rFonts w:eastAsiaTheme="minorEastAsia"/>
          <w:lang w:eastAsia="en-US"/>
        </w:rPr>
        <w:t>um</w:t>
      </w:r>
      <w:r w:rsidR="00BC4CAF">
        <w:rPr>
          <w:rFonts w:eastAsiaTheme="minorEastAsia"/>
          <w:lang w:eastAsia="en-US"/>
        </w:rPr>
        <w:t>.</w:t>
      </w:r>
      <w:r w:rsidRPr="000C4585">
        <w:rPr>
          <w:rFonts w:eastAsiaTheme="minorEastAsia"/>
          <w:lang w:eastAsia="en-US"/>
        </w:rPr>
        <w:t xml:space="preserve"> </w:t>
      </w:r>
      <w:r w:rsidR="00BC4CAF">
        <w:rPr>
          <w:rFonts w:eastAsiaTheme="minorEastAsia"/>
          <w:lang w:eastAsia="en-US"/>
        </w:rPr>
        <w:t>These platforms</w:t>
      </w:r>
      <w:r w:rsidR="00BC4CAF" w:rsidRPr="000C4585">
        <w:rPr>
          <w:rFonts w:eastAsiaTheme="minorEastAsia"/>
          <w:lang w:eastAsia="en-US"/>
        </w:rPr>
        <w:t xml:space="preserve"> </w:t>
      </w:r>
      <w:r w:rsidRPr="000C4585">
        <w:rPr>
          <w:rFonts w:eastAsiaTheme="minorEastAsia"/>
          <w:lang w:eastAsia="en-US"/>
        </w:rPr>
        <w:t xml:space="preserve">are online portals which parents access with personal login credentials provided by the school. Even though the purpose of these platforms is to provide parents with up to date and easily accessible information on their child’s academics, these platforms are not doing their job effectively according to parents. </w:t>
      </w:r>
    </w:p>
    <w:p w14:paraId="7ADC045A" w14:textId="77777777" w:rsidR="0055205C" w:rsidRPr="000C4585" w:rsidRDefault="0055205C">
      <w:pPr>
        <w:spacing w:before="0" w:after="0"/>
        <w:rPr>
          <w:rFonts w:ascii="Times" w:hAnsi="Times"/>
          <w:sz w:val="20"/>
          <w:szCs w:val="20"/>
          <w:lang w:eastAsia="en-US"/>
        </w:rPr>
      </w:pPr>
    </w:p>
    <w:p w14:paraId="659FE608" w14:textId="77777777" w:rsidR="0055205C" w:rsidRPr="000C4585" w:rsidRDefault="0055205C" w:rsidP="00B02885">
      <w:pPr>
        <w:spacing w:before="0" w:after="0"/>
        <w:ind w:left="1304"/>
        <w:rPr>
          <w:rFonts w:ascii="Times" w:eastAsiaTheme="minorEastAsia" w:hAnsi="Times"/>
          <w:sz w:val="20"/>
          <w:szCs w:val="20"/>
          <w:lang w:eastAsia="en-US"/>
        </w:rPr>
      </w:pPr>
      <w:r w:rsidRPr="000C4585">
        <w:rPr>
          <w:rFonts w:eastAsiaTheme="minorEastAsia"/>
          <w:i/>
          <w:iCs/>
          <w:lang w:eastAsia="en-US"/>
        </w:rPr>
        <w:t>“There are a lot of issues with logging in, it is slow, and the interface is not intuitive. In order to access it, you have to go through the local authorities’ website, then all classrooms pop up.” - Parent 2 (Translated from Swedish).</w:t>
      </w:r>
    </w:p>
    <w:p w14:paraId="4248AC21" w14:textId="77777777" w:rsidR="0055205C" w:rsidRPr="000C4585" w:rsidRDefault="0055205C" w:rsidP="00EF2F74">
      <w:pPr>
        <w:spacing w:before="0" w:after="0"/>
        <w:rPr>
          <w:rFonts w:ascii="Times" w:hAnsi="Times"/>
          <w:sz w:val="20"/>
          <w:szCs w:val="20"/>
          <w:lang w:eastAsia="en-US"/>
        </w:rPr>
      </w:pPr>
    </w:p>
    <w:p w14:paraId="7900450D" w14:textId="7D46BAC9" w:rsidR="0055205C" w:rsidRPr="000C4585" w:rsidRDefault="0055205C">
      <w:pPr>
        <w:spacing w:before="0" w:after="0"/>
        <w:rPr>
          <w:rFonts w:ascii="Times" w:eastAsiaTheme="minorEastAsia" w:hAnsi="Times"/>
          <w:sz w:val="20"/>
          <w:szCs w:val="20"/>
          <w:lang w:eastAsia="en-US"/>
        </w:rPr>
      </w:pPr>
      <w:r w:rsidRPr="000C4585">
        <w:rPr>
          <w:rFonts w:eastAsiaTheme="minorEastAsia"/>
          <w:lang w:eastAsia="en-US"/>
        </w:rPr>
        <w:t xml:space="preserve">Academic information, while provided, is not easy for parents to access due to the </w:t>
      </w:r>
      <w:r w:rsidR="007802F2" w:rsidRPr="000C4585">
        <w:rPr>
          <w:rFonts w:eastAsiaTheme="minorEastAsia"/>
          <w:lang w:eastAsia="en-US"/>
        </w:rPr>
        <w:t>non-intuitive</w:t>
      </w:r>
      <w:r w:rsidRPr="000C4585">
        <w:rPr>
          <w:rFonts w:eastAsiaTheme="minorEastAsia"/>
          <w:lang w:eastAsia="en-US"/>
        </w:rPr>
        <w:t xml:space="preserve"> nature of the system provided. The only form of academic information provided by the teachers is in the form of a weekly letter. The weekly letter includes general information about the previous and upcoming weeks. </w:t>
      </w:r>
    </w:p>
    <w:p w14:paraId="1A66067A" w14:textId="77777777" w:rsidR="0055205C" w:rsidRPr="000C4585" w:rsidRDefault="0055205C">
      <w:pPr>
        <w:spacing w:before="0" w:after="0"/>
        <w:rPr>
          <w:rFonts w:ascii="Times" w:hAnsi="Times"/>
          <w:sz w:val="20"/>
          <w:szCs w:val="20"/>
          <w:lang w:eastAsia="en-US"/>
        </w:rPr>
      </w:pPr>
    </w:p>
    <w:p w14:paraId="57132872" w14:textId="77777777" w:rsidR="0055205C" w:rsidRPr="000C4585" w:rsidRDefault="0055205C">
      <w:pPr>
        <w:spacing w:before="0" w:after="0"/>
        <w:rPr>
          <w:rFonts w:ascii="Times" w:eastAsiaTheme="minorEastAsia" w:hAnsi="Times"/>
          <w:sz w:val="20"/>
          <w:szCs w:val="20"/>
          <w:lang w:eastAsia="en-US"/>
        </w:rPr>
      </w:pPr>
      <w:r w:rsidRPr="000C4585">
        <w:rPr>
          <w:rFonts w:eastAsiaTheme="minorEastAsia"/>
          <w:lang w:eastAsia="en-US"/>
        </w:rPr>
        <w:t xml:space="preserve">Behavioral information is mainly provided to parents during the scheduled progress report meetings, where teachers, guardians, other school staff, and sometimes the students gather to discuss the outcomes of the previous couple of weeks. Data on their child’s behaviors is also provided to parents upon request through text message, email, or phone call. Every parent has a varying amount of information that they would like or need from the school, which is highly dependent on their child’s functioning, as well as their desired involvement. </w:t>
      </w:r>
    </w:p>
    <w:p w14:paraId="15038B1D" w14:textId="77777777" w:rsidR="0055205C" w:rsidRPr="000C4585" w:rsidRDefault="0055205C">
      <w:pPr>
        <w:spacing w:before="0" w:after="0"/>
        <w:rPr>
          <w:rFonts w:ascii="Times" w:hAnsi="Times"/>
          <w:sz w:val="20"/>
          <w:szCs w:val="20"/>
          <w:lang w:eastAsia="en-US"/>
        </w:rPr>
      </w:pPr>
    </w:p>
    <w:p w14:paraId="43FC8804" w14:textId="77777777" w:rsidR="0055205C" w:rsidRPr="000C4585" w:rsidRDefault="0055205C" w:rsidP="00B02885">
      <w:pPr>
        <w:spacing w:before="0" w:after="0"/>
        <w:ind w:left="1304"/>
        <w:rPr>
          <w:rFonts w:ascii="Times" w:eastAsiaTheme="minorEastAsia" w:hAnsi="Times"/>
          <w:sz w:val="20"/>
          <w:szCs w:val="20"/>
          <w:lang w:eastAsia="en-US"/>
        </w:rPr>
      </w:pPr>
      <w:r w:rsidRPr="000C4585">
        <w:rPr>
          <w:rFonts w:eastAsiaTheme="minorEastAsia"/>
          <w:i/>
          <w:iCs/>
          <w:lang w:eastAsia="en-US"/>
        </w:rPr>
        <w:t>“For a specific student we send home each day’s schedule and if they are going on a trip, we email home photos of where they are going, as well as go over the pictures with the student.”- Teacher 1.</w:t>
      </w:r>
    </w:p>
    <w:p w14:paraId="49FAC8EF" w14:textId="77777777" w:rsidR="0055205C" w:rsidRPr="000C4585" w:rsidRDefault="0055205C" w:rsidP="00EF2F74">
      <w:pPr>
        <w:spacing w:before="0" w:after="0"/>
        <w:rPr>
          <w:rFonts w:ascii="Times" w:hAnsi="Times"/>
          <w:sz w:val="20"/>
          <w:szCs w:val="20"/>
          <w:lang w:eastAsia="en-US"/>
        </w:rPr>
      </w:pPr>
    </w:p>
    <w:p w14:paraId="34FB5D9B" w14:textId="1D78AF5A" w:rsidR="0055205C" w:rsidRPr="000C4585" w:rsidRDefault="0055205C">
      <w:pPr>
        <w:spacing w:before="0" w:after="0"/>
        <w:rPr>
          <w:rFonts w:ascii="Times" w:eastAsiaTheme="minorEastAsia" w:hAnsi="Times"/>
          <w:sz w:val="20"/>
          <w:szCs w:val="20"/>
          <w:lang w:eastAsia="en-US"/>
        </w:rPr>
      </w:pPr>
      <w:r w:rsidRPr="000C4585">
        <w:rPr>
          <w:rFonts w:eastAsiaTheme="minorEastAsia"/>
          <w:lang w:eastAsia="en-US"/>
        </w:rPr>
        <w:t xml:space="preserve">In this setting and population, behavioral information is found to be very subjective and on a need to know basis, varying from family to family. For example some parents are exceptionally involved, having frequent meetings with the teachers after school to discuss their child’s behaviors in the classroom. On the other hand, there are other parents who do not wish to discuss any additional behavioral information outside of their scheduled meetings. An exception to this subjectivity is </w:t>
      </w:r>
      <w:r w:rsidR="008D05C9">
        <w:rPr>
          <w:rFonts w:eastAsiaTheme="minorEastAsia"/>
          <w:lang w:eastAsia="en-US"/>
        </w:rPr>
        <w:t xml:space="preserve">that </w:t>
      </w:r>
      <w:r w:rsidRPr="000C4585">
        <w:rPr>
          <w:rFonts w:eastAsiaTheme="minorEastAsia"/>
          <w:lang w:eastAsia="en-US"/>
        </w:rPr>
        <w:t xml:space="preserve">all parents want their child’s teachers to be proactive, receiving information before something occurs. </w:t>
      </w:r>
      <w:r w:rsidRPr="000C4585">
        <w:rPr>
          <w:rFonts w:eastAsiaTheme="minorEastAsia"/>
          <w:lang w:eastAsia="en-US"/>
        </w:rPr>
        <w:lastRenderedPageBreak/>
        <w:t>Meetings at the beginning of the year, which include all of the child’s teachers and adjoining staff</w:t>
      </w:r>
      <w:r w:rsidR="00BC4CAF">
        <w:rPr>
          <w:rFonts w:eastAsiaTheme="minorEastAsia"/>
          <w:lang w:eastAsia="en-US"/>
        </w:rPr>
        <w:t>,</w:t>
      </w:r>
      <w:r w:rsidRPr="000C4585">
        <w:rPr>
          <w:rFonts w:eastAsiaTheme="minorEastAsia"/>
          <w:lang w:eastAsia="en-US"/>
        </w:rPr>
        <w:t xml:space="preserve"> are important to all of the parents interviewed, as well as the teacher. These assemblies ensure all expectations from both parties are clearly laid out and understood. This proactive approach provides peace of mind to parents and assures that both parents and teachers are on the same page from the moment the student steps into the classroom. </w:t>
      </w:r>
    </w:p>
    <w:p w14:paraId="2A42C28D" w14:textId="77777777" w:rsidR="0055205C" w:rsidRPr="000C4585" w:rsidRDefault="0055205C">
      <w:pPr>
        <w:spacing w:before="0" w:after="0"/>
        <w:rPr>
          <w:rFonts w:ascii="Times" w:hAnsi="Times"/>
          <w:sz w:val="20"/>
          <w:szCs w:val="20"/>
          <w:lang w:eastAsia="en-US"/>
        </w:rPr>
      </w:pPr>
    </w:p>
    <w:p w14:paraId="5E2E5A63" w14:textId="77777777" w:rsidR="0055205C" w:rsidRPr="000C4585" w:rsidRDefault="0055205C" w:rsidP="00B02885">
      <w:pPr>
        <w:spacing w:before="0" w:after="0"/>
        <w:ind w:left="1304"/>
        <w:rPr>
          <w:rFonts w:ascii="Times" w:eastAsiaTheme="minorEastAsia" w:hAnsi="Times"/>
          <w:sz w:val="20"/>
          <w:szCs w:val="20"/>
          <w:lang w:eastAsia="en-US"/>
        </w:rPr>
      </w:pPr>
      <w:r w:rsidRPr="000C4585">
        <w:rPr>
          <w:rFonts w:eastAsiaTheme="minorEastAsia"/>
          <w:i/>
          <w:iCs/>
          <w:lang w:eastAsia="en-US"/>
        </w:rPr>
        <w:t>“In order to improve communication, teachers need to be careful in the beginning and try to understand how the parents are (personality). You need to know the parents.... There are four meetings with the parents in person before their child starts at this school.” - Teacher 1.</w:t>
      </w:r>
    </w:p>
    <w:p w14:paraId="334E6687" w14:textId="77777777" w:rsidR="0055205C" w:rsidRPr="000C4585" w:rsidRDefault="0055205C" w:rsidP="00EF2F74">
      <w:pPr>
        <w:spacing w:before="0" w:after="0"/>
        <w:rPr>
          <w:rFonts w:ascii="Times" w:hAnsi="Times"/>
          <w:sz w:val="20"/>
          <w:szCs w:val="20"/>
          <w:lang w:eastAsia="en-US"/>
        </w:rPr>
      </w:pPr>
    </w:p>
    <w:p w14:paraId="61C0055C" w14:textId="77777777" w:rsidR="0055205C" w:rsidRPr="000C4585" w:rsidRDefault="0055205C">
      <w:pPr>
        <w:spacing w:before="0" w:after="0"/>
        <w:rPr>
          <w:rFonts w:ascii="Times" w:eastAsiaTheme="minorEastAsia" w:hAnsi="Times"/>
          <w:sz w:val="20"/>
          <w:szCs w:val="20"/>
          <w:lang w:eastAsia="en-US"/>
        </w:rPr>
      </w:pPr>
      <w:r w:rsidRPr="000C4585">
        <w:rPr>
          <w:rFonts w:eastAsiaTheme="minorEastAsia"/>
          <w:lang w:eastAsia="en-US"/>
        </w:rPr>
        <w:t>Both teachers and parents agree that this pre-emptive approach is essential to not only the success of the child, but also in establishing a positive relationship between the teachers and parents.    </w:t>
      </w:r>
    </w:p>
    <w:p w14:paraId="1E9A7CBB" w14:textId="77777777" w:rsidR="0055205C" w:rsidRPr="000C4585" w:rsidRDefault="0055205C">
      <w:pPr>
        <w:spacing w:before="0" w:after="0"/>
        <w:rPr>
          <w:rFonts w:ascii="Times" w:hAnsi="Times"/>
          <w:sz w:val="20"/>
          <w:szCs w:val="20"/>
          <w:lang w:eastAsia="en-US"/>
        </w:rPr>
      </w:pPr>
    </w:p>
    <w:p w14:paraId="27AFD166" w14:textId="39EBD827" w:rsidR="0055205C" w:rsidRPr="000C4585" w:rsidRDefault="0055205C">
      <w:pPr>
        <w:spacing w:before="0" w:after="0"/>
        <w:rPr>
          <w:rFonts w:ascii="Times" w:eastAsiaTheme="minorEastAsia" w:hAnsi="Times"/>
          <w:sz w:val="20"/>
          <w:szCs w:val="20"/>
          <w:lang w:eastAsia="en-US"/>
        </w:rPr>
      </w:pPr>
      <w:r w:rsidRPr="000C4585">
        <w:rPr>
          <w:rFonts w:eastAsiaTheme="minorEastAsia"/>
          <w:lang w:eastAsia="en-US"/>
        </w:rPr>
        <w:t xml:space="preserve">Even though behavioral information is found to be subjective in this population, the majority of the parents interviewed expressed an interest in receiving more information on their child’s social skills and interactions at school. Not only do parents want more of this type of data made available, but they </w:t>
      </w:r>
      <w:r w:rsidR="00BC4CAF" w:rsidRPr="000C4585">
        <w:rPr>
          <w:rFonts w:eastAsiaTheme="minorEastAsia"/>
          <w:lang w:eastAsia="en-US"/>
        </w:rPr>
        <w:t xml:space="preserve">would </w:t>
      </w:r>
      <w:r w:rsidRPr="000C4585">
        <w:rPr>
          <w:rFonts w:eastAsiaTheme="minorEastAsia"/>
          <w:lang w:eastAsia="en-US"/>
        </w:rPr>
        <w:t xml:space="preserve">also like to see the school and teachers adapting this type of information into their child’s action plans, as well as the classroom agenda. </w:t>
      </w:r>
    </w:p>
    <w:p w14:paraId="1F010A20" w14:textId="77777777" w:rsidR="0055205C" w:rsidRPr="000C4585" w:rsidRDefault="0055205C">
      <w:pPr>
        <w:spacing w:before="0" w:after="0"/>
        <w:rPr>
          <w:rFonts w:ascii="Times" w:hAnsi="Times"/>
          <w:sz w:val="20"/>
          <w:szCs w:val="20"/>
          <w:lang w:eastAsia="en-US"/>
        </w:rPr>
      </w:pPr>
    </w:p>
    <w:p w14:paraId="05EE3FD3" w14:textId="30FE243C" w:rsidR="0055205C" w:rsidRPr="000C4585" w:rsidRDefault="0055205C">
      <w:pPr>
        <w:spacing w:before="0" w:after="0"/>
        <w:rPr>
          <w:rFonts w:ascii="Times" w:eastAsiaTheme="minorEastAsia" w:hAnsi="Times"/>
          <w:sz w:val="20"/>
          <w:szCs w:val="20"/>
          <w:lang w:eastAsia="en-US"/>
        </w:rPr>
      </w:pPr>
      <w:r w:rsidRPr="000C4585">
        <w:rPr>
          <w:rFonts w:eastAsiaTheme="minorEastAsia"/>
          <w:lang w:eastAsia="en-US"/>
        </w:rPr>
        <w:t xml:space="preserve">When teachers provide information to parents, they hold the power to dictate the atmosphere that their information will create. The teacher interviewed was hyper aware that the data he provided to parents would then impact the mood at home, and therefore the way the parent would interact with the student. One mother was very worried about her son, so </w:t>
      </w:r>
      <w:r w:rsidR="00BC4CAF" w:rsidRPr="000C4585">
        <w:rPr>
          <w:rFonts w:eastAsiaTheme="minorEastAsia"/>
          <w:lang w:eastAsia="en-US"/>
        </w:rPr>
        <w:t>every day</w:t>
      </w:r>
      <w:r w:rsidRPr="000C4585">
        <w:rPr>
          <w:rFonts w:eastAsiaTheme="minorEastAsia"/>
          <w:lang w:eastAsia="en-US"/>
        </w:rPr>
        <w:t xml:space="preserve"> after school the teacher would send home positive things that her son did </w:t>
      </w:r>
      <w:r w:rsidR="00BC4CAF">
        <w:rPr>
          <w:rFonts w:eastAsiaTheme="minorEastAsia"/>
          <w:lang w:eastAsia="en-US"/>
        </w:rPr>
        <w:t>through</w:t>
      </w:r>
      <w:r w:rsidR="00BC4CAF" w:rsidRPr="000C4585">
        <w:rPr>
          <w:rFonts w:eastAsiaTheme="minorEastAsia"/>
          <w:lang w:eastAsia="en-US"/>
        </w:rPr>
        <w:t xml:space="preserve"> </w:t>
      </w:r>
      <w:r w:rsidRPr="000C4585">
        <w:rPr>
          <w:rFonts w:eastAsiaTheme="minorEastAsia"/>
          <w:lang w:eastAsia="en-US"/>
        </w:rPr>
        <w:t>text message</w:t>
      </w:r>
      <w:r w:rsidR="00BC4CAF">
        <w:rPr>
          <w:rFonts w:eastAsiaTheme="minorEastAsia"/>
          <w:lang w:eastAsia="en-US"/>
        </w:rPr>
        <w:t>s</w:t>
      </w:r>
      <w:r w:rsidRPr="000C4585">
        <w:rPr>
          <w:rFonts w:eastAsiaTheme="minorEastAsia"/>
          <w:lang w:eastAsia="en-US"/>
        </w:rPr>
        <w:t xml:space="preserve">. </w:t>
      </w:r>
    </w:p>
    <w:p w14:paraId="20133F19" w14:textId="77777777" w:rsidR="0055205C" w:rsidRPr="000C4585" w:rsidRDefault="0055205C">
      <w:pPr>
        <w:spacing w:before="0" w:after="0"/>
        <w:rPr>
          <w:rFonts w:ascii="Times" w:hAnsi="Times"/>
          <w:sz w:val="20"/>
          <w:szCs w:val="20"/>
          <w:lang w:eastAsia="en-US"/>
        </w:rPr>
      </w:pPr>
    </w:p>
    <w:p w14:paraId="1D685376" w14:textId="77777777" w:rsidR="0055205C" w:rsidRPr="000C4585" w:rsidRDefault="0055205C" w:rsidP="00B02885">
      <w:pPr>
        <w:spacing w:before="0" w:after="0"/>
        <w:ind w:left="1304"/>
        <w:rPr>
          <w:rFonts w:ascii="Times" w:eastAsiaTheme="minorEastAsia" w:hAnsi="Times"/>
          <w:sz w:val="20"/>
          <w:szCs w:val="20"/>
          <w:lang w:eastAsia="en-US"/>
        </w:rPr>
      </w:pPr>
      <w:r w:rsidRPr="000C4585">
        <w:rPr>
          <w:rFonts w:eastAsiaTheme="minorEastAsia"/>
          <w:i/>
          <w:iCs/>
          <w:lang w:eastAsia="en-US"/>
        </w:rPr>
        <w:t>“It was so important how this mother met her boy at home. Sometimes I can’t decide myself if it is good or bad to say the whole truth, but the best is always to say the truth.” - Teacher 1.</w:t>
      </w:r>
    </w:p>
    <w:p w14:paraId="4656A43E" w14:textId="617FD9EB" w:rsidR="0055205C" w:rsidRPr="000C4585" w:rsidRDefault="0055205C" w:rsidP="00EF2F74">
      <w:pPr>
        <w:spacing w:before="0" w:after="0"/>
        <w:rPr>
          <w:rFonts w:eastAsiaTheme="minorEastAsia"/>
          <w:lang w:eastAsia="en-US"/>
        </w:rPr>
      </w:pPr>
      <w:r w:rsidRPr="000C4585">
        <w:rPr>
          <w:rFonts w:eastAsiaTheme="minorEastAsia"/>
          <w:lang w:eastAsia="en-US"/>
        </w:rPr>
        <w:t xml:space="preserve">All of the students have a contact book where they write </w:t>
      </w:r>
      <w:r w:rsidR="00740101" w:rsidRPr="000C4585">
        <w:rPr>
          <w:rFonts w:eastAsiaTheme="minorEastAsia"/>
          <w:lang w:eastAsia="en-US"/>
        </w:rPr>
        <w:t xml:space="preserve">only positive instances that happened every day and </w:t>
      </w:r>
      <w:r w:rsidR="00BC4CAF">
        <w:rPr>
          <w:rFonts w:eastAsiaTheme="minorEastAsia"/>
          <w:lang w:eastAsia="en-US"/>
        </w:rPr>
        <w:t xml:space="preserve">these </w:t>
      </w:r>
      <w:r w:rsidR="00740101" w:rsidRPr="000C4585">
        <w:rPr>
          <w:rFonts w:eastAsiaTheme="minorEastAsia"/>
          <w:lang w:eastAsia="en-US"/>
        </w:rPr>
        <w:t>are</w:t>
      </w:r>
      <w:r w:rsidRPr="000C4585">
        <w:rPr>
          <w:rFonts w:eastAsiaTheme="minorEastAsia"/>
          <w:lang w:eastAsia="en-US"/>
        </w:rPr>
        <w:t xml:space="preserve"> sent home with the students, which both the students and parents read. The teacher does this because the parents and students need to hear these positive things, instead of only being alerted when something negative happens. </w:t>
      </w:r>
    </w:p>
    <w:p w14:paraId="36086307" w14:textId="77777777" w:rsidR="0055205C" w:rsidRPr="000C4585" w:rsidRDefault="0055205C">
      <w:pPr>
        <w:spacing w:before="0" w:after="0"/>
        <w:rPr>
          <w:rFonts w:eastAsiaTheme="minorEastAsia"/>
          <w:lang w:eastAsia="en-US"/>
        </w:rPr>
      </w:pPr>
    </w:p>
    <w:p w14:paraId="7ACBCE2B" w14:textId="77B14486" w:rsidR="0055205C" w:rsidRPr="000C4585" w:rsidRDefault="0055205C" w:rsidP="00B02885">
      <w:pPr>
        <w:pStyle w:val="Heading3"/>
        <w:rPr>
          <w:rFonts w:eastAsiaTheme="minorEastAsia"/>
        </w:rPr>
      </w:pPr>
      <w:bookmarkStart w:id="37" w:name="_Toc330016623"/>
      <w:r w:rsidRPr="000C4585">
        <w:rPr>
          <w:rFonts w:eastAsiaTheme="minorEastAsia"/>
        </w:rPr>
        <w:t>Improving communication</w:t>
      </w:r>
      <w:bookmarkEnd w:id="37"/>
    </w:p>
    <w:p w14:paraId="5D795974" w14:textId="77777777" w:rsidR="0055205C" w:rsidRPr="000C4585" w:rsidRDefault="0055205C">
      <w:pPr>
        <w:spacing w:before="0" w:after="0"/>
        <w:rPr>
          <w:rFonts w:ascii="Times" w:eastAsiaTheme="minorEastAsia" w:hAnsi="Times"/>
          <w:sz w:val="20"/>
          <w:szCs w:val="20"/>
          <w:lang w:eastAsia="en-US"/>
        </w:rPr>
      </w:pPr>
      <w:r w:rsidRPr="000C4585">
        <w:rPr>
          <w:rFonts w:eastAsiaTheme="minorEastAsia"/>
          <w:lang w:eastAsia="en-US"/>
        </w:rPr>
        <w:t xml:space="preserve">Parents are very satisfied with both the amount and means of communication. When asked how communication would look with teachers or parents in an ideal world, all of them answered with the way it does now. </w:t>
      </w:r>
    </w:p>
    <w:p w14:paraId="13698E36" w14:textId="77777777" w:rsidR="0055205C" w:rsidRPr="000C4585" w:rsidRDefault="0055205C" w:rsidP="00B02885">
      <w:pPr>
        <w:spacing w:before="0" w:after="0"/>
        <w:ind w:left="1304"/>
        <w:rPr>
          <w:rFonts w:ascii="Times" w:hAnsi="Times"/>
          <w:sz w:val="20"/>
          <w:szCs w:val="20"/>
          <w:lang w:eastAsia="en-US"/>
        </w:rPr>
      </w:pPr>
    </w:p>
    <w:p w14:paraId="538163A4" w14:textId="20C0E8F1" w:rsidR="0055205C" w:rsidRPr="000C4585" w:rsidRDefault="0055205C" w:rsidP="00B02885">
      <w:pPr>
        <w:spacing w:before="0" w:after="0"/>
        <w:ind w:left="1304"/>
        <w:rPr>
          <w:rFonts w:ascii="Times" w:eastAsiaTheme="minorEastAsia" w:hAnsi="Times"/>
          <w:sz w:val="20"/>
          <w:szCs w:val="20"/>
          <w:lang w:eastAsia="en-US"/>
        </w:rPr>
      </w:pPr>
      <w:r w:rsidRPr="000C4585">
        <w:rPr>
          <w:rFonts w:eastAsiaTheme="minorEastAsia"/>
          <w:i/>
          <w:iCs/>
          <w:lang w:eastAsia="en-US"/>
        </w:rPr>
        <w:t>“In a perfect world, communication would look the same as it does now. I have as much contact as I need.” - Parent 4 (Translated from Swedish).</w:t>
      </w:r>
    </w:p>
    <w:p w14:paraId="25D862FF" w14:textId="77777777" w:rsidR="0055205C" w:rsidRPr="000C4585" w:rsidRDefault="0055205C" w:rsidP="00EF2F74">
      <w:pPr>
        <w:spacing w:before="0" w:after="0"/>
        <w:rPr>
          <w:rFonts w:ascii="Times" w:hAnsi="Times"/>
          <w:sz w:val="20"/>
          <w:szCs w:val="20"/>
          <w:lang w:eastAsia="en-US"/>
        </w:rPr>
      </w:pPr>
    </w:p>
    <w:p w14:paraId="795A90FF" w14:textId="77777777" w:rsidR="0055205C" w:rsidRPr="000C4585" w:rsidRDefault="0055205C">
      <w:pPr>
        <w:spacing w:before="0" w:after="0"/>
        <w:rPr>
          <w:rFonts w:ascii="Times" w:eastAsiaTheme="minorEastAsia" w:hAnsi="Times"/>
          <w:sz w:val="20"/>
          <w:szCs w:val="20"/>
          <w:lang w:eastAsia="en-US"/>
        </w:rPr>
      </w:pPr>
      <w:r w:rsidRPr="000C4585">
        <w:rPr>
          <w:rFonts w:eastAsiaTheme="minorEastAsia"/>
          <w:lang w:eastAsia="en-US"/>
        </w:rPr>
        <w:t xml:space="preserve">The majority of participants could not recall an instance of poor communication in their child’s current schools. The schools and parents operate on a communication by need </w:t>
      </w:r>
      <w:r w:rsidRPr="000C4585">
        <w:rPr>
          <w:rFonts w:eastAsiaTheme="minorEastAsia"/>
          <w:lang w:eastAsia="en-US"/>
        </w:rPr>
        <w:lastRenderedPageBreak/>
        <w:t xml:space="preserve">basis, which ensures all parents are entitled to however much information they desire, and keeps everyone satisfied. </w:t>
      </w:r>
    </w:p>
    <w:p w14:paraId="227987F7" w14:textId="77777777" w:rsidR="0055205C" w:rsidRPr="000C4585" w:rsidRDefault="0055205C">
      <w:pPr>
        <w:spacing w:before="0" w:after="0"/>
        <w:rPr>
          <w:rFonts w:ascii="Times" w:hAnsi="Times"/>
          <w:sz w:val="20"/>
          <w:szCs w:val="20"/>
          <w:lang w:eastAsia="en-US"/>
        </w:rPr>
      </w:pPr>
    </w:p>
    <w:p w14:paraId="2B61D5FD" w14:textId="4AC8C06F" w:rsidR="0055205C" w:rsidRPr="000C4585" w:rsidRDefault="0055205C">
      <w:pPr>
        <w:spacing w:before="0" w:after="0"/>
        <w:rPr>
          <w:rFonts w:ascii="Times" w:eastAsiaTheme="minorEastAsia" w:hAnsi="Times"/>
          <w:sz w:val="20"/>
          <w:szCs w:val="20"/>
          <w:lang w:eastAsia="en-US"/>
        </w:rPr>
      </w:pPr>
      <w:r w:rsidRPr="000C4585">
        <w:rPr>
          <w:rFonts w:eastAsiaTheme="minorEastAsia"/>
          <w:lang w:eastAsia="en-US"/>
        </w:rPr>
        <w:t>The parents interviewed enjoy the casual and individualized means of communication that currently exist</w:t>
      </w:r>
      <w:r w:rsidR="00C877E3">
        <w:rPr>
          <w:rFonts w:eastAsiaTheme="minorEastAsia"/>
          <w:lang w:eastAsia="en-US"/>
        </w:rPr>
        <w:t>s</w:t>
      </w:r>
      <w:r w:rsidRPr="000C4585">
        <w:rPr>
          <w:rFonts w:eastAsiaTheme="minorEastAsia"/>
          <w:lang w:eastAsia="en-US"/>
        </w:rPr>
        <w:t xml:space="preserve"> within this population. The communication by need motto suits the laid back and customized atmosphere. None of the parents interviewed enjoyed the thought of receiving more information than they do now if they did not ask for it. </w:t>
      </w:r>
    </w:p>
    <w:p w14:paraId="635B1AC8" w14:textId="77777777" w:rsidR="0055205C" w:rsidRPr="000C4585" w:rsidRDefault="0055205C">
      <w:pPr>
        <w:spacing w:before="0" w:after="0"/>
        <w:rPr>
          <w:rFonts w:ascii="Times" w:hAnsi="Times"/>
          <w:sz w:val="20"/>
          <w:szCs w:val="20"/>
          <w:lang w:eastAsia="en-US"/>
        </w:rPr>
      </w:pPr>
    </w:p>
    <w:p w14:paraId="391F5C9F" w14:textId="77777777" w:rsidR="0055205C" w:rsidRPr="000C4585" w:rsidRDefault="0055205C" w:rsidP="00B02885">
      <w:pPr>
        <w:spacing w:before="0" w:after="0"/>
        <w:ind w:left="1304"/>
        <w:rPr>
          <w:rFonts w:ascii="Times" w:eastAsiaTheme="minorEastAsia" w:hAnsi="Times"/>
          <w:sz w:val="20"/>
          <w:szCs w:val="20"/>
          <w:lang w:eastAsia="en-US"/>
        </w:rPr>
      </w:pPr>
      <w:r w:rsidRPr="000C4585">
        <w:rPr>
          <w:rFonts w:eastAsiaTheme="minorEastAsia"/>
          <w:i/>
          <w:iCs/>
          <w:lang w:eastAsia="en-US"/>
        </w:rPr>
        <w:t xml:space="preserve">“Worried that the information that could be shared would create expectations and demands from her.” - Parent 1 (Translated from Swedish). </w:t>
      </w:r>
    </w:p>
    <w:p w14:paraId="0331242B" w14:textId="77777777" w:rsidR="0055205C" w:rsidRPr="000C4585" w:rsidRDefault="0055205C" w:rsidP="00EF2F74">
      <w:pPr>
        <w:spacing w:before="0" w:after="0"/>
        <w:rPr>
          <w:rFonts w:ascii="Times" w:hAnsi="Times"/>
          <w:sz w:val="20"/>
          <w:szCs w:val="20"/>
          <w:lang w:eastAsia="en-US"/>
        </w:rPr>
      </w:pPr>
    </w:p>
    <w:p w14:paraId="6FF6AB5F" w14:textId="23B5228B" w:rsidR="0055205C" w:rsidRPr="000C4585" w:rsidRDefault="0055205C">
      <w:pPr>
        <w:spacing w:before="0" w:after="0"/>
        <w:rPr>
          <w:rFonts w:ascii="Times" w:eastAsiaTheme="minorEastAsia" w:hAnsi="Times"/>
          <w:sz w:val="20"/>
          <w:szCs w:val="20"/>
          <w:lang w:eastAsia="en-US"/>
        </w:rPr>
      </w:pPr>
      <w:r w:rsidRPr="000C4585">
        <w:rPr>
          <w:rFonts w:eastAsiaTheme="minorEastAsia"/>
          <w:lang w:eastAsia="en-US"/>
        </w:rPr>
        <w:t xml:space="preserve">While working with this type of population, especially being a parent, too much data can become extremely overwhelming and create pressures on the family. The way communication is set up now ensures that these negative feelings do not come into fruition, creating a relaxed, yet informative environment. </w:t>
      </w:r>
    </w:p>
    <w:p w14:paraId="04E7B837" w14:textId="12EC86A2" w:rsidR="0055205C" w:rsidRDefault="00675277">
      <w:pPr>
        <w:pStyle w:val="Heading2"/>
      </w:pPr>
      <w:bookmarkStart w:id="38" w:name="_Toc330016624"/>
      <w:r>
        <w:t>USA r</w:t>
      </w:r>
      <w:r w:rsidR="00E51E01">
        <w:t>esults</w:t>
      </w:r>
      <w:bookmarkEnd w:id="38"/>
    </w:p>
    <w:p w14:paraId="1816533F" w14:textId="55F615EB" w:rsidR="003856A1" w:rsidRDefault="00D04A68">
      <w:pPr>
        <w:pStyle w:val="Heading3"/>
      </w:pPr>
      <w:bookmarkStart w:id="39" w:name="_Toc330016625"/>
      <w:r>
        <w:t>Means of communication</w:t>
      </w:r>
      <w:bookmarkEnd w:id="39"/>
    </w:p>
    <w:p w14:paraId="6D5E394C" w14:textId="77777777" w:rsidR="00D04A68" w:rsidRPr="00D04A68" w:rsidRDefault="00D04A68">
      <w:r w:rsidRPr="00D04A68">
        <w:t xml:space="preserve">In the United States, parents and teachers primarily communicate during scheduled times and through predetermined means.  Fixed means of communication include behavior and academic summery sheets sent home either daily or weekly to parents. Annual meetings at the beginning of every school year between parents and teachers are an essential piece in special education in the states. These meetings help to make sure everyone is familiar with each other and understand the child’s needs and accommodations. Even though the annual meetings between parents and teachers go well, parents crave more in-person time with teachers. Unfortunately, it is extremely hard for parents to gain any extra face-to-face time with teachers due to their lack of flexibility when scheduling meeting times. </w:t>
      </w:r>
    </w:p>
    <w:p w14:paraId="52C9009C" w14:textId="77777777" w:rsidR="00D04A68" w:rsidRPr="00D04A68" w:rsidRDefault="00D04A68"/>
    <w:p w14:paraId="04293F03" w14:textId="77777777" w:rsidR="00D04A68" w:rsidRPr="00D04A68" w:rsidRDefault="00D04A68" w:rsidP="00B02885">
      <w:pPr>
        <w:ind w:left="1304"/>
        <w:rPr>
          <w:rFonts w:cs="Cambria"/>
        </w:rPr>
      </w:pPr>
      <w:r w:rsidRPr="00D04A68">
        <w:tab/>
      </w:r>
      <w:r w:rsidRPr="00D04A68">
        <w:rPr>
          <w:i/>
        </w:rPr>
        <w:t>“</w:t>
      </w:r>
      <w:r w:rsidRPr="00B02885">
        <w:rPr>
          <w:rFonts w:cs="Cambria"/>
          <w:i/>
        </w:rPr>
        <w:t>The staff are very 9 to 3:30, and I only get 30 minutes for lunch. I want more of their time.”</w:t>
      </w:r>
      <w:r w:rsidRPr="00D04A68">
        <w:rPr>
          <w:rFonts w:cs="Cambria"/>
        </w:rPr>
        <w:t xml:space="preserve"> Parent 1 from the USA</w:t>
      </w:r>
    </w:p>
    <w:p w14:paraId="3D62FD81" w14:textId="77777777" w:rsidR="00D04A68" w:rsidRPr="00D04A68" w:rsidRDefault="00D04A68" w:rsidP="00EF2F74">
      <w:pPr>
        <w:rPr>
          <w:rFonts w:cs="Cambria"/>
        </w:rPr>
      </w:pPr>
    </w:p>
    <w:p w14:paraId="19A4062C" w14:textId="77777777" w:rsidR="00D04A68" w:rsidRPr="00D04A68" w:rsidRDefault="00D04A68">
      <w:r w:rsidRPr="00D04A68">
        <w:t xml:space="preserve">In-person communication is important for parents in the United States, but staff and teachers of the parents interviewed make it difficult to meet face-to-face since they are not very accommodating to the schedules of working parents. </w:t>
      </w:r>
    </w:p>
    <w:p w14:paraId="448D8453" w14:textId="77777777" w:rsidR="00D04A68" w:rsidRPr="00D04A68" w:rsidRDefault="00D04A68"/>
    <w:p w14:paraId="041A42CA" w14:textId="77777777" w:rsidR="00D04A68" w:rsidRPr="00D04A68" w:rsidRDefault="00D04A68">
      <w:r w:rsidRPr="00D04A68">
        <w:t xml:space="preserve">The majority and most consistent form of information that parents receive comes from what their child tells them when they get home from school. Any behavioral summaries or grades are also sent home on paper so the child the one responsible for delivering the information. While the parent is interested in what the child has to say about their day at school, it is important to them to get information from the school as well. </w:t>
      </w:r>
    </w:p>
    <w:p w14:paraId="7E8102AA" w14:textId="77777777" w:rsidR="00D04A68" w:rsidRPr="00D04A68" w:rsidRDefault="00D04A68"/>
    <w:p w14:paraId="3650384F" w14:textId="77777777" w:rsidR="00D04A68" w:rsidRPr="00D04A68" w:rsidRDefault="00D04A68" w:rsidP="00B02885">
      <w:pPr>
        <w:ind w:left="1304"/>
        <w:rPr>
          <w:rFonts w:cs="Cambria"/>
        </w:rPr>
      </w:pPr>
      <w:r w:rsidRPr="00D04A68">
        <w:lastRenderedPageBreak/>
        <w:tab/>
      </w:r>
      <w:r w:rsidRPr="00D04A68">
        <w:rPr>
          <w:rFonts w:cs="Cambria"/>
          <w:i/>
        </w:rPr>
        <w:t xml:space="preserve">“I am a give me the whole story kind of parent. I don’t want just my child’s perspective; I want the school’s perspective too.” </w:t>
      </w:r>
      <w:r w:rsidRPr="00D04A68">
        <w:rPr>
          <w:rFonts w:cs="Cambria"/>
        </w:rPr>
        <w:t>Parent 1 from the USA</w:t>
      </w:r>
    </w:p>
    <w:p w14:paraId="3E8CEE9D" w14:textId="77777777" w:rsidR="00D04A68" w:rsidRPr="00D04A68" w:rsidRDefault="00D04A68" w:rsidP="00EF2F74">
      <w:pPr>
        <w:rPr>
          <w:rFonts w:cs="Cambria"/>
        </w:rPr>
      </w:pPr>
    </w:p>
    <w:p w14:paraId="3FAAD48D" w14:textId="77777777" w:rsidR="00D04A68" w:rsidRPr="00D04A68" w:rsidRDefault="00D04A68">
      <w:pPr>
        <w:rPr>
          <w:rFonts w:cs="Cambria"/>
        </w:rPr>
      </w:pPr>
      <w:r w:rsidRPr="00D04A68">
        <w:rPr>
          <w:rFonts w:cs="Cambria"/>
        </w:rPr>
        <w:t xml:space="preserve">It is important to parents from the USA to have information from all parties involved in their child’s daily activities. Relying strictly on what their child says or a piece of paper they have to transport home is unsettling. </w:t>
      </w:r>
    </w:p>
    <w:p w14:paraId="17A9050F" w14:textId="77777777" w:rsidR="00D04A68" w:rsidRPr="00D04A68" w:rsidRDefault="00D04A68">
      <w:pPr>
        <w:rPr>
          <w:rFonts w:cs="Cambria"/>
        </w:rPr>
      </w:pPr>
    </w:p>
    <w:p w14:paraId="4AEFD229" w14:textId="40C4B7B1" w:rsidR="00D04A68" w:rsidRPr="00D04A68" w:rsidRDefault="00D04A68">
      <w:r w:rsidRPr="00D04A68">
        <w:t xml:space="preserve">Paper-based communication still plays a large role in the communication between parents and teachers in the United States, however all parents interviewed agreed that electronic delivery is greatly preferred. Paper can easily get lost during transportation between stakeholders, nor does it facilitate or encourage back and forth communication among teachers and parents, according to those interviewed. One parent who receives behavioral summaries daily on paper explained how there is no place for her to comment on the sheet or inquire about an instances documented by staff. She started writing questions and comments on the back of the paper, and it wasn’t until she decorated the front of the page with arrows and “look on the back” notes, did staff finally reply to her. Another issue with paper for parents in the United States is that it is very staff reliant. Parents do not like the dependence paper communication creates on teachers, when electronic delivery can be automated. </w:t>
      </w:r>
    </w:p>
    <w:p w14:paraId="4575DEED" w14:textId="76F91A11" w:rsidR="00D04A68" w:rsidRDefault="00D04A68">
      <w:pPr>
        <w:pStyle w:val="Heading3"/>
      </w:pPr>
      <w:bookmarkStart w:id="40" w:name="_Toc330016626"/>
      <w:r>
        <w:t>Information sharing</w:t>
      </w:r>
      <w:bookmarkEnd w:id="40"/>
    </w:p>
    <w:p w14:paraId="69D7429C" w14:textId="77777777" w:rsidR="00D04A68" w:rsidRPr="00D04A68" w:rsidRDefault="00D04A68">
      <w:r w:rsidRPr="00D04A68">
        <w:t xml:space="preserve">Parents in the United States receive both academic and behavioral information from their child’s school. Depending on the student’s special education program, behavioral information varies in frequency and amount of information provided. Some of the parents interviewed felt that they were receiving information once a situation got out of hand. </w:t>
      </w:r>
    </w:p>
    <w:p w14:paraId="0223442D" w14:textId="77777777" w:rsidR="00D04A68" w:rsidRPr="00D04A68" w:rsidRDefault="00D04A68">
      <w:r w:rsidRPr="00D04A68">
        <w:tab/>
      </w:r>
    </w:p>
    <w:p w14:paraId="1DFB1C3C" w14:textId="77777777" w:rsidR="00D04A68" w:rsidRPr="00D04A68" w:rsidRDefault="00D04A68" w:rsidP="00B02885">
      <w:pPr>
        <w:ind w:left="1304"/>
        <w:rPr>
          <w:rFonts w:cs="Cambria"/>
        </w:rPr>
      </w:pPr>
      <w:r w:rsidRPr="00D04A68">
        <w:tab/>
      </w:r>
      <w:r w:rsidRPr="00D04A68">
        <w:rPr>
          <w:i/>
        </w:rPr>
        <w:t xml:space="preserve">“I </w:t>
      </w:r>
      <w:r w:rsidRPr="00D04A68">
        <w:rPr>
          <w:rFonts w:cs="Cambria"/>
          <w:i/>
        </w:rPr>
        <w:t xml:space="preserve">only hear about incidents when it had reached the point of suspension and it is too late.” </w:t>
      </w:r>
      <w:r w:rsidRPr="00D04A68">
        <w:rPr>
          <w:rFonts w:cs="Cambria"/>
        </w:rPr>
        <w:t>Parent 1 from the USA</w:t>
      </w:r>
    </w:p>
    <w:p w14:paraId="4576F1E1" w14:textId="77777777" w:rsidR="00D04A68" w:rsidRPr="00D04A68" w:rsidRDefault="00D04A68" w:rsidP="00EF2F74">
      <w:pPr>
        <w:jc w:val="right"/>
        <w:rPr>
          <w:rFonts w:cs="Cambria"/>
        </w:rPr>
      </w:pPr>
    </w:p>
    <w:p w14:paraId="7F2A2B89" w14:textId="77777777" w:rsidR="00D04A68" w:rsidRPr="00D04A68" w:rsidRDefault="00D04A68">
      <w:pPr>
        <w:rPr>
          <w:rFonts w:cs="Cambria"/>
        </w:rPr>
      </w:pPr>
      <w:r w:rsidRPr="00D04A68">
        <w:rPr>
          <w:rFonts w:cs="Cambria"/>
        </w:rPr>
        <w:t xml:space="preserve">Parents feel that some teachers and schools have taken more of a reactive instead of proactive approach to their child’s behavioral incidents. Instead of being informed about a situation when there is still time to step in to try and remedy and wrongs, parents instead are left confused and helpless, with their child’s verdict already decided. </w:t>
      </w:r>
    </w:p>
    <w:p w14:paraId="0FD52F11" w14:textId="77777777" w:rsidR="00D04A68" w:rsidRPr="00D04A68" w:rsidRDefault="00D04A68">
      <w:pPr>
        <w:rPr>
          <w:rFonts w:cs="Cambria"/>
        </w:rPr>
      </w:pPr>
    </w:p>
    <w:p w14:paraId="007B623E" w14:textId="77777777" w:rsidR="00D04A68" w:rsidRPr="00D04A68" w:rsidRDefault="00D04A68">
      <w:pPr>
        <w:rPr>
          <w:rFonts w:cs="Cambria"/>
        </w:rPr>
      </w:pPr>
      <w:r w:rsidRPr="00D04A68">
        <w:rPr>
          <w:rFonts w:cs="Cambria"/>
        </w:rPr>
        <w:t xml:space="preserve">Behavioral information also lacks context and background when it is delivered to parents.  The data is delivered in the form of a summary, providing only an overview of what happened that day or week. </w:t>
      </w:r>
    </w:p>
    <w:p w14:paraId="18748771" w14:textId="77777777" w:rsidR="00D04A68" w:rsidRPr="00D04A68" w:rsidRDefault="00D04A68">
      <w:pPr>
        <w:rPr>
          <w:rFonts w:cs="Cambria"/>
        </w:rPr>
      </w:pPr>
    </w:p>
    <w:p w14:paraId="497CC641" w14:textId="77777777" w:rsidR="00D04A68" w:rsidRPr="00D04A68" w:rsidRDefault="00D04A68" w:rsidP="00B02885">
      <w:pPr>
        <w:widowControl w:val="0"/>
        <w:autoSpaceDE w:val="0"/>
        <w:autoSpaceDN w:val="0"/>
        <w:adjustRightInd w:val="0"/>
        <w:spacing w:after="240"/>
        <w:ind w:left="1304"/>
        <w:rPr>
          <w:rFonts w:cs="Cambria"/>
        </w:rPr>
      </w:pPr>
      <w:r w:rsidRPr="00D04A68">
        <w:rPr>
          <w:rFonts w:cs="Cambria"/>
        </w:rPr>
        <w:tab/>
      </w:r>
      <w:r w:rsidRPr="00D04A68">
        <w:rPr>
          <w:rFonts w:cs="Cambria"/>
          <w:i/>
        </w:rPr>
        <w:t xml:space="preserve">“How do I even comment on something when I don’t have enough information? How would I even know where to start?” </w:t>
      </w:r>
      <w:r w:rsidRPr="00D04A68">
        <w:rPr>
          <w:rFonts w:cs="Cambria"/>
        </w:rPr>
        <w:t>Parent 1 from the USA</w:t>
      </w:r>
    </w:p>
    <w:p w14:paraId="52CE868A" w14:textId="77777777" w:rsidR="00D04A68" w:rsidRPr="00D04A68" w:rsidRDefault="00D04A68" w:rsidP="00EF2F74">
      <w:pPr>
        <w:widowControl w:val="0"/>
        <w:autoSpaceDE w:val="0"/>
        <w:autoSpaceDN w:val="0"/>
        <w:adjustRightInd w:val="0"/>
        <w:spacing w:after="240"/>
        <w:rPr>
          <w:rFonts w:cs="Cambria"/>
        </w:rPr>
      </w:pPr>
      <w:r w:rsidRPr="00D04A68">
        <w:rPr>
          <w:rFonts w:cs="Cambria"/>
        </w:rPr>
        <w:lastRenderedPageBreak/>
        <w:t xml:space="preserve">It is hard for parents to know what questions to ask or what conversation to have with their child if they can not understand what the data is telling them happened that day. Summaries alone do not provide parents with enough information to decode the events of the day, or allow them to reinforce the proper lessons at home. </w:t>
      </w:r>
    </w:p>
    <w:p w14:paraId="580C32E6" w14:textId="77777777" w:rsidR="00D04A68" w:rsidRPr="00D04A68" w:rsidRDefault="00D04A68">
      <w:pPr>
        <w:widowControl w:val="0"/>
        <w:autoSpaceDE w:val="0"/>
        <w:autoSpaceDN w:val="0"/>
        <w:adjustRightInd w:val="0"/>
        <w:spacing w:after="240"/>
        <w:rPr>
          <w:rFonts w:cs="Cambria"/>
        </w:rPr>
      </w:pPr>
      <w:r w:rsidRPr="00D04A68">
        <w:rPr>
          <w:rFonts w:cs="Cambria"/>
        </w:rPr>
        <w:t xml:space="preserve">Academic information is communicated to parents by grades being sent home for specific assignments, as well as through quarterly report cards. For the special education population, parents interviewed expressed and want and need for academic supplements and more detailed instructions for assignments to be sent home. </w:t>
      </w:r>
    </w:p>
    <w:p w14:paraId="6709886E" w14:textId="5EB17F6A" w:rsidR="00D04A68" w:rsidRPr="00D04A68" w:rsidRDefault="00D04A68" w:rsidP="00B02885">
      <w:pPr>
        <w:widowControl w:val="0"/>
        <w:autoSpaceDE w:val="0"/>
        <w:autoSpaceDN w:val="0"/>
        <w:adjustRightInd w:val="0"/>
        <w:spacing w:after="240"/>
        <w:ind w:left="1304"/>
        <w:rPr>
          <w:rFonts w:cs="Helvetica Neue"/>
        </w:rPr>
      </w:pPr>
      <w:r w:rsidRPr="00D04A68">
        <w:rPr>
          <w:rFonts w:cs="Cambria"/>
        </w:rPr>
        <w:tab/>
      </w:r>
      <w:r w:rsidR="007C4B32">
        <w:rPr>
          <w:rFonts w:cs="Helvetica Neue"/>
          <w:i/>
        </w:rPr>
        <w:t>“I</w:t>
      </w:r>
      <w:r w:rsidRPr="00D04A68">
        <w:rPr>
          <w:rFonts w:cs="Helvetica Neue"/>
          <w:i/>
        </w:rPr>
        <w:t>f we had a study guide we could supplement at home what he couldn’t get in class, then we could figure it out at home and he can do well”</w:t>
      </w:r>
      <w:r w:rsidRPr="00D04A68">
        <w:rPr>
          <w:rFonts w:cs="Helvetica Neue"/>
        </w:rPr>
        <w:t xml:space="preserve"> Parent 4 from the USA</w:t>
      </w:r>
    </w:p>
    <w:p w14:paraId="73C3CCDC" w14:textId="27B367C9" w:rsidR="00D04A68" w:rsidRPr="00D04A68" w:rsidRDefault="00704FEA" w:rsidP="00EF2F74">
      <w:pPr>
        <w:widowControl w:val="0"/>
        <w:autoSpaceDE w:val="0"/>
        <w:autoSpaceDN w:val="0"/>
        <w:adjustRightInd w:val="0"/>
        <w:spacing w:after="240"/>
        <w:rPr>
          <w:rFonts w:cs="Helvetica Neue"/>
        </w:rPr>
      </w:pPr>
      <w:r w:rsidRPr="00D04A68">
        <w:rPr>
          <w:rFonts w:cs="Helvetica Neue"/>
        </w:rPr>
        <w:t>Correspondence</w:t>
      </w:r>
      <w:r w:rsidR="00D04A68" w:rsidRPr="00D04A68">
        <w:rPr>
          <w:rFonts w:cs="Helvetica Neue"/>
        </w:rPr>
        <w:t xml:space="preserve"> about academic information between parents and teachers needs to occur before a project or test, as more of a preparatory measure. The need was suggested more so by parents who children are in inclusion classrooms and are completing the same work as the rest of their fellow students. Receiving a study guide for </w:t>
      </w:r>
      <w:r w:rsidRPr="00D04A68">
        <w:rPr>
          <w:rFonts w:cs="Helvetica Neue"/>
        </w:rPr>
        <w:t>instance</w:t>
      </w:r>
      <w:r w:rsidR="00D04A68" w:rsidRPr="00D04A68">
        <w:rPr>
          <w:rFonts w:cs="Helvetica Neue"/>
        </w:rPr>
        <w:t xml:space="preserve"> ensures the student understands the assignment and is as prepared as everyone else in the class. </w:t>
      </w:r>
    </w:p>
    <w:p w14:paraId="3996F927" w14:textId="77777777" w:rsidR="00D04A68" w:rsidRPr="00D04A68" w:rsidRDefault="00D04A68">
      <w:pPr>
        <w:widowControl w:val="0"/>
        <w:autoSpaceDE w:val="0"/>
        <w:autoSpaceDN w:val="0"/>
        <w:adjustRightInd w:val="0"/>
        <w:spacing w:after="240"/>
        <w:rPr>
          <w:rFonts w:cs="Helvetica Neue"/>
        </w:rPr>
      </w:pPr>
      <w:r w:rsidRPr="00D04A68">
        <w:rPr>
          <w:rFonts w:cs="Helvetica Neue"/>
        </w:rPr>
        <w:t xml:space="preserve">Any data, behavioral or academic, that is received by parents from the school is used to reinforce what is learned at school. In order for the child to appropriately and effectively shape their behavior, the home and school need to be on the same page. Parents and teachers need to be addressing behaviors in the same manor so the child can associate a consistent consequence, and therefore learn. </w:t>
      </w:r>
    </w:p>
    <w:p w14:paraId="6FE10FED" w14:textId="77777777" w:rsidR="00D04A68" w:rsidRPr="00D04A68" w:rsidRDefault="00D04A68" w:rsidP="00B02885">
      <w:pPr>
        <w:widowControl w:val="0"/>
        <w:autoSpaceDE w:val="0"/>
        <w:autoSpaceDN w:val="0"/>
        <w:adjustRightInd w:val="0"/>
        <w:spacing w:after="240"/>
        <w:ind w:left="1304"/>
        <w:rPr>
          <w:rFonts w:cs="Helvetica Neue"/>
        </w:rPr>
      </w:pPr>
      <w:r w:rsidRPr="00D04A68">
        <w:rPr>
          <w:rFonts w:cs="Helvetica Neue"/>
          <w:i/>
        </w:rPr>
        <w:t>“[I] don’t feel like [I] get information from the school to effectively reiterate things at home”.</w:t>
      </w:r>
      <w:r w:rsidRPr="00D04A68">
        <w:rPr>
          <w:rFonts w:cs="Helvetica Neue"/>
        </w:rPr>
        <w:t xml:space="preserve"> Parent 1 from the USA </w:t>
      </w:r>
    </w:p>
    <w:p w14:paraId="55C7C722" w14:textId="5F2F4145" w:rsidR="00D04A68" w:rsidRPr="00D04A68" w:rsidRDefault="00D04A68" w:rsidP="00B02885">
      <w:pPr>
        <w:widowControl w:val="0"/>
        <w:autoSpaceDE w:val="0"/>
        <w:autoSpaceDN w:val="0"/>
        <w:adjustRightInd w:val="0"/>
        <w:spacing w:after="240"/>
        <w:rPr>
          <w:rFonts w:cs="Helvetica Neue"/>
        </w:rPr>
      </w:pPr>
      <w:r w:rsidRPr="00D04A68">
        <w:rPr>
          <w:rFonts w:cs="Helvetica Neue"/>
        </w:rPr>
        <w:t xml:space="preserve">Information that is delivered to parents needs to be detailed and clear so they can continue to teach what was learned at school in the home, ensuring their child has an effective support system. </w:t>
      </w:r>
    </w:p>
    <w:p w14:paraId="5CB3C0D2" w14:textId="768CFE31" w:rsidR="00D04A68" w:rsidRDefault="00D04A68" w:rsidP="00B02885">
      <w:pPr>
        <w:pStyle w:val="Heading3"/>
      </w:pPr>
      <w:bookmarkStart w:id="41" w:name="_Toc330016627"/>
      <w:r>
        <w:t>Improving communication</w:t>
      </w:r>
      <w:bookmarkEnd w:id="41"/>
    </w:p>
    <w:p w14:paraId="56B63152" w14:textId="77777777" w:rsidR="00D04A68" w:rsidRPr="00B02885" w:rsidRDefault="00D04A68">
      <w:pPr>
        <w:widowControl w:val="0"/>
        <w:autoSpaceDE w:val="0"/>
        <w:autoSpaceDN w:val="0"/>
        <w:adjustRightInd w:val="0"/>
        <w:spacing w:after="240"/>
      </w:pPr>
      <w:r w:rsidRPr="00B02885">
        <w:t xml:space="preserve">Parents in the United States who were interviewed all had similar unsatisfied feelings towards communication with their child’s special education teachers. For children who are part inclusion or switch classes during the day, there seems to be a drop off in information exchange between teachers. Not all teachers seem to be aware when there is an IEP for a child. Accommodations mandated and clearly stated in the Individualized Education Plan are not being implemented by every teacher. </w:t>
      </w:r>
    </w:p>
    <w:p w14:paraId="268F0C34" w14:textId="77777777" w:rsidR="00D04A68" w:rsidRPr="00B02885" w:rsidRDefault="00D04A68">
      <w:pPr>
        <w:widowControl w:val="0"/>
        <w:autoSpaceDE w:val="0"/>
        <w:autoSpaceDN w:val="0"/>
        <w:adjustRightInd w:val="0"/>
        <w:spacing w:after="240"/>
      </w:pPr>
      <w:r w:rsidRPr="00B02885">
        <w:t xml:space="preserve">In the United States special education system, lawyers are just as involved as parents and teachers. The lack of trust between parents and teachers causes lawyers to be involved in most special education cases. Each party wants what is best for the child, but they also want to protect themselves since the environment is notoriously a fragile and hostile one. </w:t>
      </w:r>
    </w:p>
    <w:p w14:paraId="58D3F291" w14:textId="77777777" w:rsidR="00D04A68" w:rsidRPr="00B02885" w:rsidRDefault="00D04A68" w:rsidP="00B02885">
      <w:pPr>
        <w:widowControl w:val="0"/>
        <w:autoSpaceDE w:val="0"/>
        <w:autoSpaceDN w:val="0"/>
        <w:adjustRightInd w:val="0"/>
        <w:spacing w:after="240"/>
        <w:ind w:left="1304"/>
      </w:pPr>
      <w:r w:rsidRPr="00B02885">
        <w:tab/>
      </w:r>
      <w:r w:rsidRPr="00B02885">
        <w:rPr>
          <w:i/>
        </w:rPr>
        <w:t xml:space="preserve">“I only communicate about [my] child’s special needs </w:t>
      </w:r>
      <w:r w:rsidRPr="00B02885">
        <w:rPr>
          <w:i/>
        </w:rPr>
        <w:lastRenderedPageBreak/>
        <w:t>through email for legal reasons and now bring [my] lawyer to every IEP meeting”</w:t>
      </w:r>
      <w:r w:rsidRPr="00B02885">
        <w:t xml:space="preserve"> Parent 2 from the USA</w:t>
      </w:r>
    </w:p>
    <w:p w14:paraId="560D900C" w14:textId="77777777" w:rsidR="00D04A68" w:rsidRPr="00B02885" w:rsidRDefault="00D04A68" w:rsidP="00EF2F74">
      <w:pPr>
        <w:widowControl w:val="0"/>
        <w:autoSpaceDE w:val="0"/>
        <w:autoSpaceDN w:val="0"/>
        <w:adjustRightInd w:val="0"/>
        <w:spacing w:after="240"/>
      </w:pPr>
      <w:r w:rsidRPr="00B02885">
        <w:t xml:space="preserve">Not having a mutual trust and understanding between parents and teachers causes lawyers to plague the special education system, creating a greater wedge between both entities. </w:t>
      </w:r>
    </w:p>
    <w:p w14:paraId="615C015C" w14:textId="77777777" w:rsidR="00D04A68" w:rsidRPr="00B02885" w:rsidRDefault="00D04A68">
      <w:pPr>
        <w:rPr>
          <w:rFonts w:eastAsiaTheme="minorEastAsia"/>
          <w:sz w:val="20"/>
          <w:szCs w:val="20"/>
        </w:rPr>
      </w:pPr>
      <w:r w:rsidRPr="00B02885">
        <w:t xml:space="preserve">Parents in the United States want as much data as they can get their hands on about their children. If given the option, they would like an update on what their child is doing and how they are behaving every hour of the school day. </w:t>
      </w:r>
      <w:r w:rsidRPr="00B02885">
        <w:rPr>
          <w:rFonts w:eastAsiaTheme="minorEastAsia"/>
        </w:rPr>
        <w:t>Parents of children in special education crave a general platform that would provide them with daily or weekly updates on behavioral and academic data on their child. The data displayed would be extremely detailed. One parent described what the information would look like to her in an ideal world,  </w:t>
      </w:r>
    </w:p>
    <w:p w14:paraId="21AD20EF" w14:textId="77777777" w:rsidR="00D04A68" w:rsidRPr="00B02885" w:rsidRDefault="00D04A68">
      <w:pPr>
        <w:rPr>
          <w:sz w:val="20"/>
          <w:szCs w:val="20"/>
        </w:rPr>
      </w:pPr>
    </w:p>
    <w:p w14:paraId="09D523A1" w14:textId="57E87492" w:rsidR="00D04A68" w:rsidRPr="00B02885" w:rsidRDefault="00D04A68" w:rsidP="00B02885">
      <w:pPr>
        <w:ind w:left="1304"/>
        <w:rPr>
          <w:rFonts w:eastAsiaTheme="minorEastAsia"/>
          <w:sz w:val="20"/>
          <w:szCs w:val="20"/>
        </w:rPr>
      </w:pPr>
      <w:r w:rsidRPr="00B02885">
        <w:rPr>
          <w:rFonts w:eastAsiaTheme="minorEastAsia"/>
        </w:rPr>
        <w:tab/>
      </w:r>
      <w:r w:rsidRPr="00B02885">
        <w:rPr>
          <w:rFonts w:eastAsiaTheme="minorEastAsia"/>
          <w:i/>
          <w:iCs/>
        </w:rPr>
        <w:t xml:space="preserve">“Breakdown by period is important. I want an incident log, and to explore the data for trends. If I’m reading something and I notice something that I know happened last week, I want to go back and see that data.” </w:t>
      </w:r>
      <w:r w:rsidR="007C3EE8">
        <w:rPr>
          <w:rFonts w:eastAsiaTheme="minorEastAsia"/>
          <w:i/>
          <w:iCs/>
        </w:rPr>
        <w:t>Parent 1 from the USA</w:t>
      </w:r>
    </w:p>
    <w:p w14:paraId="50C490CF" w14:textId="77777777" w:rsidR="00D04A68" w:rsidRPr="00B02885" w:rsidRDefault="00D04A68" w:rsidP="00EF2F74">
      <w:pPr>
        <w:rPr>
          <w:rFonts w:eastAsiaTheme="minorEastAsia"/>
          <w:sz w:val="20"/>
          <w:szCs w:val="20"/>
        </w:rPr>
      </w:pPr>
    </w:p>
    <w:p w14:paraId="4D69FFF3" w14:textId="2C6C4FB6" w:rsidR="00D04A68" w:rsidRPr="00B02885" w:rsidRDefault="00D04A68">
      <w:pPr>
        <w:rPr>
          <w:rFonts w:eastAsiaTheme="minorEastAsia"/>
        </w:rPr>
      </w:pPr>
      <w:r w:rsidRPr="00B02885">
        <w:rPr>
          <w:rFonts w:eastAsiaTheme="minorEastAsia"/>
        </w:rPr>
        <w:t xml:space="preserve">Summaries are not enough for parents in the United States. They do not provide enough information for parents to feel informed and involved in their child’s school day. </w:t>
      </w:r>
    </w:p>
    <w:p w14:paraId="57667BC9" w14:textId="02EF0791" w:rsidR="0055205C" w:rsidRPr="000C4585" w:rsidRDefault="0055205C">
      <w:pPr>
        <w:pStyle w:val="Heading2"/>
      </w:pPr>
      <w:bookmarkStart w:id="42" w:name="_Toc330016628"/>
      <w:r w:rsidRPr="000C4585">
        <w:t>Summary of findings</w:t>
      </w:r>
      <w:bookmarkEnd w:id="42"/>
    </w:p>
    <w:p w14:paraId="0EA8EFA0" w14:textId="65A726A5" w:rsidR="0055205C" w:rsidRPr="000C4585" w:rsidRDefault="0055205C">
      <w:pPr>
        <w:spacing w:before="0" w:after="0"/>
        <w:rPr>
          <w:rFonts w:ascii="Times" w:eastAsiaTheme="minorEastAsia" w:hAnsi="Times"/>
          <w:sz w:val="20"/>
          <w:szCs w:val="20"/>
          <w:lang w:eastAsia="en-US"/>
        </w:rPr>
      </w:pPr>
      <w:r w:rsidRPr="000C4585">
        <w:rPr>
          <w:rFonts w:eastAsiaTheme="minorEastAsia"/>
          <w:lang w:eastAsia="en-US"/>
        </w:rPr>
        <w:t xml:space="preserve">Electronic means of communication are </w:t>
      </w:r>
      <w:r w:rsidR="006442BD" w:rsidRPr="000C4585">
        <w:rPr>
          <w:rFonts w:eastAsiaTheme="minorEastAsia"/>
          <w:lang w:eastAsia="en-US"/>
        </w:rPr>
        <w:t>preferred</w:t>
      </w:r>
      <w:r w:rsidRPr="000C4585">
        <w:rPr>
          <w:rFonts w:eastAsiaTheme="minorEastAsia"/>
          <w:lang w:eastAsia="en-US"/>
        </w:rPr>
        <w:t xml:space="preserve"> amongst all participants due to its accessible nature. Text, email, and social media can be retrieved from anywhere and with ease. Even though importance is placed on electronic delivery of information, there is no absolute substitute for in-person communication between parents, teachers, and other school staff. Child dependent communication is the least desired among parents, due to its unreliability. Communication that is dependent on the child makes back and forth correspondence between parents and teachers more challenging and less guaranteed.  Immediate feedback is an important aspect of back and forth communication between parents and teachers, especially in emergency situations. Both academic and behavior information is shared with parents on a daily or weekly basis, both through scheduled and unscheduled means. Academic information is mainly being accessed through an online platform, but is undesirable and confusing to use for parents. Behavioral information is shared on a need to know basis, depending on the parent’s and child’s wants and needs. Parents would like to receive more information on their child’s social interactions and skills that occur in the classroom. It is also important for parents and teachers to work together to be proactive before the student starts in a new classroom of school year, to ensure everyone is on the same page. Teachers are aware that what they share with parents will dictate how the guardian greets and interacts with their child at home. This realization ensures teachers send home positive information as well, almost on a daily basis. Parents are very satisfied with the amount and frequency of data they are currently receiving from their child’s school, and would not change a </w:t>
      </w:r>
      <w:r w:rsidRPr="000C4585">
        <w:rPr>
          <w:rFonts w:eastAsiaTheme="minorEastAsia"/>
          <w:lang w:eastAsia="en-US"/>
        </w:rPr>
        <w:lastRenderedPageBreak/>
        <w:t xml:space="preserve">thing. They enjoy the customized nature of the information delivery, and fear that any more would increase the expectations on themselves. </w:t>
      </w:r>
    </w:p>
    <w:p w14:paraId="3D7ACAF9" w14:textId="77777777" w:rsidR="0055205C" w:rsidRPr="000C4585" w:rsidRDefault="0055205C" w:rsidP="00B02885">
      <w:pPr>
        <w:pStyle w:val="BodyText"/>
        <w:spacing w:line="240" w:lineRule="auto"/>
      </w:pPr>
    </w:p>
    <w:p w14:paraId="18900A72" w14:textId="5F022137" w:rsidR="008A42FA" w:rsidRPr="000C4585" w:rsidRDefault="008A42FA" w:rsidP="00EF2F74">
      <w:pPr>
        <w:pStyle w:val="Heading1"/>
      </w:pPr>
      <w:r w:rsidRPr="000C4585">
        <w:br w:type="page"/>
      </w:r>
      <w:bookmarkStart w:id="43" w:name="_Toc330016629"/>
      <w:r w:rsidRPr="000C4585">
        <w:lastRenderedPageBreak/>
        <w:t>Analysis</w:t>
      </w:r>
      <w:r w:rsidR="00EB2808">
        <w:t xml:space="preserve"> and Discus</w:t>
      </w:r>
      <w:r w:rsidR="00AE2670">
        <w:t>s</w:t>
      </w:r>
      <w:r w:rsidR="00EB2808">
        <w:t>ion</w:t>
      </w:r>
      <w:bookmarkEnd w:id="43"/>
    </w:p>
    <w:p w14:paraId="68ED6E7C" w14:textId="74CFDFA4" w:rsidR="00D3543E" w:rsidRDefault="00284454" w:rsidP="00B02885">
      <w:pPr>
        <w:pStyle w:val="BodyText"/>
        <w:spacing w:line="240" w:lineRule="auto"/>
        <w:jc w:val="left"/>
      </w:pPr>
      <w:r w:rsidRPr="000C4585">
        <w:t>This section provides the analysis of the results and findings. This section serves to give a more in-depth analysis of the findings in order to respond to the research questions.</w:t>
      </w:r>
    </w:p>
    <w:p w14:paraId="44696772" w14:textId="4BECDDD7" w:rsidR="00A83B9E" w:rsidRPr="000C4585" w:rsidRDefault="00A83B9E" w:rsidP="00B02885">
      <w:pPr>
        <w:pStyle w:val="Heading2"/>
      </w:pPr>
      <w:bookmarkStart w:id="44" w:name="_Toc330016630"/>
      <w:r>
        <w:t xml:space="preserve">Sweden </w:t>
      </w:r>
      <w:r w:rsidR="001C0BE1">
        <w:t>analysis</w:t>
      </w:r>
      <w:bookmarkEnd w:id="44"/>
    </w:p>
    <w:p w14:paraId="3BDC0CF7" w14:textId="785544CF" w:rsidR="006604F5" w:rsidRDefault="00C1602B" w:rsidP="00B02885">
      <w:pPr>
        <w:pStyle w:val="Heading3"/>
      </w:pPr>
      <w:bookmarkStart w:id="45" w:name="_Toc330016631"/>
      <w:r>
        <w:t>Means of communication</w:t>
      </w:r>
      <w:bookmarkEnd w:id="45"/>
    </w:p>
    <w:p w14:paraId="07BFC885" w14:textId="16F5BAFD" w:rsidR="00C44C35" w:rsidRDefault="001904AB">
      <w:pPr>
        <w:spacing w:before="0" w:after="0"/>
        <w:rPr>
          <w:color w:val="000000"/>
          <w:lang w:eastAsia="en-US"/>
        </w:rPr>
      </w:pPr>
      <w:r w:rsidRPr="001904AB">
        <w:rPr>
          <w:color w:val="000000"/>
          <w:lang w:eastAsia="en-US"/>
        </w:rPr>
        <w:t xml:space="preserve">Electronic delivery of information is a priority for Swedish parents whose children are in special education. Receiving data via text message or email allows the parent to access its contents from anywhere they have a connection. Parents no longer have to wait for their child to come home with a written report to see how their day went. Not only does this eliminate the child as the news carrier, which can be unreliable, but it also gives the parents privacy and time to review the message before the child is picked up or returns home. Earlier access to information frees up more time for the parent to be a parent and a child to be a child when they are reunited, instead of wasting time exchanging information or reading over materials. </w:t>
      </w:r>
      <w:r w:rsidR="00FB089B">
        <w:rPr>
          <w:color w:val="000000"/>
          <w:lang w:eastAsia="en-US"/>
        </w:rPr>
        <w:t xml:space="preserve">Marcu et al. (2014) mentions the use of information systems as a mean for supporting data access for internal and external stakeholders. </w:t>
      </w:r>
      <w:r w:rsidRPr="001904AB">
        <w:rPr>
          <w:color w:val="000000"/>
          <w:lang w:eastAsia="en-US"/>
        </w:rPr>
        <w:t xml:space="preserve">Electronic delivery gives the option to print the data only if </w:t>
      </w:r>
      <w:r w:rsidR="00FB089B">
        <w:rPr>
          <w:color w:val="000000"/>
          <w:lang w:eastAsia="en-US"/>
        </w:rPr>
        <w:t>parents</w:t>
      </w:r>
      <w:r w:rsidR="00FB089B" w:rsidRPr="001904AB">
        <w:rPr>
          <w:color w:val="000000"/>
          <w:lang w:eastAsia="en-US"/>
        </w:rPr>
        <w:t xml:space="preserve"> </w:t>
      </w:r>
      <w:r w:rsidRPr="001904AB">
        <w:rPr>
          <w:color w:val="000000"/>
          <w:lang w:eastAsia="en-US"/>
        </w:rPr>
        <w:t xml:space="preserve">desire to keep paper based records, but it also allows parents to keep their child’s reports stored on </w:t>
      </w:r>
      <w:r w:rsidR="00C44C35">
        <w:rPr>
          <w:color w:val="000000"/>
          <w:lang w:eastAsia="en-US"/>
        </w:rPr>
        <w:t xml:space="preserve">a </w:t>
      </w:r>
      <w:r w:rsidRPr="001904AB">
        <w:rPr>
          <w:color w:val="000000"/>
          <w:lang w:eastAsia="en-US"/>
        </w:rPr>
        <w:t xml:space="preserve">personal device. </w:t>
      </w:r>
      <w:r w:rsidR="00944DA9">
        <w:rPr>
          <w:color w:val="000000"/>
          <w:lang w:eastAsia="en-US"/>
        </w:rPr>
        <w:t xml:space="preserve">Access to information is important according to Marcu et al. (2014) inner loop, which emphasizes on the importance of disseminating information to external stakeholders, which in this case </w:t>
      </w:r>
      <w:r w:rsidR="007B47E7">
        <w:rPr>
          <w:color w:val="000000"/>
          <w:lang w:eastAsia="en-US"/>
        </w:rPr>
        <w:t>are the parents</w:t>
      </w:r>
      <w:r w:rsidR="00944DA9">
        <w:rPr>
          <w:color w:val="000000"/>
          <w:lang w:eastAsia="en-US"/>
        </w:rPr>
        <w:t xml:space="preserve">.  </w:t>
      </w:r>
      <w:r w:rsidRPr="001904AB">
        <w:rPr>
          <w:color w:val="000000"/>
          <w:lang w:eastAsia="en-US"/>
        </w:rPr>
        <w:t xml:space="preserve">Receiving information from teachers about their child through electronic means not only grants parents the option of how to store the information, but it provides them with the flexibility of when they can access the data. </w:t>
      </w:r>
    </w:p>
    <w:p w14:paraId="30869DCB" w14:textId="77777777" w:rsidR="00C44C35" w:rsidRDefault="00C44C35">
      <w:pPr>
        <w:spacing w:before="0" w:after="0"/>
        <w:rPr>
          <w:color w:val="000000"/>
          <w:lang w:eastAsia="en-US"/>
        </w:rPr>
      </w:pPr>
    </w:p>
    <w:p w14:paraId="485AFA2A" w14:textId="1C907D3F" w:rsidR="00475069" w:rsidRPr="00A92B4B" w:rsidRDefault="001904AB">
      <w:pPr>
        <w:spacing w:before="0" w:after="0"/>
        <w:rPr>
          <w:color w:val="000000" w:themeColor="text1"/>
          <w:lang w:eastAsia="en-US"/>
        </w:rPr>
      </w:pPr>
      <w:r w:rsidRPr="001904AB">
        <w:rPr>
          <w:color w:val="000000"/>
          <w:lang w:eastAsia="en-US"/>
        </w:rPr>
        <w:t xml:space="preserve">Communication through text or email makes conferring with teachers a lot easier and more flexible. No longer do parents have to wait until their child comes home to write a note to the teacher, or wait for a reply. Now parents can contact teachers during a variety of hours of the day, </w:t>
      </w:r>
      <w:r w:rsidR="00C44C35">
        <w:rPr>
          <w:color w:val="000000"/>
          <w:lang w:eastAsia="en-US"/>
        </w:rPr>
        <w:t>in case</w:t>
      </w:r>
      <w:r w:rsidRPr="001904AB">
        <w:rPr>
          <w:color w:val="000000"/>
          <w:lang w:eastAsia="en-US"/>
        </w:rPr>
        <w:t xml:space="preserve"> there is an emergency, or staff need</w:t>
      </w:r>
      <w:r w:rsidR="00FF75C9">
        <w:rPr>
          <w:color w:val="000000"/>
          <w:lang w:eastAsia="en-US"/>
        </w:rPr>
        <w:t>s</w:t>
      </w:r>
      <w:r w:rsidRPr="001904AB">
        <w:rPr>
          <w:color w:val="000000"/>
          <w:lang w:eastAsia="en-US"/>
        </w:rPr>
        <w:t xml:space="preserve"> to be informed of something in the morning before the child arrives for school.</w:t>
      </w:r>
      <w:r w:rsidR="00BE590B">
        <w:rPr>
          <w:color w:val="000000"/>
          <w:lang w:eastAsia="en-US"/>
        </w:rPr>
        <w:t xml:space="preserve"> Electronic means instead of </w:t>
      </w:r>
      <w:r w:rsidR="00B3674A">
        <w:rPr>
          <w:color w:val="000000"/>
          <w:lang w:eastAsia="en-US"/>
        </w:rPr>
        <w:t>paper-based</w:t>
      </w:r>
      <w:r w:rsidR="00BE590B">
        <w:rPr>
          <w:color w:val="000000"/>
          <w:lang w:eastAsia="en-US"/>
        </w:rPr>
        <w:t xml:space="preserve"> methods eliminates or addresses many issues like Marcu et al. (2013) shows in their paper.</w:t>
      </w:r>
      <w:r w:rsidRPr="001904AB">
        <w:rPr>
          <w:color w:val="000000"/>
          <w:lang w:eastAsia="en-US"/>
        </w:rPr>
        <w:t xml:space="preserve"> Electronic means of delivery also takes a lot of pressure and time constraints off of teachers. They no longer have to take the time to write out notes for each student, or take time collecting parent responses from the previous day. Text or email allows them to communicate with parents in a more relaxed and stress free way.</w:t>
      </w:r>
      <w:r w:rsidR="00A92B4B">
        <w:rPr>
          <w:color w:val="000000"/>
          <w:lang w:eastAsia="en-US"/>
        </w:rPr>
        <w:t xml:space="preserve"> </w:t>
      </w:r>
      <w:r w:rsidR="00475069" w:rsidRPr="00A92B4B">
        <w:rPr>
          <w:color w:val="000000" w:themeColor="text1"/>
          <w:lang w:eastAsia="en-US"/>
        </w:rPr>
        <w:t xml:space="preserve">This is in correlation with the </w:t>
      </w:r>
      <w:r w:rsidR="00120819" w:rsidRPr="00A92B4B">
        <w:rPr>
          <w:color w:val="000000" w:themeColor="text1"/>
          <w:lang w:eastAsia="en-US"/>
        </w:rPr>
        <w:t>Swedish</w:t>
      </w:r>
      <w:r w:rsidR="00475069" w:rsidRPr="00A92B4B">
        <w:rPr>
          <w:color w:val="000000" w:themeColor="text1"/>
          <w:lang w:eastAsia="en-US"/>
        </w:rPr>
        <w:t xml:space="preserve"> school constitution </w:t>
      </w:r>
      <w:r w:rsidR="00485BBF">
        <w:rPr>
          <w:color w:val="000000" w:themeColor="text1"/>
          <w:lang w:eastAsia="en-US"/>
        </w:rPr>
        <w:t>(</w:t>
      </w:r>
      <w:r w:rsidR="00475069" w:rsidRPr="00A92B4B">
        <w:rPr>
          <w:color w:val="000000" w:themeColor="text1"/>
          <w:lang w:eastAsia="en-US"/>
        </w:rPr>
        <w:t>Lgr-11</w:t>
      </w:r>
      <w:r w:rsidR="00485BBF">
        <w:rPr>
          <w:color w:val="000000" w:themeColor="text1"/>
          <w:lang w:eastAsia="en-US"/>
        </w:rPr>
        <w:t>)</w:t>
      </w:r>
      <w:r w:rsidR="00475069" w:rsidRPr="00A92B4B">
        <w:rPr>
          <w:color w:val="000000" w:themeColor="text1"/>
          <w:lang w:eastAsia="en-US"/>
        </w:rPr>
        <w:t xml:space="preserve"> which states that the home to school communication should be maintained by giving the parents several choices or means of communication in order to provide them with information regarding their child's education</w:t>
      </w:r>
      <w:r w:rsidR="00475069" w:rsidRPr="004669EA">
        <w:rPr>
          <w:color w:val="000000" w:themeColor="text1"/>
          <w:lang w:eastAsia="en-US"/>
        </w:rPr>
        <w:t>.</w:t>
      </w:r>
      <w:r w:rsidR="004669EA" w:rsidRPr="004669EA">
        <w:rPr>
          <w:color w:val="000000" w:themeColor="text1"/>
          <w:lang w:eastAsia="en-US"/>
        </w:rPr>
        <w:t xml:space="preserve"> It also elaborates on the importance of establishing relationships between the school and home.</w:t>
      </w:r>
    </w:p>
    <w:p w14:paraId="382E2103" w14:textId="77777777" w:rsidR="00475069" w:rsidRDefault="00475069">
      <w:pPr>
        <w:spacing w:before="0" w:after="0"/>
        <w:rPr>
          <w:rFonts w:ascii="Times" w:hAnsi="Times"/>
          <w:sz w:val="20"/>
          <w:szCs w:val="20"/>
          <w:lang w:eastAsia="en-US"/>
        </w:rPr>
      </w:pPr>
    </w:p>
    <w:p w14:paraId="5A84EABC" w14:textId="6C132FFC" w:rsidR="00475069" w:rsidRPr="000E0FCE" w:rsidRDefault="001904AB">
      <w:pPr>
        <w:spacing w:before="0" w:after="0"/>
        <w:rPr>
          <w:rFonts w:ascii="Times" w:hAnsi="Times"/>
          <w:color w:val="000000" w:themeColor="text1"/>
          <w:sz w:val="20"/>
          <w:szCs w:val="20"/>
          <w:lang w:eastAsia="en-US"/>
        </w:rPr>
      </w:pPr>
      <w:r w:rsidRPr="001904AB">
        <w:rPr>
          <w:color w:val="000000"/>
          <w:lang w:eastAsia="en-US"/>
        </w:rPr>
        <w:t xml:space="preserve">Even though electronic communication is a favorite among parents and teachers due to its flexibility and reliability, in-person communication still holds an important role in this setting. Face-to-face dialogue exudes an air of importance and intimacy that is important for parents and teacher in the special education setting to have. A lot of work </w:t>
      </w:r>
      <w:r w:rsidRPr="001904AB">
        <w:rPr>
          <w:color w:val="000000"/>
          <w:lang w:eastAsia="en-US"/>
        </w:rPr>
        <w:lastRenderedPageBreak/>
        <w:t>done with this population requires collaboration and cooperation.  In-person communication is a step up from electronic communication in terms of building rapport and a mutual understanding of the goals for the child. Parents and teachers talking directly, allows for the immediate exchange of ideas, questions, concerns, and collaborative thinking, making it the preferred mode of communication for receiving quick information or answers. The teacher interviewed stressed the importance of meeting with parents in-person so much so, that he was willing to meet with them outside of school hours at a location of their choosing. To him, face-to-face communication with parents is the most important before their child starts at the school. This time is used to gain trust and understanding with parents, making sure they are all working together to ensure the best possible outcome for the child. In special education, teachers and parents need to work together as a team for the child, which includes periodic meetings in-person to discuss progress and reevaluate goals, in order to get the child into the general education classroom as quickly as possible.</w:t>
      </w:r>
      <w:r w:rsidR="000E0FCE">
        <w:rPr>
          <w:rFonts w:ascii="Times" w:hAnsi="Times"/>
          <w:sz w:val="20"/>
          <w:szCs w:val="20"/>
          <w:lang w:eastAsia="en-US"/>
        </w:rPr>
        <w:t xml:space="preserve"> </w:t>
      </w:r>
      <w:r w:rsidR="00475069" w:rsidRPr="000E0FCE">
        <w:rPr>
          <w:color w:val="000000" w:themeColor="text1"/>
          <w:lang w:eastAsia="en-US"/>
        </w:rPr>
        <w:t>The Lgr-11 puts emphasis on the importance of collaboration between the parents and internal and external staff. This is in conjunction with the findings as well as the framework of collaborative reflection and the importance of reflecting and corroborating collaboratively on information (Marcu</w:t>
      </w:r>
      <w:r w:rsidR="0004782B">
        <w:rPr>
          <w:color w:val="000000" w:themeColor="text1"/>
          <w:lang w:eastAsia="en-US"/>
        </w:rPr>
        <w:t xml:space="preserve"> et al,</w:t>
      </w:r>
      <w:r w:rsidR="00475069" w:rsidRPr="000E0FCE">
        <w:rPr>
          <w:color w:val="000000" w:themeColor="text1"/>
          <w:lang w:eastAsia="en-US"/>
        </w:rPr>
        <w:t xml:space="preserve"> 2014). </w:t>
      </w:r>
    </w:p>
    <w:p w14:paraId="00A92C40" w14:textId="77777777" w:rsidR="001904AB" w:rsidRDefault="001904AB">
      <w:pPr>
        <w:spacing w:before="0" w:after="0"/>
        <w:rPr>
          <w:color w:val="C00000"/>
          <w:lang w:eastAsia="en-US"/>
        </w:rPr>
      </w:pPr>
    </w:p>
    <w:p w14:paraId="683F0415" w14:textId="2F4314F2" w:rsidR="00475069" w:rsidRPr="00A92B4B" w:rsidRDefault="001904AB">
      <w:pPr>
        <w:spacing w:before="0" w:after="0"/>
        <w:rPr>
          <w:rFonts w:ascii="Times" w:hAnsi="Times"/>
          <w:color w:val="000000" w:themeColor="text1"/>
          <w:sz w:val="20"/>
          <w:szCs w:val="20"/>
          <w:lang w:eastAsia="en-US"/>
        </w:rPr>
      </w:pPr>
      <w:r w:rsidRPr="001904AB">
        <w:rPr>
          <w:color w:val="000000"/>
          <w:lang w:eastAsia="en-US"/>
        </w:rPr>
        <w:t>Communication abilities are one of the areas that can be most problematic for children in special education, which highlights the problems and concerns surrounding child dependent communication within this population. All of the parents interviewed expressed hesitation and uneasiness when talking about relying on their child to transport information between them and the teachers. Having to rely on the child to relay questions or information to and from school puts added pressure on both the parents and the child.</w:t>
      </w:r>
      <w:r w:rsidR="0033297E">
        <w:rPr>
          <w:color w:val="000000"/>
          <w:lang w:eastAsia="en-US"/>
        </w:rPr>
        <w:t xml:space="preserve"> </w:t>
      </w:r>
      <w:r w:rsidRPr="001904AB">
        <w:rPr>
          <w:color w:val="000000"/>
          <w:lang w:eastAsia="en-US"/>
        </w:rPr>
        <w:t xml:space="preserve">The parent has to worry about whether the information will actually make it to the teacher, or wonder if they are missing some valuable information that was sent home, but they never received. It could be added stress for the student as well, if they already have high levels of anxiety talking to others, or get reprimanded for forgetting to hand something in. Eliminating the child from the exchange of information, reduces stress levels </w:t>
      </w:r>
      <w:r w:rsidR="00941DB1">
        <w:rPr>
          <w:color w:val="000000"/>
          <w:lang w:eastAsia="en-US"/>
        </w:rPr>
        <w:t>for</w:t>
      </w:r>
      <w:r w:rsidR="00941DB1" w:rsidRPr="001904AB">
        <w:rPr>
          <w:color w:val="000000"/>
          <w:lang w:eastAsia="en-US"/>
        </w:rPr>
        <w:t xml:space="preserve"> </w:t>
      </w:r>
      <w:r w:rsidRPr="001904AB">
        <w:rPr>
          <w:color w:val="000000"/>
          <w:lang w:eastAsia="en-US"/>
        </w:rPr>
        <w:t>all parties involved, and increases the chances of the news reaching its destination.</w:t>
      </w:r>
      <w:r w:rsidR="00A92B4B">
        <w:rPr>
          <w:rFonts w:ascii="Times" w:hAnsi="Times"/>
          <w:sz w:val="20"/>
          <w:szCs w:val="20"/>
          <w:lang w:eastAsia="en-US"/>
        </w:rPr>
        <w:t xml:space="preserve"> </w:t>
      </w:r>
      <w:r w:rsidR="00F31879">
        <w:rPr>
          <w:color w:val="000000"/>
          <w:lang w:eastAsia="en-US"/>
        </w:rPr>
        <w:t xml:space="preserve">Schön (1983) brings up the issues that may occur when only using one source of knowledge, issues that can be improved or eliminated by using several </w:t>
      </w:r>
      <w:r w:rsidR="0019771E">
        <w:rPr>
          <w:color w:val="000000"/>
          <w:lang w:eastAsia="en-US"/>
        </w:rPr>
        <w:t>sources</w:t>
      </w:r>
      <w:r w:rsidR="00F31879">
        <w:rPr>
          <w:color w:val="000000"/>
          <w:lang w:eastAsia="en-US"/>
        </w:rPr>
        <w:t xml:space="preserve"> of information, which in this case can be electronic means.</w:t>
      </w:r>
      <w:r w:rsidR="00F31879" w:rsidRPr="001904AB">
        <w:rPr>
          <w:color w:val="000000"/>
          <w:lang w:eastAsia="en-US"/>
        </w:rPr>
        <w:t xml:space="preserve"> </w:t>
      </w:r>
      <w:r w:rsidR="00A92B4B" w:rsidRPr="00A92B4B">
        <w:rPr>
          <w:color w:val="000000" w:themeColor="text1"/>
          <w:lang w:eastAsia="en-US"/>
        </w:rPr>
        <w:t>The</w:t>
      </w:r>
      <w:r w:rsidR="00475069" w:rsidRPr="00A92B4B">
        <w:rPr>
          <w:color w:val="000000" w:themeColor="text1"/>
          <w:lang w:eastAsia="en-US"/>
        </w:rPr>
        <w:t xml:space="preserve"> </w:t>
      </w:r>
      <w:r w:rsidR="00A92B4B" w:rsidRPr="00A92B4B">
        <w:rPr>
          <w:color w:val="000000" w:themeColor="text1"/>
          <w:lang w:eastAsia="en-US"/>
        </w:rPr>
        <w:t xml:space="preserve">school </w:t>
      </w:r>
      <w:r w:rsidR="00475069" w:rsidRPr="00A92B4B">
        <w:rPr>
          <w:color w:val="000000" w:themeColor="text1"/>
          <w:lang w:eastAsia="en-US"/>
        </w:rPr>
        <w:t xml:space="preserve">constitution states </w:t>
      </w:r>
      <w:r w:rsidR="00A92B4B" w:rsidRPr="00A92B4B">
        <w:rPr>
          <w:color w:val="000000" w:themeColor="text1"/>
          <w:lang w:eastAsia="en-US"/>
        </w:rPr>
        <w:t xml:space="preserve">however </w:t>
      </w:r>
      <w:r w:rsidR="00475069" w:rsidRPr="00A92B4B">
        <w:rPr>
          <w:color w:val="000000" w:themeColor="text1"/>
          <w:lang w:eastAsia="en-US"/>
        </w:rPr>
        <w:t xml:space="preserve">the importance of </w:t>
      </w:r>
      <w:r w:rsidR="00941DB1">
        <w:rPr>
          <w:color w:val="000000" w:themeColor="text1"/>
          <w:lang w:eastAsia="en-US"/>
        </w:rPr>
        <w:t xml:space="preserve">a </w:t>
      </w:r>
      <w:r w:rsidR="00475069" w:rsidRPr="00A92B4B">
        <w:rPr>
          <w:color w:val="000000" w:themeColor="text1"/>
          <w:lang w:eastAsia="en-US"/>
        </w:rPr>
        <w:t xml:space="preserve">child’s dependency and awareness of their own academic progress and </w:t>
      </w:r>
      <w:r w:rsidR="00DE5B7F" w:rsidRPr="00A92B4B">
        <w:rPr>
          <w:color w:val="000000" w:themeColor="text1"/>
          <w:lang w:eastAsia="en-US"/>
        </w:rPr>
        <w:t xml:space="preserve">set </w:t>
      </w:r>
      <w:r w:rsidR="00475069" w:rsidRPr="00A92B4B">
        <w:rPr>
          <w:color w:val="000000" w:themeColor="text1"/>
          <w:lang w:eastAsia="en-US"/>
        </w:rPr>
        <w:t>goals (Lgr-1</w:t>
      </w:r>
      <w:r w:rsidR="00120819" w:rsidRPr="00A92B4B">
        <w:rPr>
          <w:color w:val="000000" w:themeColor="text1"/>
          <w:lang w:eastAsia="en-US"/>
        </w:rPr>
        <w:t>1; Lpo-94).</w:t>
      </w:r>
    </w:p>
    <w:p w14:paraId="1B968411" w14:textId="72359C4C" w:rsidR="00C1602B" w:rsidRDefault="00C1602B">
      <w:pPr>
        <w:pStyle w:val="Heading3"/>
      </w:pPr>
      <w:bookmarkStart w:id="46" w:name="_Toc330016632"/>
      <w:r>
        <w:t>Information sharing</w:t>
      </w:r>
      <w:bookmarkEnd w:id="46"/>
    </w:p>
    <w:p w14:paraId="1E084499" w14:textId="690B44FC" w:rsidR="00E21DC1" w:rsidRDefault="00E21DC1">
      <w:pPr>
        <w:spacing w:before="0" w:after="0"/>
        <w:rPr>
          <w:color w:val="000000"/>
          <w:lang w:eastAsia="en-US"/>
        </w:rPr>
      </w:pPr>
      <w:r w:rsidRPr="00E21DC1">
        <w:rPr>
          <w:color w:val="000000"/>
          <w:lang w:eastAsia="en-US"/>
        </w:rPr>
        <w:t>Academic information that is available to parents is accessible through an educational platform where each parent has their own log in</w:t>
      </w:r>
      <w:r w:rsidR="00992B6C">
        <w:rPr>
          <w:color w:val="000000"/>
          <w:lang w:eastAsia="en-US"/>
        </w:rPr>
        <w:t xml:space="preserve">. The use of information systems is </w:t>
      </w:r>
      <w:r w:rsidR="00777041">
        <w:rPr>
          <w:color w:val="000000"/>
          <w:lang w:eastAsia="en-US"/>
        </w:rPr>
        <w:t>an important aspect of information sharing according to Marcu et al. (2014)</w:t>
      </w:r>
      <w:r w:rsidR="00992B6C">
        <w:rPr>
          <w:color w:val="000000"/>
          <w:lang w:eastAsia="en-US"/>
        </w:rPr>
        <w:t>, which discusses this in the long-term loop of collaborative reflection</w:t>
      </w:r>
      <w:r w:rsidRPr="00E21DC1">
        <w:rPr>
          <w:color w:val="000000"/>
          <w:lang w:eastAsia="en-US"/>
        </w:rPr>
        <w:t>. These online portals were the source of complaint from all parents interviewed. They claimed logging in is difficult, slow, and the website is not user friendly. Parents much prefer the weekly letter that is sen</w:t>
      </w:r>
      <w:r w:rsidR="00184AEE">
        <w:rPr>
          <w:color w:val="000000"/>
          <w:lang w:eastAsia="en-US"/>
        </w:rPr>
        <w:t>t</w:t>
      </w:r>
      <w:r w:rsidRPr="00E21DC1">
        <w:rPr>
          <w:color w:val="000000"/>
          <w:lang w:eastAsia="en-US"/>
        </w:rPr>
        <w:t xml:space="preserve"> home by the student’s teachers, informing them how the week went, as well as academic information that is relayed during the in-person progress meetings. This information shows parents in Sweden much prefer receiving information and </w:t>
      </w:r>
      <w:r w:rsidRPr="00E21DC1">
        <w:rPr>
          <w:color w:val="000000"/>
          <w:lang w:eastAsia="en-US"/>
        </w:rPr>
        <w:lastRenderedPageBreak/>
        <w:t>communicating in a way that is less universal, such as the academic platform, and instead prefer means that are more personal.</w:t>
      </w:r>
    </w:p>
    <w:p w14:paraId="6E1C4F56" w14:textId="77777777" w:rsidR="00E21DC1" w:rsidRDefault="00E21DC1">
      <w:pPr>
        <w:spacing w:before="0" w:after="0"/>
        <w:rPr>
          <w:color w:val="000000"/>
          <w:lang w:eastAsia="en-US"/>
        </w:rPr>
      </w:pPr>
    </w:p>
    <w:p w14:paraId="74F46A58" w14:textId="0B826242" w:rsidR="009259CE" w:rsidRPr="00463407" w:rsidRDefault="00E21DC1">
      <w:pPr>
        <w:spacing w:before="0" w:after="0"/>
        <w:rPr>
          <w:rFonts w:ascii="Times" w:hAnsi="Times"/>
          <w:color w:val="000000" w:themeColor="text1"/>
          <w:sz w:val="20"/>
          <w:szCs w:val="20"/>
          <w:lang w:eastAsia="en-US"/>
        </w:rPr>
      </w:pPr>
      <w:r w:rsidRPr="00E21DC1">
        <w:rPr>
          <w:color w:val="000000"/>
          <w:lang w:eastAsia="en-US"/>
        </w:rPr>
        <w:t>Unlike the academic information, there is no universal platform used to display student’s behavioral data. Every parent has the required performance review meeting each term where behavioral information is discussed, but other than that, the sharing of this information is based on parent request and teacher discretion. Each student has unique behavior</w:t>
      </w:r>
      <w:r w:rsidR="00EF6F2F">
        <w:rPr>
          <w:color w:val="000000"/>
          <w:lang w:eastAsia="en-US"/>
        </w:rPr>
        <w:t>al</w:t>
      </w:r>
      <w:r w:rsidRPr="00E21DC1">
        <w:rPr>
          <w:color w:val="000000"/>
          <w:lang w:eastAsia="en-US"/>
        </w:rPr>
        <w:t xml:space="preserve"> goals and trends that are tracked by teachers, making it easier for staff to provide parents with their own individualized information schedule and content. One united platform could impede or limit the amount and type of information teachers provide to parents. In the case of the student who was sent home pictures prior to going on a trip, </w:t>
      </w:r>
      <w:r w:rsidR="00EF6F2F">
        <w:rPr>
          <w:color w:val="000000"/>
          <w:lang w:eastAsia="en-US"/>
        </w:rPr>
        <w:t>a</w:t>
      </w:r>
      <w:r w:rsidR="00EF6F2F" w:rsidRPr="00E21DC1">
        <w:rPr>
          <w:color w:val="000000"/>
          <w:lang w:eastAsia="en-US"/>
        </w:rPr>
        <w:t xml:space="preserve"> </w:t>
      </w:r>
      <w:r w:rsidRPr="00E21DC1">
        <w:rPr>
          <w:color w:val="000000"/>
          <w:lang w:eastAsia="en-US"/>
        </w:rPr>
        <w:t>platform could hinder the teacher’s ability to send those pictures. The platform may not provide a means of sending such materials, or could require other information in the form of a template to be sent as well, creating extra work, and slowing the process for teachers.</w:t>
      </w:r>
      <w:r w:rsidR="00463407">
        <w:rPr>
          <w:rFonts w:ascii="Times" w:hAnsi="Times"/>
          <w:sz w:val="20"/>
          <w:szCs w:val="20"/>
          <w:lang w:eastAsia="en-US"/>
        </w:rPr>
        <w:t xml:space="preserve"> </w:t>
      </w:r>
      <w:r w:rsidR="005B0480" w:rsidRPr="00463407">
        <w:rPr>
          <w:color w:val="000000" w:themeColor="text1"/>
          <w:lang w:eastAsia="en-US"/>
        </w:rPr>
        <w:t>This is</w:t>
      </w:r>
      <w:r w:rsidR="009259CE" w:rsidRPr="00463407">
        <w:rPr>
          <w:color w:val="000000" w:themeColor="text1"/>
          <w:lang w:eastAsia="en-US"/>
        </w:rPr>
        <w:t xml:space="preserve"> in conjunction with the transactive process (Brauner </w:t>
      </w:r>
      <w:r w:rsidR="008364AB">
        <w:rPr>
          <w:color w:val="000000" w:themeColor="text1"/>
          <w:lang w:eastAsia="en-US"/>
        </w:rPr>
        <w:t>&amp;</w:t>
      </w:r>
      <w:r w:rsidR="008364AB" w:rsidRPr="00463407">
        <w:rPr>
          <w:color w:val="000000" w:themeColor="text1"/>
          <w:lang w:eastAsia="en-US"/>
        </w:rPr>
        <w:t xml:space="preserve"> </w:t>
      </w:r>
      <w:r w:rsidR="009259CE" w:rsidRPr="00463407">
        <w:rPr>
          <w:color w:val="000000" w:themeColor="text1"/>
          <w:lang w:eastAsia="en-US"/>
        </w:rPr>
        <w:t>Becker, 2006) and the framework of collaborative reflection, which shows the importance</w:t>
      </w:r>
      <w:r w:rsidRPr="00463407">
        <w:rPr>
          <w:color w:val="000000" w:themeColor="text1"/>
          <w:lang w:eastAsia="en-US"/>
        </w:rPr>
        <w:t xml:space="preserve"> and possibility</w:t>
      </w:r>
      <w:r w:rsidR="009259CE" w:rsidRPr="00463407">
        <w:rPr>
          <w:color w:val="000000" w:themeColor="text1"/>
          <w:lang w:eastAsia="en-US"/>
        </w:rPr>
        <w:t xml:space="preserve"> of using systems for sharing and accessing data in an intuitive way (Marcu</w:t>
      </w:r>
      <w:r w:rsidR="000303F9">
        <w:rPr>
          <w:color w:val="000000" w:themeColor="text1"/>
          <w:lang w:eastAsia="en-US"/>
        </w:rPr>
        <w:t xml:space="preserve"> et al</w:t>
      </w:r>
      <w:r w:rsidR="009259CE" w:rsidRPr="00463407">
        <w:rPr>
          <w:color w:val="000000" w:themeColor="text1"/>
          <w:lang w:eastAsia="en-US"/>
        </w:rPr>
        <w:t xml:space="preserve">, 2014; Brauner </w:t>
      </w:r>
      <w:r w:rsidR="00656BF9">
        <w:rPr>
          <w:color w:val="000000" w:themeColor="text1"/>
          <w:lang w:eastAsia="en-US"/>
        </w:rPr>
        <w:t>&amp;</w:t>
      </w:r>
      <w:r w:rsidR="00656BF9" w:rsidRPr="00463407">
        <w:rPr>
          <w:color w:val="000000" w:themeColor="text1"/>
          <w:lang w:eastAsia="en-US"/>
        </w:rPr>
        <w:t xml:space="preserve"> </w:t>
      </w:r>
      <w:r w:rsidR="009259CE" w:rsidRPr="00463407">
        <w:rPr>
          <w:color w:val="000000" w:themeColor="text1"/>
          <w:lang w:eastAsia="en-US"/>
        </w:rPr>
        <w:t xml:space="preserve">Becker, 2006). </w:t>
      </w:r>
      <w:r w:rsidR="00C54DFB" w:rsidRPr="00463407">
        <w:rPr>
          <w:color w:val="000000" w:themeColor="text1"/>
          <w:lang w:eastAsia="en-US"/>
        </w:rPr>
        <w:t>The outer loop of collaborative reflection reflects on the significance to disseminate information, which can be achieved by the use of an information system (Marcu</w:t>
      </w:r>
      <w:r w:rsidR="00675AD5">
        <w:rPr>
          <w:color w:val="000000" w:themeColor="text1"/>
          <w:lang w:eastAsia="en-US"/>
        </w:rPr>
        <w:t xml:space="preserve"> et al, </w:t>
      </w:r>
      <w:r w:rsidR="00C54DFB" w:rsidRPr="00463407">
        <w:rPr>
          <w:color w:val="000000" w:themeColor="text1"/>
          <w:lang w:eastAsia="en-US"/>
        </w:rPr>
        <w:t xml:space="preserve">2014). </w:t>
      </w:r>
    </w:p>
    <w:p w14:paraId="0888F971" w14:textId="77777777" w:rsidR="00C54DFB" w:rsidRDefault="00C54DFB">
      <w:pPr>
        <w:spacing w:before="0" w:after="0"/>
        <w:rPr>
          <w:color w:val="C00000"/>
          <w:lang w:eastAsia="en-US"/>
        </w:rPr>
      </w:pPr>
    </w:p>
    <w:p w14:paraId="66449EFC" w14:textId="47100A96" w:rsidR="00C54DFB" w:rsidRDefault="00C54DFB">
      <w:pPr>
        <w:spacing w:before="0" w:after="0"/>
        <w:rPr>
          <w:color w:val="000000"/>
          <w:lang w:eastAsia="en-US"/>
        </w:rPr>
      </w:pPr>
      <w:r w:rsidRPr="00C54DFB">
        <w:rPr>
          <w:color w:val="000000"/>
          <w:lang w:eastAsia="en-US"/>
        </w:rPr>
        <w:t>Across most parents interviewed, they expressed wanting further behavioral data on their child’s social skills and interaction in the classroom. They would also like to see these types of skills integrated into the action plans, providing goals for the students to work towards. Social skills and human interaction are two things that a lot of children with special needs struggle with immensely. Incorporating these goals into the student’s action plans, will not only improve their way of life, but will help them to better assimilate into society, increasing their functionality.</w:t>
      </w:r>
      <w:r w:rsidR="00F67152">
        <w:rPr>
          <w:color w:val="000000"/>
          <w:lang w:eastAsia="en-US"/>
        </w:rPr>
        <w:t xml:space="preserve"> The importance of interaction between entities is a key aspect in the theory of Transactive knowledge systems (Brauner &amp; Becker, 2006), where the group mind plays a very important role </w:t>
      </w:r>
      <w:r w:rsidR="00190A6F">
        <w:rPr>
          <w:color w:val="000000"/>
          <w:lang w:eastAsia="en-US"/>
        </w:rPr>
        <w:t xml:space="preserve">in the creation of a reliable and healthy relationship between the parties. </w:t>
      </w:r>
    </w:p>
    <w:p w14:paraId="6777E562" w14:textId="77777777" w:rsidR="00C54DFB" w:rsidRPr="00C54DFB" w:rsidRDefault="00C54DFB">
      <w:pPr>
        <w:spacing w:before="0" w:after="0"/>
        <w:rPr>
          <w:rFonts w:ascii="Times" w:hAnsi="Times"/>
          <w:sz w:val="20"/>
          <w:szCs w:val="20"/>
          <w:lang w:eastAsia="en-US"/>
        </w:rPr>
      </w:pPr>
    </w:p>
    <w:p w14:paraId="31E0994C" w14:textId="4592C861" w:rsidR="00634E73" w:rsidRPr="004669EA" w:rsidRDefault="00C54DFB">
      <w:pPr>
        <w:spacing w:before="0" w:after="0"/>
        <w:rPr>
          <w:color w:val="C00000"/>
          <w:lang w:eastAsia="en-US"/>
        </w:rPr>
      </w:pPr>
      <w:r w:rsidRPr="00C54DFB">
        <w:rPr>
          <w:color w:val="000000"/>
          <w:lang w:eastAsia="en-US"/>
        </w:rPr>
        <w:t>When teachers send home any type of behavioral or academic information, what they say, and how they word the data will ultimately affect the way the parent reads and interprets what is being shared. This interpretation will the</w:t>
      </w:r>
      <w:r w:rsidR="000E0FCE">
        <w:rPr>
          <w:color w:val="000000"/>
          <w:lang w:eastAsia="en-US"/>
        </w:rPr>
        <w:t>n</w:t>
      </w:r>
      <w:r w:rsidRPr="00C54DFB">
        <w:rPr>
          <w:color w:val="000000"/>
          <w:lang w:eastAsia="en-US"/>
        </w:rPr>
        <w:t xml:space="preserve"> affect the parent’s mood, and eventually the way they interact with their child. Teachers are aware that every time they send home any positive or negative feedback, they are setting off a chain reaction, in which the person who is ultimately </w:t>
      </w:r>
      <w:r w:rsidR="000E0FCE" w:rsidRPr="00C54DFB">
        <w:rPr>
          <w:color w:val="000000"/>
          <w:lang w:eastAsia="en-US"/>
        </w:rPr>
        <w:t>affected</w:t>
      </w:r>
      <w:r w:rsidRPr="00C54DFB">
        <w:rPr>
          <w:color w:val="000000"/>
          <w:lang w:eastAsia="en-US"/>
        </w:rPr>
        <w:t xml:space="preserve"> is the student. Due to this information pipeline, the teachers have a power and responsibility to not only share the truth with parents about what goes on in the classroom, but they also have a great influence on the type of interactions that take place between parent and student at home. With this effect, teachers must use their best judgment to decide what information should be presented and how, keeping in mind the best interest of the child as well as keep intact the trust and rapport they have built with the parents.</w:t>
      </w:r>
      <w:r w:rsidR="00FD1411">
        <w:rPr>
          <w:rFonts w:ascii="Times" w:hAnsi="Times"/>
          <w:sz w:val="20"/>
          <w:szCs w:val="20"/>
          <w:lang w:eastAsia="en-US"/>
        </w:rPr>
        <w:t xml:space="preserve"> </w:t>
      </w:r>
      <w:r w:rsidR="00FE30F4" w:rsidRPr="00FD1411">
        <w:rPr>
          <w:color w:val="000000" w:themeColor="text1"/>
          <w:lang w:eastAsia="en-US"/>
        </w:rPr>
        <w:t>Th</w:t>
      </w:r>
      <w:r w:rsidR="00FD1411" w:rsidRPr="00FD1411">
        <w:rPr>
          <w:color w:val="000000" w:themeColor="text1"/>
          <w:lang w:eastAsia="en-US"/>
        </w:rPr>
        <w:t xml:space="preserve">is </w:t>
      </w:r>
      <w:r w:rsidR="00FD1411">
        <w:rPr>
          <w:color w:val="000000" w:themeColor="text1"/>
          <w:lang w:eastAsia="en-US"/>
        </w:rPr>
        <w:t>elaborates on</w:t>
      </w:r>
      <w:r w:rsidR="00FE30F4" w:rsidRPr="00FD1411">
        <w:rPr>
          <w:color w:val="000000" w:themeColor="text1"/>
          <w:lang w:eastAsia="en-US"/>
        </w:rPr>
        <w:t xml:space="preserve"> the concepts of collaborative </w:t>
      </w:r>
      <w:r w:rsidR="00C61BD4" w:rsidRPr="00FD1411">
        <w:rPr>
          <w:color w:val="000000" w:themeColor="text1"/>
          <w:lang w:eastAsia="en-US"/>
        </w:rPr>
        <w:t>sense making</w:t>
      </w:r>
      <w:r w:rsidR="00FE30F4" w:rsidRPr="00FD1411">
        <w:rPr>
          <w:color w:val="000000" w:themeColor="text1"/>
          <w:lang w:eastAsia="en-US"/>
        </w:rPr>
        <w:t xml:space="preserve"> (Paul </w:t>
      </w:r>
      <w:r w:rsidR="0021655F">
        <w:rPr>
          <w:color w:val="000000" w:themeColor="text1"/>
          <w:lang w:eastAsia="en-US"/>
        </w:rPr>
        <w:t>&amp;</w:t>
      </w:r>
      <w:r w:rsidR="0021655F" w:rsidRPr="00FD1411">
        <w:rPr>
          <w:color w:val="000000" w:themeColor="text1"/>
          <w:lang w:eastAsia="en-US"/>
        </w:rPr>
        <w:t xml:space="preserve"> </w:t>
      </w:r>
      <w:r w:rsidR="00FE30F4" w:rsidRPr="00FD1411">
        <w:rPr>
          <w:color w:val="000000" w:themeColor="text1"/>
          <w:lang w:eastAsia="en-US"/>
        </w:rPr>
        <w:t>Reddy, 2010; Klein</w:t>
      </w:r>
      <w:r w:rsidR="008B16B1">
        <w:rPr>
          <w:color w:val="000000" w:themeColor="text1"/>
          <w:lang w:eastAsia="en-US"/>
        </w:rPr>
        <w:t xml:space="preserve"> et al</w:t>
      </w:r>
      <w:r w:rsidR="00FE30F4" w:rsidRPr="00FD1411">
        <w:rPr>
          <w:color w:val="000000" w:themeColor="text1"/>
          <w:lang w:eastAsia="en-US"/>
        </w:rPr>
        <w:t>, 2006) being implemented by the teachers and other school staff. The inner and outer loops of collaborative reflection (Marcu</w:t>
      </w:r>
      <w:r w:rsidR="00B06D5D">
        <w:rPr>
          <w:color w:val="000000" w:themeColor="text1"/>
          <w:lang w:eastAsia="en-US"/>
        </w:rPr>
        <w:t xml:space="preserve"> et al,</w:t>
      </w:r>
      <w:r w:rsidR="005F417D">
        <w:rPr>
          <w:color w:val="000000" w:themeColor="text1"/>
          <w:lang w:eastAsia="en-US"/>
        </w:rPr>
        <w:t xml:space="preserve"> </w:t>
      </w:r>
      <w:r w:rsidR="00FE30F4" w:rsidRPr="00FD1411">
        <w:rPr>
          <w:color w:val="000000" w:themeColor="text1"/>
          <w:lang w:eastAsia="en-US"/>
        </w:rPr>
        <w:t xml:space="preserve">2014) which states that stakeholders should reflect, corroborate, </w:t>
      </w:r>
      <w:r w:rsidR="00FE30F4" w:rsidRPr="00FD1411">
        <w:rPr>
          <w:color w:val="000000" w:themeColor="text1"/>
          <w:lang w:eastAsia="en-US"/>
        </w:rPr>
        <w:lastRenderedPageBreak/>
        <w:t xml:space="preserve">evaluate and disseminate information states the essence of creating communication and documentation practices that </w:t>
      </w:r>
      <w:r w:rsidR="00EF6F2F">
        <w:rPr>
          <w:color w:val="000000" w:themeColor="text1"/>
          <w:lang w:eastAsia="en-US"/>
        </w:rPr>
        <w:t>serves</w:t>
      </w:r>
      <w:r w:rsidR="00EF6F2F" w:rsidRPr="00FD1411">
        <w:rPr>
          <w:color w:val="000000" w:themeColor="text1"/>
          <w:lang w:eastAsia="en-US"/>
        </w:rPr>
        <w:t xml:space="preserve"> </w:t>
      </w:r>
      <w:r w:rsidR="00FE30F4" w:rsidRPr="00FD1411">
        <w:rPr>
          <w:color w:val="000000" w:themeColor="text1"/>
          <w:lang w:eastAsia="en-US"/>
        </w:rPr>
        <w:t>the concerned parties.</w:t>
      </w:r>
      <w:r w:rsidR="004669EA">
        <w:rPr>
          <w:color w:val="000000" w:themeColor="text1"/>
          <w:lang w:eastAsia="en-US"/>
        </w:rPr>
        <w:t xml:space="preserve"> </w:t>
      </w:r>
    </w:p>
    <w:p w14:paraId="7A3DA1B9" w14:textId="0DB9FE48" w:rsidR="00C1602B" w:rsidRDefault="00C1602B">
      <w:pPr>
        <w:pStyle w:val="Heading3"/>
      </w:pPr>
      <w:bookmarkStart w:id="47" w:name="_Toc330016633"/>
      <w:r>
        <w:t>Improving communication</w:t>
      </w:r>
      <w:bookmarkEnd w:id="47"/>
    </w:p>
    <w:p w14:paraId="32E4207C" w14:textId="2B1DFDAB" w:rsidR="00120819" w:rsidRDefault="003870BB">
      <w:pPr>
        <w:spacing w:before="0" w:after="0"/>
        <w:rPr>
          <w:color w:val="000000" w:themeColor="text1"/>
          <w:lang w:eastAsia="en-US"/>
        </w:rPr>
      </w:pPr>
      <w:r w:rsidRPr="003870BB">
        <w:rPr>
          <w:color w:val="000000"/>
          <w:lang w:eastAsia="en-US"/>
        </w:rPr>
        <w:t xml:space="preserve">As a collective, parents expressed great satisfaction </w:t>
      </w:r>
      <w:r w:rsidR="00EF6F2F">
        <w:rPr>
          <w:color w:val="000000"/>
          <w:lang w:eastAsia="en-US"/>
        </w:rPr>
        <w:t>the</w:t>
      </w:r>
      <w:r w:rsidRPr="003870BB">
        <w:rPr>
          <w:color w:val="000000"/>
          <w:lang w:eastAsia="en-US"/>
        </w:rPr>
        <w:t xml:space="preserve"> current methods of communication and its content. For this population in Sweden, </w:t>
      </w:r>
      <w:r w:rsidR="00EF6F2F">
        <w:rPr>
          <w:color w:val="000000"/>
          <w:lang w:eastAsia="en-US"/>
        </w:rPr>
        <w:t>the</w:t>
      </w:r>
      <w:r w:rsidR="00EF6F2F" w:rsidRPr="003870BB">
        <w:rPr>
          <w:color w:val="000000"/>
          <w:lang w:eastAsia="en-US"/>
        </w:rPr>
        <w:t xml:space="preserve"> </w:t>
      </w:r>
      <w:r w:rsidRPr="003870BB">
        <w:rPr>
          <w:color w:val="000000"/>
          <w:lang w:eastAsia="en-US"/>
        </w:rPr>
        <w:t>motto of communication by need works perfectly for them. Not having a universal platform for data sharing, and instead collaborating with parents on an individualized basis, is not only the current system enacted, but also what would occur in an ideal world for the parents interviewed. Parents want to feel heard and like their child is special, which is exactly what the current means achieve. Providing more information to parents th</w:t>
      </w:r>
      <w:r w:rsidR="00EF6F2F">
        <w:rPr>
          <w:color w:val="000000"/>
          <w:lang w:eastAsia="en-US"/>
        </w:rPr>
        <w:t>a</w:t>
      </w:r>
      <w:r w:rsidRPr="003870BB">
        <w:rPr>
          <w:color w:val="000000"/>
          <w:lang w:eastAsia="en-US"/>
        </w:rPr>
        <w:t>n they request, seems to make them nervous and uneasy. Additional data would put added pressure on them to do something with what was provided. This resistance to added information could stem from a fear of confusion with what to do with the data, potentially putting more pressure or blame on themselves to do more than they already are.</w:t>
      </w:r>
      <w:r w:rsidR="004174EC">
        <w:rPr>
          <w:color w:val="000000"/>
          <w:lang w:eastAsia="en-US"/>
        </w:rPr>
        <w:t xml:space="preserve"> </w:t>
      </w:r>
      <w:r w:rsidR="005F5944" w:rsidRPr="00CE7343">
        <w:rPr>
          <w:color w:val="000000" w:themeColor="text1"/>
          <w:lang w:eastAsia="en-US"/>
        </w:rPr>
        <w:t>Maintaining</w:t>
      </w:r>
      <w:r w:rsidR="004174EC" w:rsidRPr="00CE7343">
        <w:rPr>
          <w:color w:val="000000" w:themeColor="text1"/>
          <w:lang w:eastAsia="en-US"/>
        </w:rPr>
        <w:t xml:space="preserve"> too much and a </w:t>
      </w:r>
      <w:r w:rsidR="00120819" w:rsidRPr="00CE7343">
        <w:rPr>
          <w:color w:val="000000" w:themeColor="text1"/>
          <w:lang w:eastAsia="en-US"/>
        </w:rPr>
        <w:t xml:space="preserve">mutual metaknowledge between all involved parties when data sharing practices are being implemented </w:t>
      </w:r>
      <w:r w:rsidR="005F5944" w:rsidRPr="00CE7343">
        <w:rPr>
          <w:color w:val="000000" w:themeColor="text1"/>
          <w:lang w:eastAsia="en-US"/>
        </w:rPr>
        <w:t xml:space="preserve">can in some instances become very difficult </w:t>
      </w:r>
      <w:r w:rsidR="00120819" w:rsidRPr="00CE7343">
        <w:rPr>
          <w:color w:val="000000" w:themeColor="text1"/>
          <w:lang w:eastAsia="en-US"/>
        </w:rPr>
        <w:t xml:space="preserve">(Brauner </w:t>
      </w:r>
      <w:r w:rsidR="00557598">
        <w:rPr>
          <w:color w:val="000000" w:themeColor="text1"/>
          <w:lang w:eastAsia="en-US"/>
        </w:rPr>
        <w:t>&amp;</w:t>
      </w:r>
      <w:r w:rsidR="00032458" w:rsidRPr="00CE7343">
        <w:rPr>
          <w:color w:val="000000" w:themeColor="text1"/>
          <w:lang w:eastAsia="en-US"/>
        </w:rPr>
        <w:t xml:space="preserve"> </w:t>
      </w:r>
      <w:r w:rsidR="00120819" w:rsidRPr="00CE7343">
        <w:rPr>
          <w:color w:val="000000" w:themeColor="text1"/>
          <w:lang w:eastAsia="en-US"/>
        </w:rPr>
        <w:t>Becker, 2006).  </w:t>
      </w:r>
    </w:p>
    <w:p w14:paraId="4690C90B" w14:textId="77FB8776" w:rsidR="00A83B9E" w:rsidRDefault="00A83B9E">
      <w:pPr>
        <w:pStyle w:val="Heading2"/>
      </w:pPr>
      <w:bookmarkStart w:id="48" w:name="_Toc330016634"/>
      <w:r>
        <w:t xml:space="preserve">USA </w:t>
      </w:r>
      <w:r w:rsidR="00352517">
        <w:t>analysis</w:t>
      </w:r>
      <w:bookmarkEnd w:id="48"/>
    </w:p>
    <w:p w14:paraId="3B7D9578" w14:textId="08335AF5" w:rsidR="00A83B9E" w:rsidRDefault="00A83B9E">
      <w:pPr>
        <w:pStyle w:val="Heading3"/>
      </w:pPr>
      <w:bookmarkStart w:id="49" w:name="_Toc330016635"/>
      <w:r>
        <w:t>Means of communication</w:t>
      </w:r>
      <w:bookmarkEnd w:id="49"/>
    </w:p>
    <w:p w14:paraId="2D07286D" w14:textId="0FB60139" w:rsidR="0067207F" w:rsidRDefault="0067207F" w:rsidP="00F67B6B">
      <w:pPr>
        <w:spacing w:before="0" w:after="0"/>
        <w:rPr>
          <w:rFonts w:eastAsiaTheme="minorEastAsia"/>
        </w:rPr>
      </w:pPr>
      <w:r w:rsidRPr="00EB628C">
        <w:rPr>
          <w:rFonts w:eastAsiaTheme="minorEastAsia"/>
        </w:rPr>
        <w:t xml:space="preserve">Face-to-face communication between a parent and teacher is essential because it helps build rapport between the two parties, and is the most effective form of back and forth communication, providing quick answers. The parents from the United States who were interviewed only have one scheduled in-person meeting with faculty and teachers that takes place at the beginning of the year. After that, it is up to the parents and teachers to schedule times to meet on their own. Unfortunately, teachers are reluctant to work past school hours to meet with parents who work during the day. Not only does this cause frustration for parents, but it added to their lack of trust in their child’s teachers. Meeting with someone in-person builds a relationship and mutual understanding that both parties are looking out for the best interest of the child. By not having face-to-face meetings parents and teachers in the </w:t>
      </w:r>
      <w:r w:rsidR="00FA79F4" w:rsidRPr="00FA79F4">
        <w:rPr>
          <w:rFonts w:eastAsiaTheme="minorEastAsia"/>
        </w:rPr>
        <w:t>United States</w:t>
      </w:r>
      <w:r w:rsidRPr="00EB628C">
        <w:rPr>
          <w:rFonts w:eastAsiaTheme="minorEastAsia"/>
        </w:rPr>
        <w:t xml:space="preserve"> are hindering their relationship when they should be standing as a united unit. </w:t>
      </w:r>
      <w:r w:rsidR="00EB628C">
        <w:rPr>
          <w:rFonts w:eastAsiaTheme="minorEastAsia"/>
        </w:rPr>
        <w:t xml:space="preserve">This issue could be addressed by the addition or creation of </w:t>
      </w:r>
      <w:r w:rsidR="00515C58">
        <w:rPr>
          <w:rFonts w:eastAsiaTheme="minorEastAsia"/>
        </w:rPr>
        <w:t>an</w:t>
      </w:r>
      <w:r w:rsidR="00EB628C">
        <w:rPr>
          <w:rFonts w:eastAsiaTheme="minorEastAsia"/>
        </w:rPr>
        <w:t xml:space="preserve"> information system (Marcu et al. 2014), where parents could access d</w:t>
      </w:r>
      <w:r w:rsidR="000C0C33">
        <w:rPr>
          <w:rFonts w:eastAsiaTheme="minorEastAsia"/>
        </w:rPr>
        <w:t>ata at any time, from any place.</w:t>
      </w:r>
    </w:p>
    <w:p w14:paraId="04D0FF6B" w14:textId="77777777" w:rsidR="00F67B6B" w:rsidRPr="00EB628C" w:rsidRDefault="00F67B6B" w:rsidP="00F67B6B">
      <w:pPr>
        <w:spacing w:before="0" w:after="0"/>
        <w:rPr>
          <w:rFonts w:eastAsiaTheme="minorEastAsia"/>
        </w:rPr>
      </w:pPr>
    </w:p>
    <w:p w14:paraId="5EB270E6" w14:textId="77777777" w:rsidR="0067207F" w:rsidRDefault="0067207F" w:rsidP="00F67B6B">
      <w:pPr>
        <w:spacing w:before="0" w:after="0"/>
        <w:rPr>
          <w:rFonts w:eastAsiaTheme="minorEastAsia"/>
        </w:rPr>
      </w:pPr>
      <w:r w:rsidRPr="00EB628C">
        <w:rPr>
          <w:rFonts w:eastAsiaTheme="minorEastAsia"/>
        </w:rPr>
        <w:t xml:space="preserve">Children are not the most reliable informants, and for parents this can be problematic, especially when they are the only source of information. In the United States, all parents interviewed said their children were the ones who were responsible for either bringing back and forth a piece of paper with information on it, or the sole ones providing information on the day’s activities based on what they recall or are willing to share. Child reliant communication, especially in this population can be unsettling for parents not only due to its bias nature, but also because it raises a question of authenticity and accuracy. </w:t>
      </w:r>
    </w:p>
    <w:p w14:paraId="27C8F51E" w14:textId="77777777" w:rsidR="0067207F" w:rsidRDefault="0067207F" w:rsidP="00F67B6B">
      <w:pPr>
        <w:spacing w:before="0" w:after="0"/>
        <w:rPr>
          <w:rFonts w:eastAsiaTheme="minorEastAsia"/>
        </w:rPr>
      </w:pPr>
    </w:p>
    <w:p w14:paraId="2020FFEF" w14:textId="62165D13" w:rsidR="0067207F" w:rsidRPr="00EB628C" w:rsidRDefault="0067207F" w:rsidP="00F67B6B">
      <w:pPr>
        <w:spacing w:before="0" w:after="0"/>
        <w:rPr>
          <w:rFonts w:eastAsiaTheme="minorEastAsia"/>
        </w:rPr>
      </w:pPr>
      <w:r w:rsidRPr="00EB628C">
        <w:rPr>
          <w:rFonts w:eastAsiaTheme="minorEastAsia"/>
        </w:rPr>
        <w:lastRenderedPageBreak/>
        <w:t>Electronic means of communication was preferred across the board by parents interviewed. By using email, text messaging, an app, or the phone, parents don’t have to worry about their child remembering to bring home a piece of paper from the teacher, or the possibility of it getting lost. Parents no longer have to wonder if the teacher received their note or if it’s still at the bottom of their child’s bag. Paper based communication is not conducive for back and forth communication between stakeholders</w:t>
      </w:r>
      <w:r w:rsidR="00F25D27">
        <w:rPr>
          <w:rFonts w:eastAsiaTheme="minorEastAsia"/>
        </w:rPr>
        <w:t>, an issue that Marcu et al. (2013) brings up in their paper</w:t>
      </w:r>
      <w:r w:rsidRPr="00EB628C">
        <w:rPr>
          <w:rFonts w:eastAsiaTheme="minorEastAsia"/>
        </w:rPr>
        <w:t>. Electronic communication allows for timely same day responses, whereas notes written on paper could take up to a day to be returned at the earliest. Urgent matters could not be discussed by paper, and the way the standardized sheet is set up, there is no room for parent comments or questions. This lack of correspondence space can contribute to the lack of trust and homogeneity between parents and teachers. A paper that teachers created to send data home not allowing parent input can be upsetting or unsettling for some. It can also contribute to parents not liking paper based communication due to its reliance on staff. Electronic means</w:t>
      </w:r>
      <w:r w:rsidR="00174FD8">
        <w:rPr>
          <w:rFonts w:eastAsiaTheme="minorEastAsia"/>
        </w:rPr>
        <w:t>, like the use of an information system or learning management system (Marcu et al. 2013)</w:t>
      </w:r>
      <w:r w:rsidRPr="00EB628C">
        <w:rPr>
          <w:rFonts w:eastAsiaTheme="minorEastAsia"/>
        </w:rPr>
        <w:t xml:space="preserve"> can be automated and parents can send how ever many comments and questions to staff, knowing they will see them, eliminating the uncertainty that comes with paper. </w:t>
      </w:r>
    </w:p>
    <w:p w14:paraId="5C356A14" w14:textId="5402304A" w:rsidR="00A83B9E" w:rsidRDefault="00A83B9E">
      <w:pPr>
        <w:pStyle w:val="Heading3"/>
      </w:pPr>
      <w:bookmarkStart w:id="50" w:name="_Toc330016636"/>
      <w:r>
        <w:t>Information sharing</w:t>
      </w:r>
      <w:bookmarkEnd w:id="50"/>
    </w:p>
    <w:p w14:paraId="3D1FE5B4" w14:textId="7855AF33" w:rsidR="00C97595" w:rsidRDefault="00C97595" w:rsidP="00F67B6B">
      <w:pPr>
        <w:spacing w:before="0" w:after="0"/>
        <w:rPr>
          <w:rFonts w:eastAsiaTheme="minorEastAsia"/>
        </w:rPr>
      </w:pPr>
      <w:r w:rsidRPr="00EB628C">
        <w:rPr>
          <w:rFonts w:eastAsiaTheme="minorEastAsia"/>
        </w:rPr>
        <w:t>The parents interviewed believe that they only hear from the school when their child does something wrong. By this point the student is already in trouble, and there is nothing the parent can do. Especially in special education, being proactive rather than reactive is important. Parents want to know what is going on before their child is suspended from school, thinking the situation did not have to escalate to that point if contact was made sooner. Teachers and staff being retroactive in their decision making and only contacting parents with bad news, adds to the lack of trust between entities. Parents want to hear good news too, but instead are only spoken to when something goes wrong.</w:t>
      </w:r>
      <w:r w:rsidR="00C35757">
        <w:rPr>
          <w:rFonts w:eastAsiaTheme="minorEastAsia"/>
        </w:rPr>
        <w:t xml:space="preserve"> </w:t>
      </w:r>
    </w:p>
    <w:p w14:paraId="7BDC80DF" w14:textId="77777777" w:rsidR="00D33CDB" w:rsidRDefault="00D33CDB" w:rsidP="00F67B6B">
      <w:pPr>
        <w:spacing w:before="0" w:after="0"/>
        <w:rPr>
          <w:rFonts w:eastAsiaTheme="minorEastAsia"/>
        </w:rPr>
      </w:pPr>
    </w:p>
    <w:p w14:paraId="561DDC94" w14:textId="7303F5A7" w:rsidR="00C97595" w:rsidRDefault="00C97595" w:rsidP="00F67B6B">
      <w:pPr>
        <w:spacing w:before="0" w:after="0"/>
        <w:rPr>
          <w:rFonts w:eastAsiaTheme="minorEastAsia"/>
        </w:rPr>
      </w:pPr>
      <w:r w:rsidRPr="00EB628C">
        <w:rPr>
          <w:rFonts w:eastAsiaTheme="minorEastAsia"/>
        </w:rPr>
        <w:t xml:space="preserve">When data lacks detail or context, it is hard to make sense of it enough to make decisions and use it to reinforce lessons taught at school. </w:t>
      </w:r>
      <w:r w:rsidR="00AE7B19">
        <w:rPr>
          <w:rFonts w:eastAsiaTheme="minorEastAsia"/>
        </w:rPr>
        <w:t xml:space="preserve">The importance of sense making is a topic that Weick (1993) brings up in his book. </w:t>
      </w:r>
      <w:r w:rsidRPr="00EB628C">
        <w:rPr>
          <w:rFonts w:eastAsiaTheme="minorEastAsia"/>
        </w:rPr>
        <w:t>Behavioral and academic information need to written and displayed clearly for parents so they can understand how their child is preforming and behaving when they are not around.</w:t>
      </w:r>
      <w:r w:rsidR="00C0457B">
        <w:rPr>
          <w:rFonts w:eastAsiaTheme="minorEastAsia"/>
        </w:rPr>
        <w:t xml:space="preserve"> Elaborating and reframing data and knowledge is an aspect of Transactive Memory Systems that Klein et al (2006) discusses.</w:t>
      </w:r>
      <w:r w:rsidR="006E0AB4">
        <w:rPr>
          <w:rFonts w:eastAsiaTheme="minorEastAsia"/>
        </w:rPr>
        <w:t xml:space="preserve"> They mention the importance of sense making by questioning and doubting data. </w:t>
      </w:r>
      <w:r w:rsidRPr="00EB628C">
        <w:rPr>
          <w:rFonts w:eastAsiaTheme="minorEastAsia"/>
        </w:rPr>
        <w:t xml:space="preserve">The information from the school day needs to be coherent enough so parents can use it continuing the learning process at home and have it facilitate conversations with their child. Parents need to understand what happens in the classroom, especially if the child does not, so they can learn more effectively and efficiently. Information is also essential to parents so they can make informed decisions about their child’s placement and services. Without accurate or easily understood data, parents may not make the best decision about their child’s health care needs. </w:t>
      </w:r>
    </w:p>
    <w:p w14:paraId="6E3B814E" w14:textId="77777777" w:rsidR="00D33CDB" w:rsidRPr="00EB628C" w:rsidRDefault="00D33CDB" w:rsidP="00F67B6B">
      <w:pPr>
        <w:spacing w:before="0" w:after="0"/>
        <w:rPr>
          <w:rFonts w:eastAsiaTheme="minorEastAsia"/>
        </w:rPr>
      </w:pPr>
    </w:p>
    <w:p w14:paraId="7E43F3CC" w14:textId="1206315E" w:rsidR="00C97595" w:rsidRDefault="00C97595" w:rsidP="00F67B6B">
      <w:pPr>
        <w:spacing w:before="0" w:after="0"/>
        <w:rPr>
          <w:rFonts w:eastAsiaTheme="minorEastAsia"/>
        </w:rPr>
      </w:pPr>
      <w:r w:rsidRPr="00EB628C">
        <w:rPr>
          <w:rFonts w:eastAsiaTheme="minorEastAsia"/>
        </w:rPr>
        <w:t xml:space="preserve">Academic information also needs to be easy to read and well supplied to parents. </w:t>
      </w:r>
      <w:r w:rsidR="007A0223">
        <w:rPr>
          <w:rFonts w:eastAsiaTheme="minorEastAsia"/>
        </w:rPr>
        <w:t xml:space="preserve">This is in correlation to the sense making </w:t>
      </w:r>
      <w:r w:rsidR="00F42E37">
        <w:rPr>
          <w:rFonts w:eastAsiaTheme="minorEastAsia"/>
        </w:rPr>
        <w:t xml:space="preserve">processes </w:t>
      </w:r>
      <w:r w:rsidR="007A0223">
        <w:rPr>
          <w:rFonts w:eastAsiaTheme="minorEastAsia"/>
        </w:rPr>
        <w:t xml:space="preserve">that Weick (1993) and </w:t>
      </w:r>
      <w:r w:rsidR="009D3679">
        <w:rPr>
          <w:rFonts w:eastAsiaTheme="minorEastAsia"/>
        </w:rPr>
        <w:t xml:space="preserve">Klein et al (2006) </w:t>
      </w:r>
      <w:r w:rsidR="00F42E37">
        <w:rPr>
          <w:rFonts w:eastAsiaTheme="minorEastAsia"/>
        </w:rPr>
        <w:t>brings up in their studies</w:t>
      </w:r>
      <w:r w:rsidR="009D3679">
        <w:rPr>
          <w:rFonts w:eastAsiaTheme="minorEastAsia"/>
        </w:rPr>
        <w:t xml:space="preserve">. </w:t>
      </w:r>
      <w:r w:rsidRPr="00EB628C">
        <w:rPr>
          <w:rFonts w:eastAsiaTheme="minorEastAsia"/>
        </w:rPr>
        <w:t xml:space="preserve">Students in special education, especially those in inclusion </w:t>
      </w:r>
      <w:r w:rsidRPr="00EB628C">
        <w:rPr>
          <w:rFonts w:eastAsiaTheme="minorEastAsia"/>
        </w:rPr>
        <w:lastRenderedPageBreak/>
        <w:t xml:space="preserve">classrooms, may need some accommodations or additional supports to fully understand a task. Providing parents with more detailed instructions for a project, or a detailed study guide would not only help students, but also parents so they can better help their child prepare and understand. Parents are not certified teachers, and a lot of them work all day. They want to help their children the best they can, but in order to do that, teachers need to provide them with the necessary means. </w:t>
      </w:r>
    </w:p>
    <w:p w14:paraId="486DD6BE" w14:textId="77777777" w:rsidR="00C97595" w:rsidRDefault="00C97595" w:rsidP="00F67B6B">
      <w:pPr>
        <w:spacing w:before="0" w:after="0"/>
        <w:rPr>
          <w:rFonts w:eastAsiaTheme="minorEastAsia"/>
        </w:rPr>
      </w:pPr>
    </w:p>
    <w:p w14:paraId="11D2B3DF" w14:textId="161EB821" w:rsidR="00C97595" w:rsidRPr="00EB628C" w:rsidRDefault="00C97595" w:rsidP="00F67B6B">
      <w:pPr>
        <w:spacing w:before="0" w:after="0"/>
        <w:rPr>
          <w:rFonts w:eastAsiaTheme="minorEastAsia"/>
        </w:rPr>
      </w:pPr>
      <w:r w:rsidRPr="00EB628C">
        <w:rPr>
          <w:rFonts w:eastAsiaTheme="minorEastAsia"/>
        </w:rPr>
        <w:t>It is essential that parents and teachers work as a team to ensure the child has a congruent environment to thrive and grow in. Both stakeholders should be reinforcing the same behaviors at school and home so that the child has the best chance of shaping thei</w:t>
      </w:r>
      <w:r w:rsidR="001F7362">
        <w:rPr>
          <w:rFonts w:eastAsiaTheme="minorEastAsia"/>
        </w:rPr>
        <w:t xml:space="preserve">r behavior in a timely manner. </w:t>
      </w:r>
      <w:r w:rsidRPr="00EB628C">
        <w:rPr>
          <w:rFonts w:eastAsiaTheme="minorEastAsia"/>
        </w:rPr>
        <w:t xml:space="preserve">It would be extremely counter productive and confusing to the child fi the parents and teachers were reinforcing different behaviors and not communicating with each other for the sake of the student. </w:t>
      </w:r>
      <w:r w:rsidR="001F7362">
        <w:rPr>
          <w:rFonts w:eastAsiaTheme="minorEastAsia"/>
        </w:rPr>
        <w:t xml:space="preserve">This is an issue that Rudney (2005) lifts up in her study.  </w:t>
      </w:r>
    </w:p>
    <w:p w14:paraId="35352CBD" w14:textId="73037AB8" w:rsidR="00A83B9E" w:rsidRDefault="00A83B9E">
      <w:pPr>
        <w:pStyle w:val="Heading3"/>
      </w:pPr>
      <w:bookmarkStart w:id="51" w:name="_Toc330016637"/>
      <w:r>
        <w:t>Improving communications</w:t>
      </w:r>
      <w:bookmarkEnd w:id="51"/>
    </w:p>
    <w:p w14:paraId="2F9EE6DA" w14:textId="77777777" w:rsidR="000165E9" w:rsidRDefault="00EB5206" w:rsidP="00F67B6B">
      <w:pPr>
        <w:widowControl w:val="0"/>
        <w:autoSpaceDE w:val="0"/>
        <w:autoSpaceDN w:val="0"/>
        <w:adjustRightInd w:val="0"/>
        <w:spacing w:after="240"/>
        <w:contextualSpacing/>
      </w:pPr>
      <w:r w:rsidRPr="00EB628C">
        <w:rPr>
          <w:rFonts w:eastAsiaTheme="minorEastAsia"/>
        </w:rPr>
        <w:t xml:space="preserve">Information sharing within the school is essential to having the child thrive to the best of their ability. A student’s IEP lays out the accommodations they are mandated to have in the classroom, and every teacher is expected to have read and follow what it says. Parents speculating that not all teachers are receiving or following their child’s IEP adds to their distrust towards the school and teachers. </w:t>
      </w:r>
      <w:r w:rsidRPr="00EB5206">
        <w:t>Lack of information sharing within the school and among teachers creates an unsynchronized and disharmonious environment for students</w:t>
      </w:r>
      <w:r w:rsidR="00CF4F98">
        <w:t xml:space="preserve">, </w:t>
      </w:r>
      <w:r w:rsidR="006276F2">
        <w:t>an issue</w:t>
      </w:r>
      <w:r w:rsidR="00CF4F98">
        <w:t xml:space="preserve"> that is in correlation with Marcu et al. (2014) and Sch</w:t>
      </w:r>
      <w:r w:rsidR="00CF4F98" w:rsidRPr="00B02885">
        <w:t>ön (1983) findings</w:t>
      </w:r>
      <w:r w:rsidRPr="00EB5206">
        <w:t xml:space="preserve">. This puts added stress and work on parents, and in turn hinders the parent teacher relationship even more. </w:t>
      </w:r>
    </w:p>
    <w:p w14:paraId="3503C5C5" w14:textId="77777777" w:rsidR="000165E9" w:rsidRDefault="000165E9" w:rsidP="00F67B6B">
      <w:pPr>
        <w:widowControl w:val="0"/>
        <w:autoSpaceDE w:val="0"/>
        <w:autoSpaceDN w:val="0"/>
        <w:adjustRightInd w:val="0"/>
        <w:spacing w:after="240"/>
        <w:contextualSpacing/>
        <w:rPr>
          <w:rFonts w:eastAsiaTheme="minorEastAsia"/>
        </w:rPr>
      </w:pPr>
    </w:p>
    <w:p w14:paraId="0898A0F2" w14:textId="77777777" w:rsidR="000165E9" w:rsidRDefault="00EB5206" w:rsidP="00F67B6B">
      <w:pPr>
        <w:widowControl w:val="0"/>
        <w:autoSpaceDE w:val="0"/>
        <w:autoSpaceDN w:val="0"/>
        <w:adjustRightInd w:val="0"/>
        <w:spacing w:after="240"/>
        <w:contextualSpacing/>
        <w:rPr>
          <w:rFonts w:eastAsiaTheme="minorEastAsia"/>
        </w:rPr>
      </w:pPr>
      <w:r w:rsidRPr="00EB5206">
        <w:rPr>
          <w:rFonts w:eastAsiaTheme="minorEastAsia"/>
        </w:rPr>
        <w:t xml:space="preserve">Lawyers plague the United States special education system. Protection is needed on both the school and parent end. Both parties want every interaction documented in writing in case it needs to be called upon and used at a later date. The use of lawyers only amplifies the grand mistrust between the parents and the school. Both sides calculate their every word and are out to protect themselves. This legal interference takes the focus off the child, and instead highlights how disharmonious both parties are. </w:t>
      </w:r>
    </w:p>
    <w:p w14:paraId="11200B00" w14:textId="77777777" w:rsidR="000165E9" w:rsidRDefault="000165E9" w:rsidP="00F67B6B">
      <w:pPr>
        <w:widowControl w:val="0"/>
        <w:autoSpaceDE w:val="0"/>
        <w:autoSpaceDN w:val="0"/>
        <w:adjustRightInd w:val="0"/>
        <w:spacing w:after="240"/>
        <w:contextualSpacing/>
        <w:rPr>
          <w:rFonts w:eastAsiaTheme="minorEastAsia"/>
        </w:rPr>
      </w:pPr>
    </w:p>
    <w:p w14:paraId="45D8189B" w14:textId="626328C5" w:rsidR="00EB5206" w:rsidRPr="000165E9" w:rsidRDefault="00EB5206" w:rsidP="00F67B6B">
      <w:pPr>
        <w:widowControl w:val="0"/>
        <w:autoSpaceDE w:val="0"/>
        <w:autoSpaceDN w:val="0"/>
        <w:adjustRightInd w:val="0"/>
        <w:spacing w:after="240"/>
        <w:contextualSpacing/>
      </w:pPr>
      <w:r w:rsidRPr="00EB5206">
        <w:rPr>
          <w:rFonts w:eastAsiaTheme="minorEastAsia"/>
        </w:rPr>
        <w:t xml:space="preserve">Parents in the United States want as much information as they can get their hands on. Summaries are not enough for parents. They want to have as much information as possible so they are just as informed as the school. This allows them to hold the same amount of power in their eyes and make decisions of the same caliber, once again highlighting the mistrust and separate nature of the two parties. Parents can not trust the school to make the best decisions for their child, causing them to want all the information the school has in order to take the their child’s academic placement into their own hands. </w:t>
      </w:r>
      <w:r w:rsidR="005F4BBB">
        <w:rPr>
          <w:rFonts w:eastAsiaTheme="minorEastAsia"/>
        </w:rPr>
        <w:t xml:space="preserve">We also see this in </w:t>
      </w:r>
      <w:r w:rsidR="00AD19D3">
        <w:rPr>
          <w:rFonts w:eastAsiaTheme="minorEastAsia"/>
        </w:rPr>
        <w:t xml:space="preserve">Zetterqvist </w:t>
      </w:r>
      <w:r w:rsidR="005F4BBB">
        <w:rPr>
          <w:rFonts w:eastAsiaTheme="minorEastAsia"/>
        </w:rPr>
        <w:t>Nelson (2000) and Rudney’s (2005)</w:t>
      </w:r>
      <w:r w:rsidR="00955B89">
        <w:rPr>
          <w:rFonts w:eastAsiaTheme="minorEastAsia"/>
        </w:rPr>
        <w:t xml:space="preserve"> studies that showed</w:t>
      </w:r>
      <w:r w:rsidR="00462F2A">
        <w:rPr>
          <w:rFonts w:eastAsiaTheme="minorEastAsia"/>
        </w:rPr>
        <w:t xml:space="preserve"> mistrust </w:t>
      </w:r>
      <w:r w:rsidR="00955B89">
        <w:rPr>
          <w:rFonts w:eastAsiaTheme="minorEastAsia"/>
        </w:rPr>
        <w:t xml:space="preserve">from the parents </w:t>
      </w:r>
      <w:r w:rsidR="00462F2A">
        <w:rPr>
          <w:rFonts w:eastAsiaTheme="minorEastAsia"/>
        </w:rPr>
        <w:t xml:space="preserve">regarding the teachers and schools professionalism and information sharing. </w:t>
      </w:r>
    </w:p>
    <w:p w14:paraId="03EA2F4F" w14:textId="77777777" w:rsidR="006604F5" w:rsidRPr="000C4585" w:rsidRDefault="006604F5">
      <w:pPr>
        <w:pStyle w:val="Heading2"/>
      </w:pPr>
      <w:bookmarkStart w:id="52" w:name="_Toc330016638"/>
      <w:r w:rsidRPr="000C4585">
        <w:t>Comparative analysis</w:t>
      </w:r>
      <w:bookmarkEnd w:id="52"/>
    </w:p>
    <w:p w14:paraId="5C3D36E1" w14:textId="7B13A848" w:rsidR="003870BB" w:rsidRDefault="003870BB">
      <w:pPr>
        <w:spacing w:before="0" w:after="0"/>
        <w:rPr>
          <w:color w:val="000000"/>
          <w:lang w:eastAsia="en-US"/>
        </w:rPr>
      </w:pPr>
      <w:r w:rsidRPr="003870BB">
        <w:rPr>
          <w:color w:val="000000"/>
          <w:lang w:eastAsia="en-US"/>
        </w:rPr>
        <w:t xml:space="preserve">Both Swedish and American parents prefer electronic forms of data delivery, such as texts or emails. Based on the interviews, Swedish parents prefer this type of information </w:t>
      </w:r>
      <w:r w:rsidRPr="003870BB">
        <w:rPr>
          <w:color w:val="000000"/>
          <w:lang w:eastAsia="en-US"/>
        </w:rPr>
        <w:lastRenderedPageBreak/>
        <w:t>sharing because of it accessibility from anywhere, and it wastes no paper</w:t>
      </w:r>
      <w:r w:rsidR="00462F2A">
        <w:rPr>
          <w:color w:val="000000"/>
          <w:lang w:eastAsia="en-US"/>
        </w:rPr>
        <w:t>, an issue that Marcu et al (2013) addresses in their paper</w:t>
      </w:r>
      <w:r w:rsidRPr="003870BB">
        <w:rPr>
          <w:color w:val="000000"/>
          <w:lang w:eastAsia="en-US"/>
        </w:rPr>
        <w:t>. This gives them the option to print the information at home if they would like, or store it electronically. American parents also enjoy the convenience and availability that electronic data sharing provides, but they want to be able to see the information from teachers before their child gets home from school. This allows them to dedicate the evenings to family time, instead of using it to read through a report.</w:t>
      </w:r>
      <w:r w:rsidR="00CC2497">
        <w:rPr>
          <w:color w:val="000000"/>
          <w:lang w:eastAsia="en-US"/>
        </w:rPr>
        <w:t xml:space="preserve"> Marcu et al (2014) long-term loop of collaborative reflections shows on the importance of disseminating information, something that can be achieved by the use of an information system. </w:t>
      </w:r>
    </w:p>
    <w:p w14:paraId="1C726A4E" w14:textId="77777777" w:rsidR="003870BB" w:rsidRPr="003870BB" w:rsidRDefault="003870BB">
      <w:pPr>
        <w:spacing w:before="0" w:after="0"/>
        <w:rPr>
          <w:rFonts w:ascii="Times" w:hAnsi="Times"/>
          <w:sz w:val="20"/>
          <w:szCs w:val="20"/>
          <w:lang w:eastAsia="en-US"/>
        </w:rPr>
      </w:pPr>
    </w:p>
    <w:p w14:paraId="5409F114" w14:textId="2EB8E423" w:rsidR="003870BB" w:rsidRDefault="003870BB">
      <w:pPr>
        <w:spacing w:before="0" w:after="0"/>
        <w:rPr>
          <w:color w:val="000000"/>
          <w:lang w:eastAsia="en-US"/>
        </w:rPr>
      </w:pPr>
      <w:r w:rsidRPr="003870BB">
        <w:rPr>
          <w:color w:val="000000"/>
          <w:lang w:eastAsia="en-US"/>
        </w:rPr>
        <w:t>American parents want as much information as they can get their hands on about their child. They would like a universal platform that provides them with as much information as possible, allowing them to sift through it, only paying attention to the parts they are interested in, but knowing more data is available gives them peace of mind. This information would be available as often as possible, making it the parents</w:t>
      </w:r>
      <w:r w:rsidR="001A767C">
        <w:rPr>
          <w:color w:val="000000"/>
          <w:lang w:eastAsia="en-US"/>
        </w:rPr>
        <w:t>’</w:t>
      </w:r>
      <w:r w:rsidRPr="003870BB">
        <w:rPr>
          <w:color w:val="000000"/>
          <w:lang w:eastAsia="en-US"/>
        </w:rPr>
        <w:t xml:space="preserve"> decision as to whether they look at it or not.  On the contrary, Swedish parents are content receiving only the information they request, when they ask for it, and nothing more. Looking through pages of data is not appealing to them, and can actually become quite overwhelming and burdensome</w:t>
      </w:r>
      <w:r w:rsidR="00CC2497">
        <w:rPr>
          <w:color w:val="000000"/>
          <w:lang w:eastAsia="en-US"/>
        </w:rPr>
        <w:t xml:space="preserve">, which is an issue that Brauner </w:t>
      </w:r>
      <w:r w:rsidR="00FD7961">
        <w:rPr>
          <w:color w:val="000000"/>
          <w:lang w:eastAsia="en-US"/>
        </w:rPr>
        <w:t>and</w:t>
      </w:r>
      <w:r w:rsidR="00CC2497">
        <w:rPr>
          <w:color w:val="000000"/>
          <w:lang w:eastAsia="en-US"/>
        </w:rPr>
        <w:t xml:space="preserve"> Becker (2006) </w:t>
      </w:r>
      <w:r w:rsidR="008D51BE">
        <w:rPr>
          <w:color w:val="000000"/>
          <w:lang w:eastAsia="en-US"/>
        </w:rPr>
        <w:t>mention</w:t>
      </w:r>
      <w:r w:rsidR="00CC2497">
        <w:rPr>
          <w:color w:val="000000"/>
          <w:lang w:eastAsia="en-US"/>
        </w:rPr>
        <w:t xml:space="preserve"> in regard to the transactive processes</w:t>
      </w:r>
      <w:r w:rsidRPr="003870BB">
        <w:rPr>
          <w:color w:val="000000"/>
          <w:lang w:eastAsia="en-US"/>
        </w:rPr>
        <w:t>. While Swedish parents ask for information when needed, American parents want as much information as they can get their hands on, and then they will decide how much of it they need.</w:t>
      </w:r>
    </w:p>
    <w:p w14:paraId="6920DD8E" w14:textId="77777777" w:rsidR="00647593" w:rsidRDefault="00647593">
      <w:pPr>
        <w:spacing w:before="0" w:after="0"/>
        <w:rPr>
          <w:color w:val="000000"/>
          <w:lang w:eastAsia="en-US"/>
        </w:rPr>
      </w:pPr>
    </w:p>
    <w:p w14:paraId="64E2B255" w14:textId="0614E404" w:rsidR="00647593" w:rsidRPr="00647593" w:rsidRDefault="00647593">
      <w:pPr>
        <w:spacing w:before="0" w:after="0"/>
        <w:rPr>
          <w:rFonts w:ascii="Times" w:hAnsi="Times"/>
          <w:sz w:val="20"/>
          <w:szCs w:val="20"/>
          <w:lang w:eastAsia="en-US"/>
        </w:rPr>
      </w:pPr>
      <w:r w:rsidRPr="00647593">
        <w:rPr>
          <w:color w:val="000000"/>
          <w:lang w:eastAsia="en-US"/>
        </w:rPr>
        <w:t xml:space="preserve">Data provided from teachers in both Sweden and America </w:t>
      </w:r>
      <w:r w:rsidR="001E7C9A" w:rsidRPr="00647593">
        <w:rPr>
          <w:color w:val="000000"/>
          <w:lang w:eastAsia="en-US"/>
        </w:rPr>
        <w:t>affects</w:t>
      </w:r>
      <w:r w:rsidRPr="00647593">
        <w:rPr>
          <w:color w:val="000000"/>
          <w:lang w:eastAsia="en-US"/>
        </w:rPr>
        <w:t xml:space="preserve"> the way parents talk to their children, as well as provides some of the content for their discussions. The information provided by teachers is used in both populations to further learning at home, whether it be </w:t>
      </w:r>
      <w:r w:rsidR="001A767C">
        <w:rPr>
          <w:color w:val="000000"/>
          <w:lang w:eastAsia="en-US"/>
        </w:rPr>
        <w:t>discussing</w:t>
      </w:r>
      <w:r w:rsidR="001A767C" w:rsidRPr="00647593">
        <w:rPr>
          <w:color w:val="000000"/>
          <w:lang w:eastAsia="en-US"/>
        </w:rPr>
        <w:t xml:space="preserve"> </w:t>
      </w:r>
      <w:r w:rsidRPr="00647593">
        <w:rPr>
          <w:color w:val="000000"/>
          <w:lang w:eastAsia="en-US"/>
        </w:rPr>
        <w:t>a negative behavior and how to terminate it, or continuing to encourage a positive one.</w:t>
      </w:r>
      <w:r w:rsidR="00A33765">
        <w:rPr>
          <w:color w:val="000000"/>
          <w:lang w:eastAsia="en-US"/>
        </w:rPr>
        <w:t xml:space="preserve"> Sense making processes (Weick, 1995; Klein et al, 2006)</w:t>
      </w:r>
      <w:r w:rsidRPr="00647593">
        <w:rPr>
          <w:color w:val="000000"/>
          <w:lang w:eastAsia="en-US"/>
        </w:rPr>
        <w:t xml:space="preserve"> </w:t>
      </w:r>
      <w:r w:rsidR="00275A05">
        <w:rPr>
          <w:color w:val="000000"/>
          <w:lang w:eastAsia="en-US"/>
        </w:rPr>
        <w:t xml:space="preserve">are important in this setting. </w:t>
      </w:r>
      <w:r w:rsidRPr="00647593">
        <w:rPr>
          <w:color w:val="000000"/>
          <w:lang w:eastAsia="en-US"/>
        </w:rPr>
        <w:t xml:space="preserve">The information shared from teachers to parents about their child’s classroom behaviors also </w:t>
      </w:r>
      <w:r w:rsidR="003C7A54" w:rsidRPr="00647593">
        <w:rPr>
          <w:color w:val="000000"/>
          <w:lang w:eastAsia="en-US"/>
        </w:rPr>
        <w:t>has</w:t>
      </w:r>
      <w:r w:rsidRPr="00647593">
        <w:rPr>
          <w:color w:val="000000"/>
          <w:lang w:eastAsia="en-US"/>
        </w:rPr>
        <w:t xml:space="preserve"> a large impact on the parent’s mood. Therefore, determining the manner in which they will interact with their child that day.</w:t>
      </w:r>
    </w:p>
    <w:p w14:paraId="2CE0845A" w14:textId="77777777" w:rsidR="00647593" w:rsidRDefault="00647593">
      <w:pPr>
        <w:spacing w:before="0" w:after="0"/>
        <w:rPr>
          <w:rFonts w:ascii="Times" w:hAnsi="Times"/>
          <w:sz w:val="20"/>
          <w:szCs w:val="20"/>
          <w:lang w:eastAsia="en-US"/>
        </w:rPr>
      </w:pPr>
    </w:p>
    <w:p w14:paraId="2E5D8847" w14:textId="01818653" w:rsidR="00647593" w:rsidRPr="00647593" w:rsidRDefault="00647593">
      <w:pPr>
        <w:spacing w:before="0" w:after="0"/>
        <w:rPr>
          <w:rFonts w:ascii="Times" w:hAnsi="Times"/>
          <w:sz w:val="20"/>
          <w:szCs w:val="20"/>
          <w:lang w:eastAsia="en-US"/>
        </w:rPr>
      </w:pPr>
      <w:r w:rsidRPr="00647593">
        <w:rPr>
          <w:color w:val="000000"/>
          <w:lang w:eastAsia="en-US"/>
        </w:rPr>
        <w:t xml:space="preserve">Both Swedish and American parents value the role and presence of face-to-face communication with their child’s teachers and other school staff. Speaking in person with teachers and other faculty provide parents with a feeling of being heard and appreciated. Teachers and parents need to work as a team, which includes being available for in-person meetings. These gatherings also help to build up the trust and rapport between the parent and teacher, which ultimately aids the student by having a united team behind them. Parents meeting teachers in-person, allows them to ask questions and receive immediate feedback, as well as discuss and mull over matters as a team, bouncing ideas off each other regarding the student’s action plan. In order for parents to fully understand goals or plans that a teacher suggests, parents need to visit the classroom to appreciate the environment their children are learning in. All parties need to be fully informed so they can make the best decisions for the child, which means parents putting themselves in their child’s shoes </w:t>
      </w:r>
      <w:r w:rsidR="001A767C">
        <w:rPr>
          <w:color w:val="000000"/>
          <w:lang w:eastAsia="en-US"/>
        </w:rPr>
        <w:t xml:space="preserve">for </w:t>
      </w:r>
      <w:r w:rsidRPr="00647593">
        <w:rPr>
          <w:color w:val="000000"/>
          <w:lang w:eastAsia="en-US"/>
        </w:rPr>
        <w:t>a period of time.</w:t>
      </w:r>
    </w:p>
    <w:p w14:paraId="67E042BD" w14:textId="77777777" w:rsidR="00647593" w:rsidRPr="003870BB" w:rsidRDefault="00647593">
      <w:pPr>
        <w:spacing w:before="0" w:after="0"/>
        <w:rPr>
          <w:rFonts w:ascii="Times" w:hAnsi="Times"/>
          <w:sz w:val="20"/>
          <w:szCs w:val="20"/>
          <w:lang w:eastAsia="en-US"/>
        </w:rPr>
      </w:pPr>
    </w:p>
    <w:p w14:paraId="4A25996E" w14:textId="066B7E2C" w:rsidR="006604F5" w:rsidRPr="00647593" w:rsidRDefault="00647593">
      <w:pPr>
        <w:rPr>
          <w:rFonts w:ascii="Times" w:hAnsi="Times"/>
          <w:sz w:val="20"/>
          <w:szCs w:val="20"/>
          <w:lang w:eastAsia="en-US"/>
        </w:rPr>
      </w:pPr>
      <w:r w:rsidRPr="00647593">
        <w:rPr>
          <w:color w:val="000000"/>
          <w:lang w:eastAsia="en-US"/>
        </w:rPr>
        <w:t xml:space="preserve">In Sweden, interviews show that teachers work longer than school hours to ensure all parent inquiries are answered and student plans are up to date. Student’s action plans are </w:t>
      </w:r>
      <w:r w:rsidRPr="00647593">
        <w:rPr>
          <w:color w:val="000000"/>
          <w:lang w:eastAsia="en-US"/>
        </w:rPr>
        <w:lastRenderedPageBreak/>
        <w:t>continuously being reevaluated and revised, to ensure they are getting the proper accommodations and care. Teachers in Sweden see it as part of their job to work after hours if need be, to make sure both parents and students are taken care of and are well informed. In America, interviews show that teachers do not like to work outside of school hours, when the</w:t>
      </w:r>
      <w:r w:rsidR="001A767C">
        <w:rPr>
          <w:color w:val="000000"/>
          <w:lang w:eastAsia="en-US"/>
        </w:rPr>
        <w:t>y</w:t>
      </w:r>
      <w:r w:rsidRPr="00647593">
        <w:rPr>
          <w:color w:val="000000"/>
          <w:lang w:eastAsia="en-US"/>
        </w:rPr>
        <w:t xml:space="preserve"> leave the school, they do not think about it until they return the next day, dealing with any unfinished business then. Student’s services are not constantly being reevaluated in America, the way they are in Sweden. Often times it is found that faculty and staff are trying to cut corners on student accommodations, rather than implementing the appropriate ones. </w:t>
      </w:r>
    </w:p>
    <w:p w14:paraId="5D6145C6" w14:textId="77777777" w:rsidR="00463407" w:rsidRDefault="008A42FA">
      <w:pPr>
        <w:pStyle w:val="Heading1"/>
      </w:pPr>
      <w:r w:rsidRPr="000C4585">
        <w:br w:type="page"/>
      </w:r>
      <w:bookmarkStart w:id="53" w:name="_Toc330016639"/>
      <w:r w:rsidRPr="000C4585">
        <w:lastRenderedPageBreak/>
        <w:t>Conclusion</w:t>
      </w:r>
      <w:bookmarkEnd w:id="53"/>
    </w:p>
    <w:p w14:paraId="02A91532" w14:textId="0EBC9A43" w:rsidR="009E3575" w:rsidRPr="009E3575" w:rsidRDefault="009E3575" w:rsidP="002C6418">
      <w:pPr>
        <w:pStyle w:val="BodyText"/>
      </w:pPr>
      <w:r>
        <w:t xml:space="preserve">Research questions include, </w:t>
      </w:r>
      <w:r w:rsidRPr="00463407">
        <w:rPr>
          <w:color w:val="000000"/>
        </w:rPr>
        <w:t>“</w:t>
      </w:r>
      <w:r w:rsidRPr="00463407">
        <w:rPr>
          <w:i/>
          <w:iCs/>
          <w:color w:val="000000"/>
        </w:rPr>
        <w:t>What are the used methods for home to school communication and what information is being shared between the concerned parties</w:t>
      </w:r>
      <w:r w:rsidRPr="00463407">
        <w:rPr>
          <w:color w:val="000000"/>
        </w:rPr>
        <w:t>”</w:t>
      </w:r>
      <w:r>
        <w:rPr>
          <w:color w:val="000000"/>
        </w:rPr>
        <w:t xml:space="preserve">, and </w:t>
      </w:r>
      <w:r w:rsidRPr="00463407">
        <w:rPr>
          <w:i/>
          <w:iCs/>
          <w:color w:val="000000"/>
        </w:rPr>
        <w:t>“How do our findings in communication in the Swedish special education compare to those in the special education in the USA? How can information sharing in home to school communication be improved?”</w:t>
      </w:r>
    </w:p>
    <w:p w14:paraId="3D96C402" w14:textId="16624591" w:rsidR="00463407" w:rsidRPr="00463407" w:rsidRDefault="00463407">
      <w:pPr>
        <w:spacing w:before="0" w:after="0"/>
        <w:rPr>
          <w:rFonts w:ascii="Times" w:hAnsi="Times"/>
          <w:sz w:val="20"/>
          <w:szCs w:val="20"/>
          <w:lang w:eastAsia="en-US"/>
        </w:rPr>
      </w:pPr>
      <w:r w:rsidRPr="00463407">
        <w:rPr>
          <w:color w:val="000000"/>
          <w:lang w:eastAsia="en-US"/>
        </w:rPr>
        <w:t>The purpose of this thesis was to find out how home to school communication was being conducted, and the nature of the information that was being shared amongst the involved parties. The main research question “</w:t>
      </w:r>
      <w:r w:rsidRPr="00463407">
        <w:rPr>
          <w:i/>
          <w:iCs/>
          <w:color w:val="000000"/>
          <w:lang w:eastAsia="en-US"/>
        </w:rPr>
        <w:t>What are the used methods for home to school communication and what information is being shared between the concerned parties</w:t>
      </w:r>
      <w:r w:rsidRPr="00463407">
        <w:rPr>
          <w:color w:val="000000"/>
          <w:lang w:eastAsia="en-US"/>
        </w:rPr>
        <w:t xml:space="preserve">” served to fulfill the purpose of this thesis. The findings showed a variety of means, including paper-based, text messages, phone calls, emails, educational platforms, and both unscheduled and unscheduled communication. Our </w:t>
      </w:r>
      <w:r w:rsidR="00E37946">
        <w:rPr>
          <w:color w:val="000000"/>
          <w:lang w:eastAsia="en-US"/>
        </w:rPr>
        <w:t>results</w:t>
      </w:r>
      <w:r w:rsidR="00E37946" w:rsidRPr="00463407">
        <w:rPr>
          <w:color w:val="000000"/>
          <w:lang w:eastAsia="en-US"/>
        </w:rPr>
        <w:t xml:space="preserve"> </w:t>
      </w:r>
      <w:r w:rsidRPr="00463407">
        <w:rPr>
          <w:color w:val="000000"/>
          <w:lang w:eastAsia="en-US"/>
        </w:rPr>
        <w:t xml:space="preserve">presented that the </w:t>
      </w:r>
      <w:r w:rsidR="001E7C9A" w:rsidRPr="00463407">
        <w:rPr>
          <w:color w:val="000000"/>
          <w:lang w:eastAsia="en-US"/>
        </w:rPr>
        <w:t>preferred</w:t>
      </w:r>
      <w:r w:rsidRPr="00463407">
        <w:rPr>
          <w:color w:val="000000"/>
          <w:lang w:eastAsia="en-US"/>
        </w:rPr>
        <w:t xml:space="preserve"> mediums of communication are electronic means, due to their accessible nature and ease of use. The </w:t>
      </w:r>
      <w:r w:rsidR="00F76704">
        <w:rPr>
          <w:color w:val="000000"/>
          <w:lang w:eastAsia="en-US"/>
        </w:rPr>
        <w:t>p</w:t>
      </w:r>
      <w:r w:rsidRPr="00463407">
        <w:rPr>
          <w:color w:val="000000"/>
          <w:lang w:eastAsia="en-US"/>
        </w:rPr>
        <w:t>arents also pointed out the importance of in-person communication between parents, teachers and other school staff, and stated that there is no absolute substitution for this form of correspondence.</w:t>
      </w:r>
      <w:r w:rsidR="00A15401">
        <w:rPr>
          <w:color w:val="000000"/>
          <w:lang w:eastAsia="en-US"/>
        </w:rPr>
        <w:t xml:space="preserve"> Both </w:t>
      </w:r>
      <w:ins w:id="54" w:author="Jonathan Arevalo" w:date="2016-07-12T09:25:00Z">
        <w:r w:rsidR="00217BA3">
          <w:rPr>
            <w:color w:val="000000"/>
            <w:lang w:eastAsia="en-US"/>
          </w:rPr>
          <w:t>b</w:t>
        </w:r>
      </w:ins>
      <w:r w:rsidRPr="00463407">
        <w:rPr>
          <w:color w:val="000000"/>
          <w:lang w:eastAsia="en-US"/>
        </w:rPr>
        <w:t xml:space="preserve">ehavioral and academic information </w:t>
      </w:r>
      <w:r w:rsidR="00A15401">
        <w:rPr>
          <w:color w:val="000000"/>
          <w:lang w:eastAsia="en-US"/>
        </w:rPr>
        <w:t xml:space="preserve">, such as how a child acted that day and what work they completed, </w:t>
      </w:r>
      <w:r w:rsidRPr="00463407">
        <w:rPr>
          <w:color w:val="000000"/>
          <w:lang w:eastAsia="en-US"/>
        </w:rPr>
        <w:t>was being shared through either unscheduled or scheduled means, which were distributed on a daily and/or weekly basis. The school provided parents with access to educational platforms in order to access and retrieve</w:t>
      </w:r>
      <w:r w:rsidR="00417EBD">
        <w:rPr>
          <w:strike/>
          <w:color w:val="000000"/>
          <w:lang w:eastAsia="en-US"/>
        </w:rPr>
        <w:t xml:space="preserve"> </w:t>
      </w:r>
      <w:r w:rsidR="00A15401">
        <w:rPr>
          <w:color w:val="000000"/>
          <w:lang w:eastAsia="en-US"/>
        </w:rPr>
        <w:t>their child’s grades and academic progress</w:t>
      </w:r>
      <w:r w:rsidRPr="00463407">
        <w:rPr>
          <w:color w:val="000000"/>
          <w:lang w:eastAsia="en-US"/>
        </w:rPr>
        <w:t>. This however, was not an efficient mean</w:t>
      </w:r>
      <w:r w:rsidR="00F655A1">
        <w:rPr>
          <w:color w:val="000000"/>
          <w:lang w:eastAsia="en-US"/>
        </w:rPr>
        <w:t>s</w:t>
      </w:r>
      <w:r w:rsidRPr="00463407">
        <w:rPr>
          <w:color w:val="000000"/>
          <w:lang w:eastAsia="en-US"/>
        </w:rPr>
        <w:t xml:space="preserve"> of information sharing due to its non-intuitive nature and lacking architecture. </w:t>
      </w:r>
    </w:p>
    <w:p w14:paraId="5BEA68F3" w14:textId="77777777" w:rsidR="00463407" w:rsidRPr="00463407" w:rsidRDefault="00463407">
      <w:pPr>
        <w:spacing w:before="0" w:after="0"/>
        <w:rPr>
          <w:rFonts w:ascii="Times" w:hAnsi="Times"/>
          <w:sz w:val="20"/>
          <w:szCs w:val="20"/>
          <w:lang w:eastAsia="en-US"/>
        </w:rPr>
      </w:pPr>
    </w:p>
    <w:p w14:paraId="4AC92584" w14:textId="5981FF02" w:rsidR="00463407" w:rsidRPr="00463407" w:rsidRDefault="00463407">
      <w:pPr>
        <w:spacing w:before="0" w:after="0"/>
        <w:rPr>
          <w:rFonts w:ascii="Times" w:hAnsi="Times"/>
          <w:sz w:val="20"/>
          <w:szCs w:val="20"/>
          <w:lang w:eastAsia="en-US"/>
        </w:rPr>
      </w:pPr>
      <w:r w:rsidRPr="00463407">
        <w:rPr>
          <w:i/>
          <w:iCs/>
          <w:color w:val="000000"/>
          <w:lang w:eastAsia="en-US"/>
        </w:rPr>
        <w:t xml:space="preserve">“How do our findings in communication in the Swedish special education compare to those in the special education in the USA? How can information sharing in home to school communication be improved?” </w:t>
      </w:r>
      <w:r w:rsidRPr="00463407">
        <w:rPr>
          <w:color w:val="000000"/>
          <w:lang w:eastAsia="en-US"/>
        </w:rPr>
        <w:t>were the two sub-questions of the study.</w:t>
      </w:r>
      <w:r w:rsidR="00A15401">
        <w:rPr>
          <w:color w:val="000000"/>
          <w:lang w:eastAsia="en-US"/>
        </w:rPr>
        <w:t xml:space="preserve"> The analysis</w:t>
      </w:r>
      <w:r w:rsidRPr="00463407">
        <w:rPr>
          <w:color w:val="000000"/>
          <w:lang w:eastAsia="en-US"/>
        </w:rPr>
        <w:t xml:space="preserve"> showed an absence of recommendations for improvement in communication from o</w:t>
      </w:r>
      <w:r w:rsidR="00910DEB">
        <w:rPr>
          <w:color w:val="000000"/>
          <w:lang w:eastAsia="en-US"/>
        </w:rPr>
        <w:t>u</w:t>
      </w:r>
      <w:r w:rsidRPr="00463407">
        <w:rPr>
          <w:color w:val="000000"/>
          <w:lang w:eastAsia="en-US"/>
        </w:rPr>
        <w:t xml:space="preserve">r respondents. This was due to them being very satisfied with the frequency and amount of data that they are currently receiving from their child’s school and teachers. Parents would however like to obtain more information on their child’s interactions and social skills that occur when they are at school. There was a fear of receiving too much information from teachers, since this could increase expectations on parents. </w:t>
      </w:r>
    </w:p>
    <w:p w14:paraId="21B120BB" w14:textId="77777777" w:rsidR="00463407" w:rsidRPr="00463407" w:rsidRDefault="00463407">
      <w:pPr>
        <w:spacing w:before="0" w:after="0"/>
        <w:rPr>
          <w:rFonts w:ascii="Times" w:hAnsi="Times"/>
          <w:sz w:val="20"/>
          <w:szCs w:val="20"/>
          <w:lang w:eastAsia="en-US"/>
        </w:rPr>
      </w:pPr>
    </w:p>
    <w:p w14:paraId="23416F5E" w14:textId="571C80CB" w:rsidR="00463407" w:rsidRPr="00463407" w:rsidRDefault="00463407">
      <w:pPr>
        <w:spacing w:before="0" w:after="0"/>
        <w:rPr>
          <w:rFonts w:ascii="Times" w:hAnsi="Times"/>
          <w:sz w:val="20"/>
          <w:szCs w:val="20"/>
          <w:lang w:eastAsia="en-US"/>
        </w:rPr>
      </w:pPr>
      <w:r w:rsidRPr="00463407">
        <w:rPr>
          <w:color w:val="000000"/>
          <w:lang w:eastAsia="en-US"/>
        </w:rPr>
        <w:t>The comparative analysis resulted in Swedish parents embracing communication by need, wanting only to receive information when necessary and requested, while American parents wanted as much information as possible, craving access to any data involving their child</w:t>
      </w:r>
      <w:r w:rsidR="007D23CE">
        <w:rPr>
          <w:color w:val="000000"/>
          <w:lang w:eastAsia="en-US"/>
        </w:rPr>
        <w:t xml:space="preserve"> due to their </w:t>
      </w:r>
      <w:r w:rsidR="00A15401">
        <w:rPr>
          <w:color w:val="000000"/>
          <w:lang w:eastAsia="en-US"/>
        </w:rPr>
        <w:t>lack of trust in the institution</w:t>
      </w:r>
      <w:r w:rsidRPr="00463407">
        <w:rPr>
          <w:color w:val="000000"/>
          <w:lang w:eastAsia="en-US"/>
        </w:rPr>
        <w:t xml:space="preserve">. </w:t>
      </w:r>
      <w:r w:rsidR="00A15401">
        <w:rPr>
          <w:color w:val="000000"/>
          <w:lang w:eastAsia="en-US"/>
        </w:rPr>
        <w:t>Results</w:t>
      </w:r>
      <w:r w:rsidRPr="00463407">
        <w:rPr>
          <w:color w:val="000000"/>
          <w:lang w:eastAsia="en-US"/>
        </w:rPr>
        <w:t xml:space="preserve"> showed that teachers tend to work outside of school hours in order to accommodate </w:t>
      </w:r>
      <w:r w:rsidR="001E7C9A" w:rsidRPr="00463407">
        <w:rPr>
          <w:color w:val="000000"/>
          <w:lang w:eastAsia="en-US"/>
        </w:rPr>
        <w:t>parent’s</w:t>
      </w:r>
      <w:r w:rsidRPr="00463407">
        <w:rPr>
          <w:color w:val="000000"/>
          <w:lang w:eastAsia="en-US"/>
        </w:rPr>
        <w:t xml:space="preserve"> schedules, which is contrary to American teachers, who do not like to work outside of the school day, and only accommodate parents within those hours. </w:t>
      </w:r>
    </w:p>
    <w:p w14:paraId="205A1CED" w14:textId="77777777" w:rsidR="00463407" w:rsidRPr="00463407" w:rsidRDefault="00463407">
      <w:pPr>
        <w:spacing w:before="0" w:after="0"/>
        <w:rPr>
          <w:rFonts w:ascii="Times" w:hAnsi="Times"/>
          <w:sz w:val="20"/>
          <w:szCs w:val="20"/>
          <w:lang w:eastAsia="en-US"/>
        </w:rPr>
      </w:pPr>
    </w:p>
    <w:p w14:paraId="3C147748" w14:textId="77777777" w:rsidR="00463407" w:rsidRPr="00463407" w:rsidRDefault="00463407">
      <w:pPr>
        <w:spacing w:before="0" w:after="0"/>
        <w:rPr>
          <w:rFonts w:ascii="Times" w:hAnsi="Times"/>
          <w:sz w:val="20"/>
          <w:szCs w:val="20"/>
          <w:lang w:eastAsia="en-US"/>
        </w:rPr>
      </w:pPr>
      <w:r w:rsidRPr="00463407">
        <w:rPr>
          <w:color w:val="000000"/>
          <w:lang w:eastAsia="en-US"/>
        </w:rPr>
        <w:t xml:space="preserve">Further research is needed and recommended based on the findings and limitations in this study. Further research is suggested following this model, interviewing parents and teachers with ties to special education. It is also suggested that interviews should be </w:t>
      </w:r>
      <w:r w:rsidRPr="00463407">
        <w:rPr>
          <w:color w:val="000000"/>
          <w:lang w:eastAsia="en-US"/>
        </w:rPr>
        <w:lastRenderedPageBreak/>
        <w:t xml:space="preserve">combined with other methods such as observations and focus groups, in order to bring in a broader perspective to the research, as well as a gaining a larger and more profound understanding of the school environments and their educational systems. </w:t>
      </w:r>
    </w:p>
    <w:p w14:paraId="6E397FAC" w14:textId="77BE99D6" w:rsidR="00E242A8" w:rsidRPr="000C4585" w:rsidRDefault="00462B4D">
      <w:pPr>
        <w:pStyle w:val="Heading1"/>
        <w:numPr>
          <w:ilvl w:val="0"/>
          <w:numId w:val="0"/>
        </w:numPr>
      </w:pPr>
      <w:r w:rsidRPr="000C4585">
        <w:br w:type="page"/>
      </w:r>
    </w:p>
    <w:p w14:paraId="2EE3CB58" w14:textId="77777777" w:rsidR="00290BF4" w:rsidRPr="007640BF" w:rsidRDefault="007239B4">
      <w:pPr>
        <w:pStyle w:val="Heading1"/>
        <w:numPr>
          <w:ilvl w:val="0"/>
          <w:numId w:val="0"/>
        </w:numPr>
        <w:rPr>
          <w:lang w:val="sv-SE"/>
        </w:rPr>
      </w:pPr>
      <w:bookmarkStart w:id="55" w:name="_Toc330016640"/>
      <w:r w:rsidRPr="007640BF">
        <w:rPr>
          <w:lang w:val="sv-SE"/>
        </w:rPr>
        <w:lastRenderedPageBreak/>
        <w:t>Refer</w:t>
      </w:r>
      <w:r w:rsidR="008A42FA" w:rsidRPr="007640BF">
        <w:rPr>
          <w:lang w:val="sv-SE"/>
        </w:rPr>
        <w:t>ences</w:t>
      </w:r>
      <w:bookmarkEnd w:id="55"/>
    </w:p>
    <w:p w14:paraId="01CF18FB" w14:textId="582954B7" w:rsidR="00D47E42" w:rsidRDefault="00D87A73" w:rsidP="00E54D59">
      <w:pPr>
        <w:spacing w:before="0" w:after="0"/>
        <w:rPr>
          <w:rStyle w:val="Hyperlink"/>
          <w:lang w:eastAsia="en-US"/>
        </w:rPr>
      </w:pPr>
      <w:bookmarkStart w:id="56" w:name="_Toc387312182"/>
      <w:r w:rsidRPr="00C74761">
        <w:rPr>
          <w:lang w:val="sv-SE" w:eastAsia="en-US"/>
        </w:rPr>
        <w:t xml:space="preserve">Ahlberg, A (1999). På spaning efter en skola för alla. Göteborg: Institutionen för pedagogik och didaktik, Göteborgs universitet. </w:t>
      </w:r>
      <w:r w:rsidRPr="00C74761">
        <w:rPr>
          <w:lang w:eastAsia="en-US"/>
        </w:rPr>
        <w:t xml:space="preserve">Available at: </w:t>
      </w:r>
      <w:hyperlink r:id="rId11" w:history="1">
        <w:r w:rsidRPr="00C74761">
          <w:rPr>
            <w:rStyle w:val="Hyperlink"/>
            <w:lang w:eastAsia="en-US"/>
          </w:rPr>
          <w:t>http://gupea.ub.gu.se/handle/2077/22995</w:t>
        </w:r>
      </w:hyperlink>
    </w:p>
    <w:p w14:paraId="2015111B" w14:textId="77777777" w:rsidR="00E54D59" w:rsidRPr="00C74761" w:rsidRDefault="00E54D59" w:rsidP="00E54D59">
      <w:pPr>
        <w:spacing w:before="0" w:after="0"/>
        <w:rPr>
          <w:color w:val="0000FF"/>
          <w:u w:val="single"/>
          <w:lang w:eastAsia="en-US"/>
        </w:rPr>
      </w:pPr>
    </w:p>
    <w:p w14:paraId="51FCF4CA" w14:textId="3DAE0602" w:rsidR="007C20BB" w:rsidRDefault="00A600EF" w:rsidP="00E54D59">
      <w:pPr>
        <w:spacing w:before="0" w:after="0"/>
        <w:rPr>
          <w:lang w:val="sv-SE" w:eastAsia="en-US"/>
        </w:rPr>
      </w:pPr>
      <w:r w:rsidRPr="00C74761">
        <w:rPr>
          <w:lang w:eastAsia="en-US"/>
        </w:rPr>
        <w:t>Andersson, I</w:t>
      </w:r>
      <w:r w:rsidR="00DC335B" w:rsidRPr="00C74761">
        <w:rPr>
          <w:lang w:eastAsia="en-US"/>
        </w:rPr>
        <w:t xml:space="preserve"> </w:t>
      </w:r>
      <w:r w:rsidRPr="00C74761">
        <w:rPr>
          <w:lang w:eastAsia="en-US"/>
        </w:rPr>
        <w:t>(</w:t>
      </w:r>
      <w:r w:rsidR="00DC335B" w:rsidRPr="00C74761">
        <w:rPr>
          <w:lang w:eastAsia="en-US"/>
        </w:rPr>
        <w:t>2003</w:t>
      </w:r>
      <w:r w:rsidRPr="00C74761">
        <w:rPr>
          <w:lang w:eastAsia="en-US"/>
        </w:rPr>
        <w:t>)</w:t>
      </w:r>
      <w:r w:rsidR="00DC335B" w:rsidRPr="00C74761">
        <w:rPr>
          <w:lang w:eastAsia="en-US"/>
        </w:rPr>
        <w:t xml:space="preserve">. </w:t>
      </w:r>
      <w:r w:rsidR="00DC335B" w:rsidRPr="00C74761">
        <w:rPr>
          <w:i/>
          <w:iCs/>
          <w:lang w:val="sv-SE" w:eastAsia="en-US"/>
        </w:rPr>
        <w:t>Föräldrars möte med skolan</w:t>
      </w:r>
      <w:r w:rsidR="00DC335B" w:rsidRPr="00C74761">
        <w:rPr>
          <w:lang w:val="sv-SE" w:eastAsia="en-US"/>
        </w:rPr>
        <w:t>. Lärarhögsk</w:t>
      </w:r>
      <w:r w:rsidR="00D110D7" w:rsidRPr="00C74761">
        <w:rPr>
          <w:lang w:val="sv-SE" w:eastAsia="en-US"/>
        </w:rPr>
        <w:t>olan</w:t>
      </w:r>
      <w:r w:rsidR="00DC335B" w:rsidRPr="00C74761">
        <w:rPr>
          <w:lang w:val="sv-SE" w:eastAsia="en-US"/>
        </w:rPr>
        <w:t>.</w:t>
      </w:r>
    </w:p>
    <w:p w14:paraId="633E0156" w14:textId="77777777" w:rsidR="00E54D59" w:rsidRPr="00C74761" w:rsidRDefault="00E54D59" w:rsidP="00E54D59">
      <w:pPr>
        <w:spacing w:before="0" w:after="0"/>
        <w:rPr>
          <w:rFonts w:asciiTheme="minorHAnsi" w:hAnsiTheme="minorHAnsi" w:cstheme="minorBidi"/>
          <w:sz w:val="22"/>
          <w:szCs w:val="22"/>
          <w:lang w:val="sv-SE" w:eastAsia="en-US"/>
        </w:rPr>
      </w:pPr>
    </w:p>
    <w:p w14:paraId="7047CE4F" w14:textId="44A3D017" w:rsidR="007C20BB" w:rsidRDefault="00A600EF" w:rsidP="00E54D59">
      <w:pPr>
        <w:spacing w:before="0" w:after="0"/>
        <w:rPr>
          <w:lang w:eastAsia="en-US"/>
        </w:rPr>
      </w:pPr>
      <w:r w:rsidRPr="00C74761">
        <w:rPr>
          <w:lang w:val="sv-SE" w:eastAsia="en-US"/>
        </w:rPr>
        <w:t>Andersson, I (</w:t>
      </w:r>
      <w:r w:rsidR="00DC335B" w:rsidRPr="00C74761">
        <w:rPr>
          <w:lang w:val="sv-SE" w:eastAsia="en-US"/>
        </w:rPr>
        <w:t>2004</w:t>
      </w:r>
      <w:r w:rsidRPr="00C74761">
        <w:rPr>
          <w:lang w:val="sv-SE" w:eastAsia="en-US"/>
        </w:rPr>
        <w:t>)</w:t>
      </w:r>
      <w:r w:rsidR="00DC335B" w:rsidRPr="00C74761">
        <w:rPr>
          <w:lang w:val="sv-SE" w:eastAsia="en-US"/>
        </w:rPr>
        <w:t xml:space="preserve">. </w:t>
      </w:r>
      <w:r w:rsidR="00DC335B" w:rsidRPr="00C74761">
        <w:rPr>
          <w:i/>
          <w:iCs/>
          <w:lang w:val="sv-SE" w:eastAsia="en-US"/>
        </w:rPr>
        <w:t>Lyssna på föräldrarna: om mötet mellan hem och skola</w:t>
      </w:r>
      <w:r w:rsidR="00DC335B" w:rsidRPr="00C74761">
        <w:rPr>
          <w:lang w:val="sv-SE" w:eastAsia="en-US"/>
        </w:rPr>
        <w:t xml:space="preserve">. </w:t>
      </w:r>
      <w:r w:rsidR="00DC335B" w:rsidRPr="00C74761">
        <w:rPr>
          <w:lang w:eastAsia="en-US"/>
        </w:rPr>
        <w:t>HLS förlag.</w:t>
      </w:r>
    </w:p>
    <w:p w14:paraId="5CC639D9" w14:textId="77777777" w:rsidR="00E54D59" w:rsidRPr="00C74761" w:rsidRDefault="00E54D59" w:rsidP="00E54D59">
      <w:pPr>
        <w:spacing w:before="0" w:after="0"/>
        <w:rPr>
          <w:rFonts w:asciiTheme="minorHAnsi" w:hAnsiTheme="minorHAnsi" w:cstheme="minorBidi"/>
          <w:sz w:val="22"/>
          <w:szCs w:val="22"/>
          <w:lang w:eastAsia="en-US"/>
        </w:rPr>
      </w:pPr>
    </w:p>
    <w:p w14:paraId="0DC2A03E" w14:textId="5B72D380" w:rsidR="007C20BB" w:rsidRDefault="00A600EF" w:rsidP="00E54D59">
      <w:pPr>
        <w:spacing w:before="0" w:after="0"/>
        <w:rPr>
          <w:lang w:eastAsia="en-US"/>
        </w:rPr>
      </w:pPr>
      <w:r w:rsidRPr="00C74761">
        <w:rPr>
          <w:lang w:eastAsia="en-US"/>
        </w:rPr>
        <w:t>Brauner, E. and Becker, A</w:t>
      </w:r>
      <w:r w:rsidR="00DC335B" w:rsidRPr="00C74761">
        <w:rPr>
          <w:lang w:eastAsia="en-US"/>
        </w:rPr>
        <w:t xml:space="preserve"> </w:t>
      </w:r>
      <w:r w:rsidRPr="00C74761">
        <w:rPr>
          <w:lang w:eastAsia="en-US"/>
        </w:rPr>
        <w:t>(</w:t>
      </w:r>
      <w:r w:rsidR="00DC335B" w:rsidRPr="00C74761">
        <w:rPr>
          <w:lang w:eastAsia="en-US"/>
        </w:rPr>
        <w:t>2006</w:t>
      </w:r>
      <w:r w:rsidRPr="00C74761">
        <w:rPr>
          <w:lang w:eastAsia="en-US"/>
        </w:rPr>
        <w:t>)</w:t>
      </w:r>
      <w:r w:rsidR="00DC335B" w:rsidRPr="00C74761">
        <w:rPr>
          <w:lang w:eastAsia="en-US"/>
        </w:rPr>
        <w:t xml:space="preserve">. Beyond knowledge sharing: the management of transactive knowledge systems. </w:t>
      </w:r>
      <w:r w:rsidR="00DC335B" w:rsidRPr="00C74761">
        <w:rPr>
          <w:i/>
          <w:iCs/>
          <w:lang w:eastAsia="en-US"/>
        </w:rPr>
        <w:t>Knowledge and Process management</w:t>
      </w:r>
      <w:r w:rsidR="00DC335B" w:rsidRPr="00C74761">
        <w:rPr>
          <w:lang w:eastAsia="en-US"/>
        </w:rPr>
        <w:t>, 13(1), pp.62–71.</w:t>
      </w:r>
    </w:p>
    <w:p w14:paraId="3BA63278" w14:textId="77777777" w:rsidR="00E54D59" w:rsidRPr="00C74761" w:rsidRDefault="00E54D59" w:rsidP="00E54D59">
      <w:pPr>
        <w:spacing w:before="0" w:after="0"/>
        <w:rPr>
          <w:rFonts w:asciiTheme="minorHAnsi" w:hAnsiTheme="minorHAnsi" w:cstheme="minorBidi"/>
          <w:sz w:val="22"/>
          <w:szCs w:val="22"/>
          <w:lang w:eastAsia="en-US"/>
        </w:rPr>
      </w:pPr>
    </w:p>
    <w:p w14:paraId="7D28C05E" w14:textId="3AFA5ED1" w:rsidR="001D21AA" w:rsidRDefault="00870604" w:rsidP="00E54D59">
      <w:pPr>
        <w:spacing w:before="0" w:after="0"/>
        <w:rPr>
          <w:color w:val="222222"/>
          <w:shd w:val="clear" w:color="auto" w:fill="FFFFFF"/>
        </w:rPr>
      </w:pPr>
      <w:r w:rsidRPr="00C74761">
        <w:rPr>
          <w:color w:val="222222"/>
          <w:shd w:val="clear" w:color="auto" w:fill="FFFFFF"/>
        </w:rPr>
        <w:t>Beyer, H. and Holtzblatt, K</w:t>
      </w:r>
      <w:r w:rsidR="00C16816" w:rsidRPr="00C74761">
        <w:rPr>
          <w:color w:val="222222"/>
          <w:shd w:val="clear" w:color="auto" w:fill="FFFFFF"/>
        </w:rPr>
        <w:t>, 1999. Contextual design.</w:t>
      </w:r>
      <w:r w:rsidR="00C16816" w:rsidRPr="00C74761">
        <w:rPr>
          <w:rStyle w:val="apple-converted-space"/>
          <w:color w:val="222222"/>
          <w:shd w:val="clear" w:color="auto" w:fill="FFFFFF"/>
        </w:rPr>
        <w:t> </w:t>
      </w:r>
      <w:r w:rsidRPr="00C74761">
        <w:rPr>
          <w:i/>
          <w:iCs/>
          <w:color w:val="222222"/>
          <w:shd w:val="clear" w:color="auto" w:fill="FFFFFF"/>
        </w:rPr>
        <w:t>Interactions</w:t>
      </w:r>
      <w:r w:rsidR="00C16816" w:rsidRPr="00C74761">
        <w:rPr>
          <w:color w:val="222222"/>
          <w:shd w:val="clear" w:color="auto" w:fill="FFFFFF"/>
        </w:rPr>
        <w:t>,</w:t>
      </w:r>
      <w:r w:rsidR="00C16816" w:rsidRPr="00C74761">
        <w:rPr>
          <w:rStyle w:val="apple-converted-space"/>
          <w:color w:val="222222"/>
          <w:shd w:val="clear" w:color="auto" w:fill="FFFFFF"/>
        </w:rPr>
        <w:t> </w:t>
      </w:r>
      <w:r w:rsidR="00C16816" w:rsidRPr="00C74761">
        <w:rPr>
          <w:i/>
          <w:iCs/>
          <w:color w:val="222222"/>
          <w:shd w:val="clear" w:color="auto" w:fill="FFFFFF"/>
        </w:rPr>
        <w:t>6</w:t>
      </w:r>
      <w:r w:rsidR="00C16816" w:rsidRPr="00C74761">
        <w:rPr>
          <w:color w:val="222222"/>
          <w:shd w:val="clear" w:color="auto" w:fill="FFFFFF"/>
        </w:rPr>
        <w:t>(1), pp.32-42.</w:t>
      </w:r>
    </w:p>
    <w:p w14:paraId="71EAEA00" w14:textId="77777777" w:rsidR="00E54D59" w:rsidRPr="00C74761" w:rsidRDefault="00E54D59" w:rsidP="00E54D59">
      <w:pPr>
        <w:spacing w:before="0" w:after="0"/>
        <w:rPr>
          <w:lang w:eastAsia="en-US"/>
        </w:rPr>
      </w:pPr>
    </w:p>
    <w:p w14:paraId="19A57FE9" w14:textId="5E39B58F" w:rsidR="001D21AA" w:rsidRPr="00C74761" w:rsidRDefault="001D21AA" w:rsidP="00E54D59">
      <w:pPr>
        <w:spacing w:before="0" w:after="0"/>
        <w:rPr>
          <w:lang w:eastAsia="en-US"/>
        </w:rPr>
      </w:pPr>
      <w:r w:rsidRPr="00C74761">
        <w:rPr>
          <w:lang w:eastAsia="en-US"/>
        </w:rPr>
        <w:t xml:space="preserve">ClassDojo (n.d.) </w:t>
      </w:r>
      <w:r w:rsidRPr="00C74761">
        <w:rPr>
          <w:i/>
          <w:iCs/>
          <w:lang w:eastAsia="en-US"/>
        </w:rPr>
        <w:t>Learn all about ClassDojo ♥</w:t>
      </w:r>
      <w:r w:rsidRPr="00C74761">
        <w:rPr>
          <w:lang w:eastAsia="en-US"/>
        </w:rPr>
        <w:t xml:space="preserve">. [Online]. ClassDojo. Available </w:t>
      </w:r>
      <w:r w:rsidR="00E77834" w:rsidRPr="00C74761">
        <w:rPr>
          <w:lang w:eastAsia="en-US"/>
        </w:rPr>
        <w:t xml:space="preserve">at: </w:t>
      </w:r>
      <w:hyperlink r:id="rId12" w:history="1">
        <w:r w:rsidR="00D91347" w:rsidRPr="00C74761">
          <w:rPr>
            <w:rStyle w:val="Hyperlink"/>
            <w:lang w:eastAsia="en-US"/>
          </w:rPr>
          <w:t>https://www.classdojo.com/</w:t>
        </w:r>
      </w:hyperlink>
      <w:r w:rsidRPr="00C74761">
        <w:rPr>
          <w:lang w:eastAsia="en-US"/>
        </w:rPr>
        <w:t>.</w:t>
      </w:r>
    </w:p>
    <w:p w14:paraId="2F4D0CC2" w14:textId="77777777" w:rsidR="00D91347" w:rsidRPr="00921D66" w:rsidRDefault="00D91347" w:rsidP="00E54D59">
      <w:pPr>
        <w:spacing w:before="0" w:after="0"/>
        <w:rPr>
          <w:lang w:eastAsia="en-US"/>
        </w:rPr>
      </w:pPr>
    </w:p>
    <w:p w14:paraId="13184496" w14:textId="77777777" w:rsidR="00D91347" w:rsidRPr="00921D66" w:rsidRDefault="00D91347" w:rsidP="00E54D59">
      <w:pPr>
        <w:spacing w:before="0" w:after="0"/>
        <w:rPr>
          <w:lang w:eastAsia="en-US"/>
        </w:rPr>
      </w:pPr>
      <w:r w:rsidRPr="00921D66">
        <w:rPr>
          <w:lang w:eastAsia="en-US"/>
        </w:rPr>
        <w:t xml:space="preserve">Charmaz, K. (2014) </w:t>
      </w:r>
      <w:r w:rsidRPr="00921D66">
        <w:rPr>
          <w:i/>
          <w:iCs/>
          <w:lang w:eastAsia="en-US"/>
        </w:rPr>
        <w:t>Constructing grounded theory</w:t>
      </w:r>
      <w:r w:rsidRPr="00921D66">
        <w:rPr>
          <w:lang w:eastAsia="en-US"/>
        </w:rPr>
        <w:t>. 2nd edition. Thousand Oaks, CA, Sage Publications.</w:t>
      </w:r>
    </w:p>
    <w:p w14:paraId="66F5838E" w14:textId="77777777" w:rsidR="00DC335B" w:rsidRPr="00921D66" w:rsidRDefault="00DC335B" w:rsidP="00E54D59">
      <w:pPr>
        <w:spacing w:before="0" w:after="0"/>
        <w:rPr>
          <w:lang w:eastAsia="en-US"/>
        </w:rPr>
      </w:pPr>
    </w:p>
    <w:p w14:paraId="73C4CCA7" w14:textId="17C87984" w:rsidR="00DC335B" w:rsidRPr="001E47E5" w:rsidRDefault="00A600EF" w:rsidP="00E54D59">
      <w:pPr>
        <w:spacing w:before="0" w:after="0"/>
        <w:rPr>
          <w:lang w:val="sv-SE" w:eastAsia="en-US"/>
        </w:rPr>
      </w:pPr>
      <w:r w:rsidRPr="00921D66">
        <w:rPr>
          <w:lang w:val="sv-SE" w:eastAsia="en-US"/>
        </w:rPr>
        <w:t>Denscombe, M</w:t>
      </w:r>
      <w:r w:rsidR="00DC335B" w:rsidRPr="00921D66">
        <w:rPr>
          <w:lang w:val="sv-SE" w:eastAsia="en-US"/>
        </w:rPr>
        <w:t xml:space="preserve"> </w:t>
      </w:r>
      <w:r w:rsidRPr="00921D66">
        <w:rPr>
          <w:lang w:val="sv-SE" w:eastAsia="en-US"/>
        </w:rPr>
        <w:t>(</w:t>
      </w:r>
      <w:r w:rsidR="00DC335B" w:rsidRPr="00921D66">
        <w:rPr>
          <w:lang w:val="sv-SE" w:eastAsia="en-US"/>
        </w:rPr>
        <w:t>2009</w:t>
      </w:r>
      <w:r w:rsidRPr="00921D66">
        <w:rPr>
          <w:lang w:val="sv-SE" w:eastAsia="en-US"/>
        </w:rPr>
        <w:t>)</w:t>
      </w:r>
      <w:r w:rsidR="00DC335B" w:rsidRPr="00921D66">
        <w:rPr>
          <w:lang w:val="sv-SE" w:eastAsia="en-US"/>
        </w:rPr>
        <w:t xml:space="preserve">. </w:t>
      </w:r>
      <w:r w:rsidR="00DC335B" w:rsidRPr="00921D66">
        <w:rPr>
          <w:i/>
          <w:iCs/>
          <w:lang w:val="sv-SE" w:eastAsia="en-US"/>
        </w:rPr>
        <w:t>Forskningshandboken: för småskaliga forskningsprojekt inom samhällsvetenskaperna</w:t>
      </w:r>
      <w:r w:rsidR="00DC335B" w:rsidRPr="00921D66">
        <w:rPr>
          <w:lang w:val="sv-SE" w:eastAsia="en-US"/>
        </w:rPr>
        <w:t xml:space="preserve">. </w:t>
      </w:r>
      <w:r w:rsidR="00DC335B" w:rsidRPr="001E47E5">
        <w:rPr>
          <w:lang w:val="sv-SE" w:eastAsia="en-US"/>
        </w:rPr>
        <w:t>Studentlitteratur.</w:t>
      </w:r>
      <w:r w:rsidR="006425E3" w:rsidRPr="001E47E5">
        <w:rPr>
          <w:lang w:val="sv-SE" w:eastAsia="en-US"/>
        </w:rPr>
        <w:t xml:space="preserve"> Lund.</w:t>
      </w:r>
    </w:p>
    <w:p w14:paraId="5C1FFBFB" w14:textId="77777777" w:rsidR="00E54D59" w:rsidRPr="001E47E5" w:rsidRDefault="00E54D59" w:rsidP="00E54D59">
      <w:pPr>
        <w:spacing w:before="0" w:after="0"/>
        <w:rPr>
          <w:lang w:val="sv-SE" w:eastAsia="en-US"/>
        </w:rPr>
      </w:pPr>
    </w:p>
    <w:p w14:paraId="19E7804D" w14:textId="4ECC67DC" w:rsidR="00C87005" w:rsidRDefault="00DC335B" w:rsidP="00E54D59">
      <w:pPr>
        <w:spacing w:before="0" w:after="0"/>
        <w:rPr>
          <w:lang w:val="sv-SE" w:eastAsia="en-US"/>
        </w:rPr>
      </w:pPr>
      <w:r w:rsidRPr="00921D66">
        <w:rPr>
          <w:i/>
          <w:lang w:val="sv-SE" w:eastAsia="en-US"/>
        </w:rPr>
        <w:t>Elever som behöver stöd men får för lite..</w:t>
      </w:r>
      <w:r w:rsidRPr="00921D66">
        <w:rPr>
          <w:lang w:val="sv-SE" w:eastAsia="en-US"/>
        </w:rPr>
        <w:t xml:space="preserve"> (2005). Stockholm: Myndigheten för skolutveckling</w:t>
      </w:r>
    </w:p>
    <w:p w14:paraId="5212C14C" w14:textId="77777777" w:rsidR="00E54D59" w:rsidRPr="00921D66" w:rsidRDefault="00E54D59" w:rsidP="00E54D59">
      <w:pPr>
        <w:spacing w:before="0" w:after="0"/>
        <w:rPr>
          <w:lang w:val="sv-SE" w:eastAsia="en-US"/>
        </w:rPr>
      </w:pPr>
    </w:p>
    <w:p w14:paraId="7FB1A202" w14:textId="08AB1B18" w:rsidR="00C25EAB" w:rsidRDefault="00C87005" w:rsidP="00E54D59">
      <w:pPr>
        <w:spacing w:before="0" w:after="0"/>
      </w:pPr>
      <w:proofErr w:type="spellStart"/>
      <w:r w:rsidRPr="001E47E5">
        <w:rPr>
          <w:lang w:val="sv-SE" w:eastAsia="en-US"/>
        </w:rPr>
        <w:t>Esterberg</w:t>
      </w:r>
      <w:proofErr w:type="spellEnd"/>
      <w:r w:rsidRPr="001E47E5">
        <w:rPr>
          <w:lang w:val="sv-SE" w:eastAsia="en-US"/>
        </w:rPr>
        <w:t xml:space="preserve">, K.G. (2002) </w:t>
      </w:r>
      <w:proofErr w:type="spellStart"/>
      <w:r w:rsidRPr="001E47E5">
        <w:rPr>
          <w:i/>
          <w:iCs/>
          <w:lang w:val="sv-SE" w:eastAsia="en-US"/>
        </w:rPr>
        <w:t>Qualitative</w:t>
      </w:r>
      <w:proofErr w:type="spellEnd"/>
      <w:r w:rsidRPr="001E47E5">
        <w:rPr>
          <w:i/>
          <w:iCs/>
          <w:lang w:val="sv-SE" w:eastAsia="en-US"/>
        </w:rPr>
        <w:t xml:space="preserve"> </w:t>
      </w:r>
      <w:proofErr w:type="spellStart"/>
      <w:r w:rsidRPr="001E47E5">
        <w:rPr>
          <w:i/>
          <w:iCs/>
          <w:lang w:val="sv-SE" w:eastAsia="en-US"/>
        </w:rPr>
        <w:t>methods</w:t>
      </w:r>
      <w:proofErr w:type="spellEnd"/>
      <w:r w:rsidRPr="001E47E5">
        <w:rPr>
          <w:i/>
          <w:iCs/>
          <w:lang w:val="sv-SE" w:eastAsia="en-US"/>
        </w:rPr>
        <w:t xml:space="preserve"> in social research</w:t>
      </w:r>
      <w:r w:rsidRPr="001E47E5">
        <w:rPr>
          <w:lang w:val="sv-SE" w:eastAsia="en-US"/>
        </w:rPr>
        <w:t xml:space="preserve">. </w:t>
      </w:r>
      <w:r w:rsidRPr="00921D66">
        <w:rPr>
          <w:lang w:eastAsia="en-US"/>
        </w:rPr>
        <w:t>International ed. Boston, Mass., McGraw-Hill.</w:t>
      </w:r>
    </w:p>
    <w:p w14:paraId="57C25CE7" w14:textId="77777777" w:rsidR="0044217A" w:rsidRPr="00C74761" w:rsidRDefault="0044217A" w:rsidP="00E54D59">
      <w:pPr>
        <w:spacing w:before="0" w:after="0"/>
        <w:rPr>
          <w:lang w:eastAsia="en-US"/>
        </w:rPr>
      </w:pPr>
    </w:p>
    <w:p w14:paraId="5672F464" w14:textId="6DF1E194" w:rsidR="0044217A" w:rsidRPr="00C74761" w:rsidRDefault="001C7040" w:rsidP="00E54D59">
      <w:pPr>
        <w:spacing w:before="0" w:after="0"/>
        <w:rPr>
          <w:lang w:eastAsia="en-US"/>
        </w:rPr>
      </w:pPr>
      <w:r w:rsidRPr="001E47E5">
        <w:rPr>
          <w:lang w:eastAsia="en-US"/>
        </w:rPr>
        <w:t xml:space="preserve">EdWise (n.d.) </w:t>
      </w:r>
      <w:r w:rsidRPr="001E47E5">
        <w:rPr>
          <w:i/>
          <w:iCs/>
          <w:lang w:eastAsia="en-US"/>
        </w:rPr>
        <w:t>Login</w:t>
      </w:r>
      <w:r w:rsidRPr="001E47E5">
        <w:rPr>
          <w:lang w:eastAsia="en-US"/>
        </w:rPr>
        <w:t xml:space="preserve">. </w:t>
      </w:r>
      <w:r w:rsidRPr="00C74761">
        <w:rPr>
          <w:lang w:eastAsia="en-US"/>
        </w:rPr>
        <w:t>[Online]. Available at: https://www.edwise.se/NewLoginPage.aspx?idpmethod=xad&amp;domain=DefaultDomain&amp;UICulture=en-GB&amp;idptarget=https%3a%2f%2fwww.edwise.se%2fSecure%2fdefault.aspx</w:t>
      </w:r>
    </w:p>
    <w:p w14:paraId="1083535E" w14:textId="77777777" w:rsidR="001C7040" w:rsidRPr="00C74761" w:rsidRDefault="001C7040" w:rsidP="00E54D59">
      <w:pPr>
        <w:spacing w:before="0" w:after="0"/>
        <w:rPr>
          <w:lang w:eastAsia="en-US"/>
        </w:rPr>
      </w:pPr>
    </w:p>
    <w:p w14:paraId="2D0C0392" w14:textId="77777777" w:rsidR="006425E3" w:rsidRPr="00921D66" w:rsidRDefault="006425E3" w:rsidP="00E54D59">
      <w:pPr>
        <w:spacing w:before="0" w:after="0"/>
        <w:rPr>
          <w:lang w:eastAsia="en-US"/>
        </w:rPr>
      </w:pPr>
      <w:r w:rsidRPr="00C74761">
        <w:rPr>
          <w:lang w:eastAsia="en-US"/>
        </w:rPr>
        <w:t xml:space="preserve">Ejedafiru, E.F. (2010) </w:t>
      </w:r>
      <w:r w:rsidRPr="00C74761">
        <w:rPr>
          <w:i/>
          <w:iCs/>
          <w:lang w:eastAsia="en-US"/>
        </w:rPr>
        <w:t>Lack of ICT infrastructure as a barrier to resource sharing in Nigerian libraries</w:t>
      </w:r>
      <w:r w:rsidRPr="00921D66">
        <w:rPr>
          <w:lang w:eastAsia="en-US"/>
        </w:rPr>
        <w:t>.</w:t>
      </w:r>
    </w:p>
    <w:p w14:paraId="2019419F" w14:textId="77777777" w:rsidR="006425E3" w:rsidRPr="00921D66" w:rsidRDefault="006425E3" w:rsidP="00E54D59">
      <w:pPr>
        <w:spacing w:before="0" w:after="0"/>
        <w:rPr>
          <w:lang w:eastAsia="en-US"/>
        </w:rPr>
      </w:pPr>
    </w:p>
    <w:p w14:paraId="64DB5C4A" w14:textId="56E521A2" w:rsidR="00DC335B" w:rsidRPr="001E47E5" w:rsidRDefault="00DC335B" w:rsidP="00E54D59">
      <w:pPr>
        <w:spacing w:before="0" w:after="0"/>
        <w:rPr>
          <w:lang w:eastAsia="en-US"/>
        </w:rPr>
      </w:pPr>
      <w:r w:rsidRPr="00921D66">
        <w:rPr>
          <w:lang w:val="sv-SE" w:eastAsia="en-US"/>
        </w:rPr>
        <w:t xml:space="preserve">Forsberg, C &amp; Wengström, Y (2008) </w:t>
      </w:r>
      <w:r w:rsidRPr="00921D66">
        <w:rPr>
          <w:i/>
          <w:lang w:val="sv-SE" w:eastAsia="en-US"/>
        </w:rPr>
        <w:t>Att Göra Systematiska Litteraturstudier</w:t>
      </w:r>
      <w:r w:rsidR="00583AD3" w:rsidRPr="00921D66">
        <w:rPr>
          <w:lang w:val="sv-SE" w:eastAsia="en-US"/>
        </w:rPr>
        <w:t xml:space="preserve">. </w:t>
      </w:r>
      <w:r w:rsidRPr="001E47E5">
        <w:rPr>
          <w:lang w:eastAsia="en-US"/>
        </w:rPr>
        <w:t xml:space="preserve">Stockholm: </w:t>
      </w:r>
      <w:proofErr w:type="spellStart"/>
      <w:r w:rsidRPr="001E47E5">
        <w:rPr>
          <w:lang w:eastAsia="en-US"/>
        </w:rPr>
        <w:t>Natur</w:t>
      </w:r>
      <w:proofErr w:type="spellEnd"/>
      <w:r w:rsidRPr="001E47E5">
        <w:rPr>
          <w:lang w:eastAsia="en-US"/>
        </w:rPr>
        <w:t xml:space="preserve"> </w:t>
      </w:r>
      <w:proofErr w:type="spellStart"/>
      <w:r w:rsidRPr="001E47E5">
        <w:rPr>
          <w:lang w:eastAsia="en-US"/>
        </w:rPr>
        <w:t>och</w:t>
      </w:r>
      <w:proofErr w:type="spellEnd"/>
      <w:r w:rsidRPr="001E47E5">
        <w:rPr>
          <w:lang w:eastAsia="en-US"/>
        </w:rPr>
        <w:t xml:space="preserve"> </w:t>
      </w:r>
      <w:proofErr w:type="spellStart"/>
      <w:r w:rsidRPr="001E47E5">
        <w:rPr>
          <w:lang w:eastAsia="en-US"/>
        </w:rPr>
        <w:t>Kultur</w:t>
      </w:r>
      <w:proofErr w:type="spellEnd"/>
    </w:p>
    <w:p w14:paraId="348E56C7" w14:textId="77777777" w:rsidR="00E54D59" w:rsidRPr="001E47E5" w:rsidRDefault="00E54D59" w:rsidP="00E54D59">
      <w:pPr>
        <w:spacing w:before="0" w:after="0"/>
        <w:rPr>
          <w:lang w:eastAsia="en-US"/>
        </w:rPr>
      </w:pPr>
    </w:p>
    <w:p w14:paraId="1C966121" w14:textId="5EF0B93D" w:rsidR="006A6925" w:rsidRPr="00921D66" w:rsidRDefault="006A6925" w:rsidP="00E54D59">
      <w:pPr>
        <w:pStyle w:val="NormalWeb"/>
        <w:spacing w:before="0" w:after="0"/>
        <w:rPr>
          <w:color w:val="000000"/>
        </w:rPr>
      </w:pPr>
      <w:r w:rsidRPr="001E47E5">
        <w:rPr>
          <w:color w:val="000000"/>
        </w:rPr>
        <w:t xml:space="preserve">Graneheim, U. &amp; Lundman, B. (2004). </w:t>
      </w:r>
      <w:r w:rsidRPr="00921D66">
        <w:rPr>
          <w:color w:val="000000"/>
        </w:rPr>
        <w:t xml:space="preserve">Qualitative content analysis in nursing research: concepts, procedures and measures to achieve trustworthiness. </w:t>
      </w:r>
      <w:r w:rsidRPr="00921D66">
        <w:rPr>
          <w:i/>
          <w:iCs/>
          <w:color w:val="000000"/>
        </w:rPr>
        <w:t>Nurse Education Today</w:t>
      </w:r>
      <w:r w:rsidRPr="00921D66">
        <w:rPr>
          <w:color w:val="000000"/>
        </w:rPr>
        <w:t>, 24(2), pp.105-112.</w:t>
      </w:r>
    </w:p>
    <w:p w14:paraId="4FB2EC0D" w14:textId="77777777" w:rsidR="00A27943" w:rsidRPr="00921D66" w:rsidRDefault="00A27943" w:rsidP="00E54D59">
      <w:pPr>
        <w:pStyle w:val="NormalWeb"/>
        <w:spacing w:before="0" w:after="0"/>
        <w:rPr>
          <w:color w:val="000000"/>
        </w:rPr>
      </w:pPr>
    </w:p>
    <w:p w14:paraId="3D81C60F" w14:textId="77777777" w:rsidR="00A27943" w:rsidRPr="00921D66" w:rsidRDefault="00A27943" w:rsidP="00E54D59">
      <w:pPr>
        <w:spacing w:before="0" w:after="0"/>
        <w:rPr>
          <w:lang w:eastAsia="en-US"/>
        </w:rPr>
      </w:pPr>
      <w:r w:rsidRPr="00921D66">
        <w:rPr>
          <w:lang w:eastAsia="en-US"/>
        </w:rPr>
        <w:t xml:space="preserve">Guest, G., MacQueen, K.M. and Namey, E.E. (2012) </w:t>
      </w:r>
      <w:r w:rsidRPr="00921D66">
        <w:rPr>
          <w:i/>
          <w:iCs/>
          <w:lang w:eastAsia="en-US"/>
        </w:rPr>
        <w:t>Applied thematic analysis</w:t>
      </w:r>
      <w:r w:rsidRPr="00921D66">
        <w:rPr>
          <w:lang w:eastAsia="en-US"/>
        </w:rPr>
        <w:t>. Thousand Oaks, Calif., SAGE.</w:t>
      </w:r>
    </w:p>
    <w:p w14:paraId="5283DC47" w14:textId="77777777" w:rsidR="00C539F6" w:rsidRPr="00921D66" w:rsidRDefault="00C539F6" w:rsidP="00E54D59">
      <w:pPr>
        <w:pStyle w:val="NormalWeb"/>
        <w:spacing w:before="0" w:after="0"/>
        <w:rPr>
          <w:color w:val="000000"/>
        </w:rPr>
      </w:pPr>
    </w:p>
    <w:p w14:paraId="509AC819" w14:textId="77777777" w:rsidR="00C539F6" w:rsidRPr="001E47E5" w:rsidRDefault="00C539F6" w:rsidP="00E54D59">
      <w:pPr>
        <w:spacing w:before="0" w:after="0"/>
        <w:rPr>
          <w:lang w:val="sv-SE" w:eastAsia="en-US"/>
        </w:rPr>
      </w:pPr>
      <w:r w:rsidRPr="00921D66">
        <w:rPr>
          <w:lang w:eastAsia="en-US"/>
        </w:rPr>
        <w:t xml:space="preserve">Hornby, G., Howard, J. and Atkinson, M. (2013) </w:t>
      </w:r>
      <w:r w:rsidRPr="00921D66">
        <w:rPr>
          <w:i/>
          <w:iCs/>
          <w:lang w:eastAsia="en-US"/>
        </w:rPr>
        <w:t>Controversial issues in special education</w:t>
      </w:r>
      <w:r w:rsidRPr="00921D66">
        <w:rPr>
          <w:lang w:eastAsia="en-US"/>
        </w:rPr>
        <w:t xml:space="preserve">. </w:t>
      </w:r>
      <w:r w:rsidRPr="001E47E5">
        <w:rPr>
          <w:lang w:val="sv-SE" w:eastAsia="en-US"/>
        </w:rPr>
        <w:t>Routledge.</w:t>
      </w:r>
    </w:p>
    <w:p w14:paraId="151AEAE0" w14:textId="77777777" w:rsidR="006A6925" w:rsidRPr="001E47E5" w:rsidRDefault="006A6925" w:rsidP="00E54D59">
      <w:pPr>
        <w:pStyle w:val="NormalWeb"/>
        <w:spacing w:before="0" w:after="0"/>
        <w:rPr>
          <w:lang w:val="sv-SE"/>
        </w:rPr>
      </w:pPr>
    </w:p>
    <w:p w14:paraId="6EF940E6" w14:textId="3C10E28E" w:rsidR="007637EE" w:rsidRDefault="00A07CF9" w:rsidP="00E54D59">
      <w:pPr>
        <w:spacing w:before="0" w:after="0"/>
        <w:rPr>
          <w:lang w:val="sv-SE" w:eastAsia="en-US"/>
        </w:rPr>
      </w:pPr>
      <w:r>
        <w:rPr>
          <w:lang w:val="sv-SE" w:eastAsia="en-US"/>
        </w:rPr>
        <w:t>Holme, I</w:t>
      </w:r>
      <w:r w:rsidR="00DC335B" w:rsidRPr="00921D66">
        <w:rPr>
          <w:lang w:val="sv-SE" w:eastAsia="en-US"/>
        </w:rPr>
        <w:t xml:space="preserve"> Magne &amp; Solvang, B Krohn (1997). </w:t>
      </w:r>
      <w:r w:rsidR="00DC335B" w:rsidRPr="00921D66">
        <w:rPr>
          <w:i/>
          <w:lang w:val="sv-SE" w:eastAsia="en-US"/>
        </w:rPr>
        <w:t>Forskningsmetodik: om kvalitativa och kvantitativa metoder</w:t>
      </w:r>
      <w:r w:rsidR="00DC335B" w:rsidRPr="00921D66">
        <w:rPr>
          <w:lang w:val="sv-SE" w:eastAsia="en-US"/>
        </w:rPr>
        <w:t>. 2., [rev. och utök.] uppl. Lund: Studentlitteratur</w:t>
      </w:r>
    </w:p>
    <w:p w14:paraId="53A3E5C9" w14:textId="77777777" w:rsidR="00E54D59" w:rsidRPr="00921D66" w:rsidRDefault="00E54D59" w:rsidP="00E54D59">
      <w:pPr>
        <w:spacing w:before="0" w:after="0"/>
        <w:rPr>
          <w:lang w:val="sv-SE" w:eastAsia="en-US"/>
        </w:rPr>
      </w:pPr>
    </w:p>
    <w:p w14:paraId="32A3A1FE" w14:textId="04E914DF" w:rsidR="002B6569" w:rsidRDefault="00DC335B" w:rsidP="00E54D59">
      <w:pPr>
        <w:spacing w:before="0" w:after="0"/>
        <w:rPr>
          <w:lang w:val="sv-SE" w:eastAsia="en-US"/>
        </w:rPr>
      </w:pPr>
      <w:r w:rsidRPr="001E47E5">
        <w:rPr>
          <w:lang w:val="sv-SE" w:eastAsia="en-US"/>
        </w:rPr>
        <w:t>Klein,</w:t>
      </w:r>
      <w:r w:rsidR="00261A04" w:rsidRPr="001E47E5">
        <w:rPr>
          <w:lang w:val="sv-SE" w:eastAsia="en-US"/>
        </w:rPr>
        <w:t xml:space="preserve"> G., Moon, B. and Hoffman, R.R (</w:t>
      </w:r>
      <w:r w:rsidRPr="001E47E5">
        <w:rPr>
          <w:lang w:val="sv-SE" w:eastAsia="en-US"/>
        </w:rPr>
        <w:t>2006</w:t>
      </w:r>
      <w:r w:rsidR="00261A04" w:rsidRPr="001E47E5">
        <w:rPr>
          <w:lang w:val="sv-SE" w:eastAsia="en-US"/>
        </w:rPr>
        <w:t>)</w:t>
      </w:r>
      <w:r w:rsidRPr="001E47E5">
        <w:rPr>
          <w:lang w:val="sv-SE" w:eastAsia="en-US"/>
        </w:rPr>
        <w:t xml:space="preserve">. </w:t>
      </w:r>
      <w:r w:rsidRPr="00921D66">
        <w:rPr>
          <w:lang w:eastAsia="en-US"/>
        </w:rPr>
        <w:t xml:space="preserve">Making sense of sensemaking 2: A macrocognitive model. </w:t>
      </w:r>
      <w:r w:rsidRPr="00921D66">
        <w:rPr>
          <w:i/>
          <w:iCs/>
          <w:lang w:val="sv-SE" w:eastAsia="en-US"/>
        </w:rPr>
        <w:t>Intelligent Systems, IEEE</w:t>
      </w:r>
      <w:r w:rsidRPr="00921D66">
        <w:rPr>
          <w:lang w:val="sv-SE" w:eastAsia="en-US"/>
        </w:rPr>
        <w:t>, 21(5), pp.88–92.</w:t>
      </w:r>
    </w:p>
    <w:p w14:paraId="51B33386" w14:textId="77777777" w:rsidR="00E54D59" w:rsidRPr="00921D66" w:rsidRDefault="00E54D59" w:rsidP="00E54D59">
      <w:pPr>
        <w:spacing w:before="0" w:after="0"/>
        <w:rPr>
          <w:lang w:val="sv-SE" w:eastAsia="en-US"/>
        </w:rPr>
      </w:pPr>
    </w:p>
    <w:p w14:paraId="137F1B4C" w14:textId="77777777" w:rsidR="00DC335B" w:rsidRPr="00921D66" w:rsidRDefault="00DC335B" w:rsidP="00E54D59">
      <w:pPr>
        <w:spacing w:before="0" w:after="0"/>
        <w:rPr>
          <w:lang w:eastAsia="en-US"/>
        </w:rPr>
      </w:pPr>
      <w:r w:rsidRPr="00921D66">
        <w:rPr>
          <w:lang w:val="sv-SE" w:eastAsia="en-US"/>
        </w:rPr>
        <w:t xml:space="preserve">Kvale, S., n.d. </w:t>
      </w:r>
      <w:r w:rsidRPr="00921D66">
        <w:rPr>
          <w:i/>
          <w:iCs/>
          <w:lang w:val="sv-SE" w:eastAsia="en-US"/>
        </w:rPr>
        <w:t>Den kvalitativa forskningsintervjun (1997) Studentlitteratur</w:t>
      </w:r>
      <w:r w:rsidRPr="00921D66">
        <w:rPr>
          <w:lang w:val="sv-SE" w:eastAsia="en-US"/>
        </w:rPr>
        <w:t xml:space="preserve">. </w:t>
      </w:r>
      <w:r w:rsidRPr="00921D66">
        <w:rPr>
          <w:lang w:eastAsia="en-US"/>
        </w:rPr>
        <w:t>Lund.</w:t>
      </w:r>
    </w:p>
    <w:p w14:paraId="0E46DF6B" w14:textId="77777777" w:rsidR="00DC335B" w:rsidRPr="00921D66" w:rsidRDefault="00DC335B" w:rsidP="00E54D59">
      <w:pPr>
        <w:spacing w:before="0" w:after="0"/>
        <w:rPr>
          <w:lang w:eastAsia="en-US"/>
        </w:rPr>
      </w:pPr>
    </w:p>
    <w:p w14:paraId="4FF5D72C" w14:textId="05EF9148" w:rsidR="00DC335B" w:rsidRPr="00C74761" w:rsidRDefault="00496590" w:rsidP="00E54D59">
      <w:pPr>
        <w:spacing w:before="0" w:after="0"/>
        <w:rPr>
          <w:lang w:eastAsia="en-US"/>
        </w:rPr>
      </w:pPr>
      <w:r w:rsidRPr="00921D66">
        <w:rPr>
          <w:lang w:eastAsia="en-US"/>
        </w:rPr>
        <w:t>KTH</w:t>
      </w:r>
      <w:r w:rsidR="00DC335B" w:rsidRPr="00921D66">
        <w:rPr>
          <w:lang w:eastAsia="en-US"/>
        </w:rPr>
        <w:t xml:space="preserve"> </w:t>
      </w:r>
      <w:r w:rsidRPr="00921D66">
        <w:rPr>
          <w:lang w:eastAsia="en-US"/>
        </w:rPr>
        <w:t>(</w:t>
      </w:r>
      <w:r w:rsidR="00DC335B" w:rsidRPr="00921D66">
        <w:rPr>
          <w:lang w:eastAsia="en-US"/>
        </w:rPr>
        <w:t>2015</w:t>
      </w:r>
      <w:r w:rsidRPr="00921D66">
        <w:rPr>
          <w:lang w:eastAsia="en-US"/>
        </w:rPr>
        <w:t>)</w:t>
      </w:r>
      <w:r w:rsidR="00DC335B" w:rsidRPr="00921D66">
        <w:rPr>
          <w:lang w:eastAsia="en-US"/>
        </w:rPr>
        <w:t>. Information and Com</w:t>
      </w:r>
      <w:r w:rsidR="00DD2EAF" w:rsidRPr="00921D66">
        <w:rPr>
          <w:lang w:eastAsia="en-US"/>
        </w:rPr>
        <w:t xml:space="preserve">munication Technology. </w:t>
      </w:r>
      <w:r w:rsidR="00DC335B" w:rsidRPr="00921D66">
        <w:rPr>
          <w:lang w:eastAsia="en-US"/>
        </w:rPr>
        <w:t>School of Electri</w:t>
      </w:r>
      <w:r w:rsidRPr="00921D66">
        <w:rPr>
          <w:lang w:eastAsia="en-US"/>
        </w:rPr>
        <w:t xml:space="preserve">cal Engineering. Available at: </w:t>
      </w:r>
      <w:hyperlink r:id="rId13" w:history="1">
        <w:r w:rsidR="0079361D" w:rsidRPr="00C74761">
          <w:rPr>
            <w:rStyle w:val="Hyperlink"/>
            <w:lang w:eastAsia="en-US"/>
          </w:rPr>
          <w:t>https://www.kth.se/en/ees/forskning/strategiska-forskningsomraden/informations-och-kommunikationsteknik/informations-och-kommunikationsteknik-1.303769</w:t>
        </w:r>
      </w:hyperlink>
      <w:r w:rsidR="00DC335B" w:rsidRPr="00C74761">
        <w:rPr>
          <w:lang w:eastAsia="en-US"/>
        </w:rPr>
        <w:t>.</w:t>
      </w:r>
    </w:p>
    <w:p w14:paraId="3805FC20" w14:textId="77777777" w:rsidR="0079361D" w:rsidRPr="00C74761" w:rsidRDefault="0079361D" w:rsidP="00E54D59">
      <w:pPr>
        <w:spacing w:before="0" w:after="0"/>
        <w:rPr>
          <w:lang w:eastAsia="en-US"/>
        </w:rPr>
      </w:pPr>
    </w:p>
    <w:p w14:paraId="78B253A9" w14:textId="77777777" w:rsidR="0079361D" w:rsidRPr="001E47E5" w:rsidRDefault="0079361D" w:rsidP="00E54D59">
      <w:pPr>
        <w:spacing w:before="0" w:after="0"/>
        <w:rPr>
          <w:lang w:val="sv-SE" w:eastAsia="en-US"/>
        </w:rPr>
      </w:pPr>
      <w:r w:rsidRPr="00921D66">
        <w:rPr>
          <w:lang w:eastAsia="en-US"/>
        </w:rPr>
        <w:t xml:space="preserve">Lofland, J. (2006) </w:t>
      </w:r>
      <w:r w:rsidRPr="00921D66">
        <w:rPr>
          <w:i/>
          <w:iCs/>
          <w:lang w:eastAsia="en-US"/>
        </w:rPr>
        <w:t>Analyzing social settings : a guide to qualitative observation and analysis</w:t>
      </w:r>
      <w:r w:rsidRPr="00921D66">
        <w:rPr>
          <w:lang w:eastAsia="en-US"/>
        </w:rPr>
        <w:t xml:space="preserve">. </w:t>
      </w:r>
      <w:r w:rsidRPr="001E47E5">
        <w:rPr>
          <w:lang w:val="sv-SE" w:eastAsia="en-US"/>
        </w:rPr>
        <w:t xml:space="preserve">4. ed. Belmont, CA, </w:t>
      </w:r>
      <w:proofErr w:type="spellStart"/>
      <w:r w:rsidRPr="001E47E5">
        <w:rPr>
          <w:lang w:val="sv-SE" w:eastAsia="en-US"/>
        </w:rPr>
        <w:t>Wadsworth</w:t>
      </w:r>
      <w:proofErr w:type="spellEnd"/>
      <w:r w:rsidRPr="001E47E5">
        <w:rPr>
          <w:lang w:val="sv-SE" w:eastAsia="en-US"/>
        </w:rPr>
        <w:t>.</w:t>
      </w:r>
    </w:p>
    <w:p w14:paraId="254CA1E1" w14:textId="77777777" w:rsidR="00DC335B" w:rsidRPr="001E47E5" w:rsidRDefault="00DC335B" w:rsidP="00E54D59">
      <w:pPr>
        <w:spacing w:before="0" w:after="0"/>
        <w:rPr>
          <w:lang w:val="sv-SE" w:eastAsia="en-US"/>
        </w:rPr>
      </w:pPr>
    </w:p>
    <w:p w14:paraId="5E9E20D1" w14:textId="77777777" w:rsidR="00DC335B" w:rsidRDefault="00DC335B" w:rsidP="00E54D59">
      <w:pPr>
        <w:spacing w:before="0" w:after="0"/>
        <w:rPr>
          <w:lang w:val="sv-SE" w:eastAsia="en-US"/>
        </w:rPr>
      </w:pPr>
      <w:r w:rsidRPr="00921D66">
        <w:rPr>
          <w:i/>
          <w:lang w:val="sv-SE" w:eastAsia="en-US"/>
        </w:rPr>
        <w:t>Läroplan för det obligatoriska skolväsendet, förskoleklassen och fritidshemmet Lpo 94.</w:t>
      </w:r>
      <w:r w:rsidRPr="00921D66">
        <w:rPr>
          <w:lang w:val="sv-SE" w:eastAsia="en-US"/>
        </w:rPr>
        <w:t xml:space="preserve"> (2006). Stockholm: Skolverket</w:t>
      </w:r>
    </w:p>
    <w:p w14:paraId="62CC7DE9" w14:textId="77777777" w:rsidR="00E54D59" w:rsidRPr="00921D66" w:rsidRDefault="00E54D59" w:rsidP="00E54D59">
      <w:pPr>
        <w:spacing w:before="0" w:after="0"/>
        <w:rPr>
          <w:lang w:val="sv-SE" w:eastAsia="en-US"/>
        </w:rPr>
      </w:pPr>
    </w:p>
    <w:p w14:paraId="0775CE05" w14:textId="5370BD54" w:rsidR="008F5F54" w:rsidRDefault="00E4232D" w:rsidP="00E54D59">
      <w:pPr>
        <w:spacing w:before="0" w:after="0"/>
        <w:rPr>
          <w:i/>
          <w:lang w:eastAsia="en-US"/>
        </w:rPr>
      </w:pPr>
      <w:r w:rsidRPr="00921D66">
        <w:rPr>
          <w:i/>
          <w:lang w:val="sv-SE" w:eastAsia="en-US"/>
        </w:rPr>
        <w:t xml:space="preserve">Läroplan för grundskolan, förskoleklassen och fritidshemmet 2011. (2011). </w:t>
      </w:r>
      <w:r w:rsidRPr="001E47E5">
        <w:rPr>
          <w:i/>
          <w:lang w:val="sv-SE" w:eastAsia="en-US"/>
        </w:rPr>
        <w:t xml:space="preserve">Stockholm: Skolverket. </w:t>
      </w:r>
      <w:r w:rsidRPr="00921D66">
        <w:rPr>
          <w:i/>
          <w:lang w:eastAsia="en-US"/>
        </w:rPr>
        <w:t xml:space="preserve">Available at: </w:t>
      </w:r>
      <w:hyperlink r:id="rId14" w:history="1">
        <w:r w:rsidRPr="00C74761">
          <w:rPr>
            <w:rStyle w:val="Hyperlink"/>
            <w:i/>
            <w:lang w:eastAsia="en-US"/>
          </w:rPr>
          <w:t>http://www.skolverket.se/publikationer?id=2575</w:t>
        </w:r>
      </w:hyperlink>
      <w:r w:rsidRPr="00C74761">
        <w:rPr>
          <w:i/>
          <w:lang w:eastAsia="en-US"/>
        </w:rPr>
        <w:t xml:space="preserve"> </w:t>
      </w:r>
    </w:p>
    <w:p w14:paraId="5A073281" w14:textId="77777777" w:rsidR="00E54D59" w:rsidRPr="00C74761" w:rsidRDefault="00E54D59" w:rsidP="00E54D59">
      <w:pPr>
        <w:spacing w:before="0" w:after="0"/>
        <w:rPr>
          <w:lang w:eastAsia="en-US"/>
        </w:rPr>
      </w:pPr>
    </w:p>
    <w:p w14:paraId="008E89BD" w14:textId="77777777" w:rsidR="008F5F54" w:rsidRPr="00921D66" w:rsidRDefault="008F5F54" w:rsidP="00E54D59">
      <w:pPr>
        <w:spacing w:before="0" w:after="0"/>
        <w:rPr>
          <w:lang w:eastAsia="en-US"/>
        </w:rPr>
      </w:pPr>
      <w:r w:rsidRPr="001E47E5">
        <w:rPr>
          <w:lang w:eastAsia="en-US"/>
        </w:rPr>
        <w:t xml:space="preserve">Marcu, G., Demerson, H., Ratanalert, C., Shin, C., et al. </w:t>
      </w:r>
      <w:r w:rsidRPr="00921D66">
        <w:rPr>
          <w:lang w:eastAsia="en-US"/>
        </w:rPr>
        <w:t xml:space="preserve">(2013) </w:t>
      </w:r>
      <w:r w:rsidRPr="00921D66">
        <w:rPr>
          <w:i/>
          <w:iCs/>
          <w:lang w:eastAsia="en-US"/>
        </w:rPr>
        <w:t>The Lilypad System: Designing for Collaborative Reflection</w:t>
      </w:r>
      <w:r w:rsidRPr="00921D66">
        <w:rPr>
          <w:lang w:eastAsia="en-US"/>
        </w:rPr>
        <w:t>.</w:t>
      </w:r>
    </w:p>
    <w:p w14:paraId="4D6D5881" w14:textId="77777777" w:rsidR="008F5F54" w:rsidRPr="00921D66" w:rsidRDefault="008F5F54" w:rsidP="00E54D59">
      <w:pPr>
        <w:spacing w:before="0" w:after="0"/>
        <w:rPr>
          <w:i/>
          <w:lang w:eastAsia="en-US"/>
        </w:rPr>
      </w:pPr>
    </w:p>
    <w:p w14:paraId="666D85F3" w14:textId="7CD266C1" w:rsidR="00442598" w:rsidRDefault="00DC335B" w:rsidP="00E54D59">
      <w:pPr>
        <w:spacing w:before="0" w:after="0"/>
        <w:rPr>
          <w:lang w:eastAsia="en-US"/>
        </w:rPr>
      </w:pPr>
      <w:r w:rsidRPr="00921D66">
        <w:rPr>
          <w:lang w:eastAsia="en-US"/>
        </w:rPr>
        <w:t>Marcu</w:t>
      </w:r>
      <w:r w:rsidR="003B45E0" w:rsidRPr="00921D66">
        <w:rPr>
          <w:lang w:eastAsia="en-US"/>
        </w:rPr>
        <w:t>, G., Dey, A.K. and Kiesler, S</w:t>
      </w:r>
      <w:r w:rsidRPr="00921D66">
        <w:rPr>
          <w:lang w:eastAsia="en-US"/>
        </w:rPr>
        <w:t xml:space="preserve"> </w:t>
      </w:r>
      <w:r w:rsidR="003B45E0" w:rsidRPr="00921D66">
        <w:rPr>
          <w:lang w:eastAsia="en-US"/>
        </w:rPr>
        <w:t>(</w:t>
      </w:r>
      <w:r w:rsidRPr="00921D66">
        <w:rPr>
          <w:lang w:eastAsia="en-US"/>
        </w:rPr>
        <w:t>2014</w:t>
      </w:r>
      <w:r w:rsidR="003B45E0" w:rsidRPr="00921D66">
        <w:rPr>
          <w:lang w:eastAsia="en-US"/>
        </w:rPr>
        <w:t>)</w:t>
      </w:r>
      <w:r w:rsidRPr="00921D66">
        <w:rPr>
          <w:lang w:eastAsia="en-US"/>
        </w:rPr>
        <w:t xml:space="preserve">. Designing for collaborative reflection. In: </w:t>
      </w:r>
      <w:r w:rsidRPr="00921D66">
        <w:rPr>
          <w:i/>
          <w:iCs/>
          <w:lang w:eastAsia="en-US"/>
        </w:rPr>
        <w:t>Proceedings of the 8th International Conference on Pervasive Computing Technologies for Healthcare</w:t>
      </w:r>
      <w:r w:rsidRPr="00921D66">
        <w:rPr>
          <w:lang w:eastAsia="en-US"/>
        </w:rPr>
        <w:t>. ICST (Institute for Computer Sciences, Social-Informatics and Telecommunications Engineering), pp.9–16.</w:t>
      </w:r>
    </w:p>
    <w:p w14:paraId="6129570D" w14:textId="77777777" w:rsidR="00E54D59" w:rsidRPr="00921D66" w:rsidRDefault="00E54D59" w:rsidP="00E54D59">
      <w:pPr>
        <w:spacing w:before="0" w:after="0"/>
        <w:rPr>
          <w:lang w:eastAsia="en-US"/>
        </w:rPr>
      </w:pPr>
    </w:p>
    <w:p w14:paraId="43A22CC6" w14:textId="4071E332" w:rsidR="00D32157" w:rsidRDefault="00D32157" w:rsidP="00E54D59">
      <w:pPr>
        <w:spacing w:before="0" w:after="0"/>
        <w:rPr>
          <w:lang w:eastAsia="en-US"/>
        </w:rPr>
      </w:pPr>
      <w:r w:rsidRPr="00921D66">
        <w:rPr>
          <w:lang w:eastAsia="en-US"/>
        </w:rPr>
        <w:t xml:space="preserve">Marcu, G., Dey, A.K., Kiesler, S. and Reddy, M. (2016) Time to reflect: Supporting health services over time by focusing on collaborative reflection. In: </w:t>
      </w:r>
      <w:r w:rsidRPr="00921D66">
        <w:rPr>
          <w:i/>
          <w:iCs/>
          <w:lang w:eastAsia="en-US"/>
        </w:rPr>
        <w:t>Proceedings of the 19th ACM Conference on Computer-Supported Cooperative Work &amp; Social Computing</w:t>
      </w:r>
      <w:r w:rsidRPr="00921D66">
        <w:rPr>
          <w:lang w:eastAsia="en-US"/>
        </w:rPr>
        <w:t>. 2016 ACM. pp. 954–964.</w:t>
      </w:r>
    </w:p>
    <w:p w14:paraId="09FD85E9" w14:textId="77777777" w:rsidR="00E54D59" w:rsidRPr="00921D66" w:rsidRDefault="00E54D59" w:rsidP="00E54D59">
      <w:pPr>
        <w:spacing w:before="0" w:after="0"/>
        <w:rPr>
          <w:lang w:eastAsia="en-US"/>
        </w:rPr>
      </w:pPr>
    </w:p>
    <w:p w14:paraId="216486FB" w14:textId="4DE6A242" w:rsidR="00DC335B" w:rsidRDefault="00FD5EBF" w:rsidP="00E54D59">
      <w:pPr>
        <w:spacing w:before="0" w:after="0"/>
        <w:rPr>
          <w:lang w:eastAsia="en-US"/>
        </w:rPr>
      </w:pPr>
      <w:r w:rsidRPr="00921D66">
        <w:rPr>
          <w:lang w:eastAsia="en-US"/>
        </w:rPr>
        <w:t>Marcu, G, Tassini, K, Carlson, Q, Goodwyn, J, Rivkin, G,</w:t>
      </w:r>
      <w:r w:rsidR="00DC335B" w:rsidRPr="00921D66">
        <w:rPr>
          <w:lang w:eastAsia="en-US"/>
        </w:rPr>
        <w:t xml:space="preserve"> Schaefer, K</w:t>
      </w:r>
      <w:r w:rsidRPr="00921D66">
        <w:rPr>
          <w:lang w:eastAsia="en-US"/>
        </w:rPr>
        <w:t>.J, Dey, A.K. and Kiesler, S (</w:t>
      </w:r>
      <w:r w:rsidR="00DC335B" w:rsidRPr="00921D66">
        <w:rPr>
          <w:lang w:eastAsia="en-US"/>
        </w:rPr>
        <w:t>2013</w:t>
      </w:r>
      <w:r w:rsidRPr="00921D66">
        <w:rPr>
          <w:lang w:eastAsia="en-US"/>
        </w:rPr>
        <w:t>)</w:t>
      </w:r>
      <w:r w:rsidR="00DC335B" w:rsidRPr="00921D66">
        <w:rPr>
          <w:lang w:eastAsia="en-US"/>
        </w:rPr>
        <w:t xml:space="preserve">. Why do they still use paper?: understanding data collection and use in Autism education. In: </w:t>
      </w:r>
      <w:r w:rsidR="00DC335B" w:rsidRPr="00921D66">
        <w:rPr>
          <w:i/>
          <w:iCs/>
          <w:lang w:eastAsia="en-US"/>
        </w:rPr>
        <w:t>Proceedings of the SIGCHI Conference on Human Factors in Computing Systems</w:t>
      </w:r>
      <w:r w:rsidR="00DC335B" w:rsidRPr="00921D66">
        <w:rPr>
          <w:lang w:eastAsia="en-US"/>
        </w:rPr>
        <w:t>. ACM, pp.3177–3186.</w:t>
      </w:r>
    </w:p>
    <w:p w14:paraId="5E06FC9B" w14:textId="77777777" w:rsidR="00E54D59" w:rsidRPr="00921D66" w:rsidRDefault="00E54D59" w:rsidP="00E54D59">
      <w:pPr>
        <w:spacing w:before="0" w:after="0"/>
        <w:rPr>
          <w:lang w:eastAsia="en-US"/>
        </w:rPr>
      </w:pPr>
    </w:p>
    <w:p w14:paraId="289B0435" w14:textId="0EA65A45" w:rsidR="00DC335B" w:rsidRDefault="0069135E" w:rsidP="00E54D59">
      <w:pPr>
        <w:spacing w:before="0" w:after="0"/>
        <w:rPr>
          <w:lang w:val="sv-SE" w:eastAsia="en-US"/>
        </w:rPr>
      </w:pPr>
      <w:r w:rsidRPr="00921D66">
        <w:rPr>
          <w:lang w:eastAsia="en-US"/>
        </w:rPr>
        <w:t>Nikiforidou, Z. and Pange, J</w:t>
      </w:r>
      <w:r w:rsidR="00DC335B" w:rsidRPr="00921D66">
        <w:rPr>
          <w:lang w:eastAsia="en-US"/>
        </w:rPr>
        <w:t xml:space="preserve"> </w:t>
      </w:r>
      <w:r w:rsidRPr="00921D66">
        <w:rPr>
          <w:lang w:eastAsia="en-US"/>
        </w:rPr>
        <w:t>(</w:t>
      </w:r>
      <w:r w:rsidR="00DC335B" w:rsidRPr="00921D66">
        <w:rPr>
          <w:lang w:eastAsia="en-US"/>
        </w:rPr>
        <w:t>2010</w:t>
      </w:r>
      <w:r w:rsidRPr="00921D66">
        <w:rPr>
          <w:lang w:eastAsia="en-US"/>
        </w:rPr>
        <w:t>)</w:t>
      </w:r>
      <w:r w:rsidR="00DC335B" w:rsidRPr="00921D66">
        <w:rPr>
          <w:lang w:eastAsia="en-US"/>
        </w:rPr>
        <w:t xml:space="preserve">. Teachers’ evaluation of preschool educational software: the case of probabilistic thinking. </w:t>
      </w:r>
      <w:r w:rsidR="00DC335B" w:rsidRPr="00921D66">
        <w:rPr>
          <w:i/>
          <w:iCs/>
          <w:lang w:val="sv-SE" w:eastAsia="en-US"/>
        </w:rPr>
        <w:t>Procedia-Social and Behavioral Sciences</w:t>
      </w:r>
      <w:r w:rsidR="00DC335B" w:rsidRPr="00921D66">
        <w:rPr>
          <w:lang w:val="sv-SE" w:eastAsia="en-US"/>
        </w:rPr>
        <w:t>, 9, pp.537–541.</w:t>
      </w:r>
    </w:p>
    <w:p w14:paraId="4D15B2A8" w14:textId="77777777" w:rsidR="00E54D59" w:rsidRPr="00921D66" w:rsidRDefault="00E54D59" w:rsidP="00E54D59">
      <w:pPr>
        <w:spacing w:before="0" w:after="0"/>
        <w:rPr>
          <w:lang w:val="sv-SE" w:eastAsia="en-US"/>
        </w:rPr>
      </w:pPr>
    </w:p>
    <w:p w14:paraId="5DFD217F" w14:textId="3246EAF2" w:rsidR="00DC335B" w:rsidRPr="00921D66" w:rsidRDefault="00DC335B" w:rsidP="00E54D59">
      <w:pPr>
        <w:pStyle w:val="NormalWeb"/>
        <w:spacing w:before="0" w:after="0"/>
      </w:pPr>
      <w:r w:rsidRPr="00921D66">
        <w:rPr>
          <w:lang w:val="sv-SE"/>
        </w:rPr>
        <w:lastRenderedPageBreak/>
        <w:t xml:space="preserve">Nyberg, R (2000). </w:t>
      </w:r>
      <w:r w:rsidRPr="00921D66">
        <w:rPr>
          <w:i/>
          <w:iCs/>
          <w:lang w:val="sv-SE"/>
        </w:rPr>
        <w:t>Skriv vetenskapliga uppsatser och avhandlingar med stöd av IT och Internet</w:t>
      </w:r>
      <w:r w:rsidRPr="00921D66">
        <w:rPr>
          <w:lang w:val="sv-SE"/>
        </w:rPr>
        <w:t xml:space="preserve">. </w:t>
      </w:r>
      <w:r w:rsidRPr="00921D66">
        <w:t>4., [bearb.] uppl. Lund: Studentlitteratur.</w:t>
      </w:r>
    </w:p>
    <w:p w14:paraId="52FAE079" w14:textId="1EDAF86F" w:rsidR="00DC335B" w:rsidRPr="00921D66" w:rsidRDefault="00EF2F74" w:rsidP="00E54D59">
      <w:pPr>
        <w:tabs>
          <w:tab w:val="left" w:pos="5984"/>
        </w:tabs>
        <w:spacing w:before="0" w:after="0"/>
        <w:rPr>
          <w:lang w:eastAsia="en-US"/>
        </w:rPr>
      </w:pPr>
      <w:r w:rsidRPr="00921D66">
        <w:rPr>
          <w:lang w:eastAsia="en-US"/>
        </w:rPr>
        <w:tab/>
      </w:r>
    </w:p>
    <w:p w14:paraId="7D826BE7" w14:textId="057DE407" w:rsidR="00DC335B" w:rsidRDefault="0069135E" w:rsidP="00E54D59">
      <w:pPr>
        <w:spacing w:before="0" w:after="0"/>
        <w:rPr>
          <w:lang w:eastAsia="en-US"/>
        </w:rPr>
      </w:pPr>
      <w:r w:rsidRPr="00921D66">
        <w:rPr>
          <w:lang w:eastAsia="en-US"/>
        </w:rPr>
        <w:t>Paul, S.A. and Reddy, M.C (</w:t>
      </w:r>
      <w:r w:rsidR="00DC335B" w:rsidRPr="00921D66">
        <w:rPr>
          <w:lang w:eastAsia="en-US"/>
        </w:rPr>
        <w:t>2010</w:t>
      </w:r>
      <w:r w:rsidRPr="00921D66">
        <w:rPr>
          <w:lang w:eastAsia="en-US"/>
        </w:rPr>
        <w:t>)</w:t>
      </w:r>
      <w:r w:rsidR="00DC335B" w:rsidRPr="00921D66">
        <w:rPr>
          <w:lang w:eastAsia="en-US"/>
        </w:rPr>
        <w:t xml:space="preserve">. Understanding together: sensemaking in collaborative information seeking. In: </w:t>
      </w:r>
      <w:r w:rsidR="00DC335B" w:rsidRPr="00921D66">
        <w:rPr>
          <w:i/>
          <w:iCs/>
          <w:lang w:eastAsia="en-US"/>
        </w:rPr>
        <w:t>Proceedings of the 2010 ACM conference on Computer supported cooperative work</w:t>
      </w:r>
      <w:r w:rsidR="00DC335B" w:rsidRPr="00921D66">
        <w:rPr>
          <w:lang w:eastAsia="en-US"/>
        </w:rPr>
        <w:t>. ACM, pp.321–330.</w:t>
      </w:r>
    </w:p>
    <w:p w14:paraId="06687170" w14:textId="77777777" w:rsidR="002D4AC5" w:rsidRPr="00C74761" w:rsidRDefault="002D4AC5" w:rsidP="00E54D59">
      <w:pPr>
        <w:spacing w:before="0" w:after="0"/>
        <w:rPr>
          <w:lang w:eastAsia="en-US"/>
        </w:rPr>
      </w:pPr>
    </w:p>
    <w:p w14:paraId="5538A45A" w14:textId="0ABA24F1" w:rsidR="004D3353" w:rsidRDefault="009A4629" w:rsidP="00E54D59">
      <w:pPr>
        <w:spacing w:before="0" w:after="0"/>
        <w:rPr>
          <w:lang w:eastAsia="en-US"/>
        </w:rPr>
      </w:pPr>
      <w:r w:rsidRPr="00C74761">
        <w:rPr>
          <w:lang w:eastAsia="en-US"/>
        </w:rPr>
        <w:t>Rudney, G.L (</w:t>
      </w:r>
      <w:r w:rsidR="00DC335B" w:rsidRPr="00C74761">
        <w:rPr>
          <w:lang w:eastAsia="en-US"/>
        </w:rPr>
        <w:t>2005</w:t>
      </w:r>
      <w:r w:rsidRPr="00C74761">
        <w:rPr>
          <w:lang w:eastAsia="en-US"/>
        </w:rPr>
        <w:t>)</w:t>
      </w:r>
      <w:r w:rsidR="00DC335B" w:rsidRPr="00C74761">
        <w:rPr>
          <w:lang w:eastAsia="en-US"/>
        </w:rPr>
        <w:t xml:space="preserve">. </w:t>
      </w:r>
      <w:r w:rsidR="00DC335B" w:rsidRPr="00C74761">
        <w:rPr>
          <w:i/>
          <w:iCs/>
          <w:lang w:eastAsia="en-US"/>
        </w:rPr>
        <w:t>Every teacher’s guide to working with parents</w:t>
      </w:r>
      <w:r w:rsidR="00DC335B" w:rsidRPr="00C74761">
        <w:rPr>
          <w:lang w:eastAsia="en-US"/>
        </w:rPr>
        <w:t>. Corwin Press.</w:t>
      </w:r>
    </w:p>
    <w:p w14:paraId="5473A388" w14:textId="77777777" w:rsidR="00E54D59" w:rsidRPr="00C74761" w:rsidRDefault="00E54D59" w:rsidP="00E54D59">
      <w:pPr>
        <w:spacing w:before="0" w:after="0"/>
        <w:rPr>
          <w:lang w:eastAsia="en-US"/>
        </w:rPr>
      </w:pPr>
    </w:p>
    <w:p w14:paraId="1B579D55" w14:textId="0E3E6520" w:rsidR="00C34A80" w:rsidRDefault="00907ADC" w:rsidP="00E54D59">
      <w:pPr>
        <w:spacing w:before="0" w:after="0"/>
        <w:rPr>
          <w:lang w:eastAsia="en-US"/>
        </w:rPr>
      </w:pPr>
      <w:r w:rsidRPr="00921D66">
        <w:rPr>
          <w:lang w:eastAsia="en-US"/>
        </w:rPr>
        <w:t xml:space="preserve">Schön, D.A. (1983) </w:t>
      </w:r>
      <w:r w:rsidRPr="00921D66">
        <w:rPr>
          <w:i/>
          <w:iCs/>
          <w:lang w:eastAsia="en-US"/>
        </w:rPr>
        <w:t>The reflective practitioner: How professionals think in action</w:t>
      </w:r>
      <w:r w:rsidRPr="00921D66">
        <w:rPr>
          <w:lang w:eastAsia="en-US"/>
        </w:rPr>
        <w:t>. Basic books.</w:t>
      </w:r>
    </w:p>
    <w:p w14:paraId="735583B3" w14:textId="77777777" w:rsidR="00E54D59" w:rsidRPr="00921D66" w:rsidRDefault="00E54D59" w:rsidP="00E54D59">
      <w:pPr>
        <w:spacing w:before="0" w:after="0"/>
        <w:rPr>
          <w:lang w:eastAsia="en-US"/>
        </w:rPr>
      </w:pPr>
    </w:p>
    <w:p w14:paraId="1FAEA20D" w14:textId="07094B54" w:rsidR="00DC335B" w:rsidRPr="00921D66" w:rsidRDefault="009A4629" w:rsidP="00E54D59">
      <w:pPr>
        <w:spacing w:before="0" w:after="0"/>
        <w:rPr>
          <w:lang w:val="sv-SE" w:eastAsia="en-US"/>
        </w:rPr>
      </w:pPr>
      <w:r w:rsidRPr="00921D66">
        <w:rPr>
          <w:lang w:eastAsia="en-US"/>
        </w:rPr>
        <w:t>Shenton, A.K</w:t>
      </w:r>
      <w:r w:rsidR="00DC335B" w:rsidRPr="00921D66">
        <w:rPr>
          <w:lang w:eastAsia="en-US"/>
        </w:rPr>
        <w:t xml:space="preserve"> </w:t>
      </w:r>
      <w:r w:rsidRPr="00921D66">
        <w:rPr>
          <w:lang w:eastAsia="en-US"/>
        </w:rPr>
        <w:t>(</w:t>
      </w:r>
      <w:r w:rsidR="00DC335B" w:rsidRPr="00921D66">
        <w:rPr>
          <w:lang w:eastAsia="en-US"/>
        </w:rPr>
        <w:t>2004</w:t>
      </w:r>
      <w:r w:rsidRPr="00921D66">
        <w:rPr>
          <w:lang w:eastAsia="en-US"/>
        </w:rPr>
        <w:t>)</w:t>
      </w:r>
      <w:r w:rsidR="00DC335B" w:rsidRPr="00921D66">
        <w:rPr>
          <w:lang w:eastAsia="en-US"/>
        </w:rPr>
        <w:t xml:space="preserve">. Strategies for ensuring trustworthiness in qualitative research projects. </w:t>
      </w:r>
      <w:r w:rsidR="00DC335B" w:rsidRPr="00921D66">
        <w:rPr>
          <w:i/>
          <w:iCs/>
          <w:lang w:val="sv-SE" w:eastAsia="en-US"/>
        </w:rPr>
        <w:t>Education for information</w:t>
      </w:r>
      <w:r w:rsidR="00DC335B" w:rsidRPr="00921D66">
        <w:rPr>
          <w:lang w:val="sv-SE" w:eastAsia="en-US"/>
        </w:rPr>
        <w:t>, 22(2), pp.63–75.</w:t>
      </w:r>
    </w:p>
    <w:p w14:paraId="098B9E79" w14:textId="77777777" w:rsidR="00DC335B" w:rsidRPr="00921D66" w:rsidRDefault="00DC335B" w:rsidP="00E54D59">
      <w:pPr>
        <w:spacing w:before="0" w:after="0"/>
        <w:rPr>
          <w:lang w:val="sv-SE" w:eastAsia="en-US"/>
        </w:rPr>
      </w:pPr>
    </w:p>
    <w:p w14:paraId="4C4B41F3" w14:textId="0D63C2CD" w:rsidR="00DC335B" w:rsidRPr="00921D66" w:rsidRDefault="008D5C5B" w:rsidP="00E54D59">
      <w:pPr>
        <w:spacing w:before="0" w:after="0"/>
        <w:rPr>
          <w:lang w:eastAsia="en-US"/>
        </w:rPr>
      </w:pPr>
      <w:r w:rsidRPr="00921D66">
        <w:rPr>
          <w:lang w:val="sv-SE" w:eastAsia="en-US"/>
        </w:rPr>
        <w:t>Skolverket (</w:t>
      </w:r>
      <w:r w:rsidR="00DC335B" w:rsidRPr="00921D66">
        <w:rPr>
          <w:lang w:val="sv-SE" w:eastAsia="en-US"/>
        </w:rPr>
        <w:t>2013</w:t>
      </w:r>
      <w:r w:rsidRPr="00921D66">
        <w:rPr>
          <w:lang w:val="sv-SE" w:eastAsia="en-US"/>
        </w:rPr>
        <w:t>)</w:t>
      </w:r>
      <w:r w:rsidR="00DC335B" w:rsidRPr="00921D66">
        <w:rPr>
          <w:lang w:val="sv-SE" w:eastAsia="en-US"/>
        </w:rPr>
        <w:t xml:space="preserve">. </w:t>
      </w:r>
      <w:r w:rsidR="00DC335B" w:rsidRPr="00921D66">
        <w:rPr>
          <w:i/>
          <w:iCs/>
          <w:lang w:val="sv-SE" w:eastAsia="en-US"/>
        </w:rPr>
        <w:t>Allmänna råd med kommentarer om utvecklingssamtalet och den skriftliga individuella utvecklingsplanen</w:t>
      </w:r>
      <w:r w:rsidRPr="00921D66">
        <w:rPr>
          <w:lang w:val="sv-SE" w:eastAsia="en-US"/>
        </w:rPr>
        <w:t xml:space="preserve">. </w:t>
      </w:r>
      <w:r w:rsidRPr="00921D66">
        <w:rPr>
          <w:lang w:eastAsia="en-US"/>
        </w:rPr>
        <w:t xml:space="preserve">Allmäna råd. Available at: </w:t>
      </w:r>
      <w:r w:rsidR="00DC335B" w:rsidRPr="00921D66">
        <w:rPr>
          <w:lang w:eastAsia="en-US"/>
        </w:rPr>
        <w:t>http://www.skolverket.se/om-skolverket/publikationer/visa-enskild-publikation?_xurl_=http percent3A percent2F percent2Fwww5.skolverket.se percent2Fwtpub percent2Fws percent2Fskolbok percent2Fwpubext percent2Ftrycksak percent2F</w:t>
      </w:r>
      <w:r w:rsidRPr="00921D66">
        <w:rPr>
          <w:lang w:eastAsia="en-US"/>
        </w:rPr>
        <w:t>Record percent3Fk percent3D3133</w:t>
      </w:r>
      <w:r w:rsidR="00DC335B" w:rsidRPr="00921D66">
        <w:rPr>
          <w:lang w:eastAsia="en-US"/>
        </w:rPr>
        <w:t>.</w:t>
      </w:r>
    </w:p>
    <w:p w14:paraId="7E2DF7BE" w14:textId="77777777" w:rsidR="00DC335B" w:rsidRPr="00921D66" w:rsidRDefault="00DC335B" w:rsidP="00E54D59">
      <w:pPr>
        <w:spacing w:before="0" w:after="0"/>
        <w:rPr>
          <w:lang w:eastAsia="en-US"/>
        </w:rPr>
      </w:pPr>
    </w:p>
    <w:p w14:paraId="44862684" w14:textId="71B5C998" w:rsidR="00DC335B" w:rsidRDefault="008264B5" w:rsidP="00E54D59">
      <w:pPr>
        <w:spacing w:before="0" w:after="0"/>
        <w:rPr>
          <w:lang w:val="sv-SE" w:eastAsia="en-US"/>
        </w:rPr>
      </w:pPr>
      <w:r w:rsidRPr="00921D66">
        <w:rPr>
          <w:lang w:val="sv-SE" w:eastAsia="en-US"/>
        </w:rPr>
        <w:t>Skolverket (</w:t>
      </w:r>
      <w:r w:rsidR="00DC335B" w:rsidRPr="00921D66">
        <w:rPr>
          <w:lang w:val="sv-SE" w:eastAsia="en-US"/>
        </w:rPr>
        <w:t>2015</w:t>
      </w:r>
      <w:r w:rsidRPr="00921D66">
        <w:rPr>
          <w:lang w:val="sv-SE" w:eastAsia="en-US"/>
        </w:rPr>
        <w:t>)</w:t>
      </w:r>
      <w:r w:rsidR="00DC335B" w:rsidRPr="00921D66">
        <w:rPr>
          <w:lang w:val="sv-SE" w:eastAsia="en-US"/>
        </w:rPr>
        <w:t>. Vad gäller för extra anpassningar och särskilt stöd? Förskole- och grundskoleenheten.</w:t>
      </w:r>
      <w:r w:rsidR="0056452F" w:rsidRPr="00921D66">
        <w:rPr>
          <w:lang w:val="sv-SE" w:eastAsia="en-US"/>
        </w:rPr>
        <w:t xml:space="preserve"> Available at: </w:t>
      </w:r>
      <w:hyperlink r:id="rId15" w:history="1">
        <w:r w:rsidR="0056452F" w:rsidRPr="00C74761">
          <w:rPr>
            <w:rStyle w:val="Hyperlink"/>
            <w:lang w:val="sv-SE" w:eastAsia="en-US"/>
          </w:rPr>
          <w:t>http://www.skolverket.se/skolutveckling/larande/sarskilt-stod-1.243296</w:t>
        </w:r>
      </w:hyperlink>
      <w:r w:rsidR="0056452F" w:rsidRPr="00C74761">
        <w:rPr>
          <w:lang w:val="sv-SE" w:eastAsia="en-US"/>
        </w:rPr>
        <w:t xml:space="preserve"> </w:t>
      </w:r>
    </w:p>
    <w:p w14:paraId="77C6A7DA" w14:textId="77777777" w:rsidR="0092459E" w:rsidRPr="00C74761" w:rsidRDefault="0092459E" w:rsidP="00E54D59">
      <w:pPr>
        <w:spacing w:before="0" w:after="0"/>
        <w:rPr>
          <w:lang w:val="sv-SE" w:eastAsia="en-US"/>
        </w:rPr>
      </w:pPr>
    </w:p>
    <w:p w14:paraId="69805E68" w14:textId="35D37AFB" w:rsidR="00DC335B" w:rsidRPr="00921D66" w:rsidRDefault="008264B5" w:rsidP="00E54D59">
      <w:pPr>
        <w:spacing w:before="0" w:after="0"/>
        <w:rPr>
          <w:lang w:val="sv-SE" w:eastAsia="en-US"/>
        </w:rPr>
      </w:pPr>
      <w:r w:rsidRPr="00921D66">
        <w:rPr>
          <w:lang w:val="sv-SE" w:eastAsia="en-US"/>
        </w:rPr>
        <w:t>Skolverket (</w:t>
      </w:r>
      <w:r w:rsidR="00DC335B" w:rsidRPr="00921D66">
        <w:rPr>
          <w:lang w:val="sv-SE" w:eastAsia="en-US"/>
        </w:rPr>
        <w:t>2016</w:t>
      </w:r>
      <w:r w:rsidRPr="00921D66">
        <w:rPr>
          <w:lang w:val="sv-SE" w:eastAsia="en-US"/>
        </w:rPr>
        <w:t>)</w:t>
      </w:r>
      <w:r w:rsidR="00DC335B" w:rsidRPr="00921D66">
        <w:rPr>
          <w:lang w:val="sv-SE" w:eastAsia="en-US"/>
        </w:rPr>
        <w:t>. Utvecklingssamtalet och den individu</w:t>
      </w:r>
      <w:r w:rsidR="0056452F" w:rsidRPr="00921D66">
        <w:rPr>
          <w:lang w:val="sv-SE" w:eastAsia="en-US"/>
        </w:rPr>
        <w:t>ella utvecklingsplanen.</w:t>
      </w:r>
      <w:r w:rsidR="00DC335B" w:rsidRPr="00921D66">
        <w:rPr>
          <w:lang w:val="sv-SE" w:eastAsia="en-US"/>
        </w:rPr>
        <w:t xml:space="preserve"> Prov- och be</w:t>
      </w:r>
      <w:r w:rsidR="0056452F" w:rsidRPr="00921D66">
        <w:rPr>
          <w:lang w:val="sv-SE" w:eastAsia="en-US"/>
        </w:rPr>
        <w:t xml:space="preserve">dömningsenheten. Available at: </w:t>
      </w:r>
      <w:r w:rsidR="00DC335B" w:rsidRPr="00921D66">
        <w:rPr>
          <w:lang w:val="sv-SE" w:eastAsia="en-US"/>
        </w:rPr>
        <w:t>http://www.skolverket.se/regelverk/mer-om-skolans-ansvar/indi</w:t>
      </w:r>
      <w:r w:rsidR="0056452F" w:rsidRPr="00921D66">
        <w:rPr>
          <w:lang w:val="sv-SE" w:eastAsia="en-US"/>
        </w:rPr>
        <w:t>viduell-utvecklingsplan-1.92253</w:t>
      </w:r>
      <w:r w:rsidR="00DC335B" w:rsidRPr="00921D66">
        <w:rPr>
          <w:lang w:val="sv-SE" w:eastAsia="en-US"/>
        </w:rPr>
        <w:t>.</w:t>
      </w:r>
    </w:p>
    <w:p w14:paraId="7CB2AE6B" w14:textId="77777777" w:rsidR="00DC335B" w:rsidRPr="00921D66" w:rsidRDefault="00DC335B" w:rsidP="00E54D59">
      <w:pPr>
        <w:spacing w:before="0" w:after="0"/>
        <w:rPr>
          <w:lang w:val="sv-SE" w:eastAsia="en-US"/>
        </w:rPr>
      </w:pPr>
    </w:p>
    <w:p w14:paraId="6DDA3BA0" w14:textId="1DA90AF8" w:rsidR="00DC335B" w:rsidRPr="00921D66" w:rsidRDefault="008264B5" w:rsidP="00E54D59">
      <w:pPr>
        <w:spacing w:before="0" w:after="0"/>
        <w:rPr>
          <w:lang w:eastAsia="en-US"/>
        </w:rPr>
      </w:pPr>
      <w:r w:rsidRPr="00921D66">
        <w:rPr>
          <w:lang w:eastAsia="en-US"/>
        </w:rPr>
        <w:t>Smith, A (</w:t>
      </w:r>
      <w:r w:rsidR="00DC335B" w:rsidRPr="00921D66">
        <w:rPr>
          <w:lang w:eastAsia="en-US"/>
        </w:rPr>
        <w:t>2015</w:t>
      </w:r>
      <w:r w:rsidRPr="00921D66">
        <w:rPr>
          <w:lang w:eastAsia="en-US"/>
        </w:rPr>
        <w:t>)</w:t>
      </w:r>
      <w:r w:rsidR="00DC335B" w:rsidRPr="00921D66">
        <w:rPr>
          <w:lang w:eastAsia="en-US"/>
        </w:rPr>
        <w:t xml:space="preserve">. U.S. Smartphone Use in 2015. </w:t>
      </w:r>
      <w:r w:rsidR="00DC335B" w:rsidRPr="00921D66">
        <w:rPr>
          <w:i/>
          <w:iCs/>
          <w:lang w:eastAsia="en-US"/>
        </w:rPr>
        <w:t>Pew Research Center</w:t>
      </w:r>
      <w:r w:rsidRPr="00921D66">
        <w:rPr>
          <w:lang w:eastAsia="en-US"/>
        </w:rPr>
        <w:t xml:space="preserve">. Available at: </w:t>
      </w:r>
      <w:r w:rsidR="00DC335B" w:rsidRPr="00921D66">
        <w:rPr>
          <w:lang w:eastAsia="en-US"/>
        </w:rPr>
        <w:t>http://www.pewinternet.org/2015/0</w:t>
      </w:r>
      <w:r w:rsidRPr="00921D66">
        <w:rPr>
          <w:lang w:eastAsia="en-US"/>
        </w:rPr>
        <w:t>4/01/us-smartphone-use-in-2015/</w:t>
      </w:r>
      <w:r w:rsidR="00DC335B" w:rsidRPr="00921D66">
        <w:rPr>
          <w:lang w:eastAsia="en-US"/>
        </w:rPr>
        <w:t>.</w:t>
      </w:r>
    </w:p>
    <w:p w14:paraId="682E5399" w14:textId="77777777" w:rsidR="00DC335B" w:rsidRPr="00921D66" w:rsidRDefault="00DC335B" w:rsidP="00E54D59">
      <w:pPr>
        <w:spacing w:before="0" w:after="0"/>
        <w:rPr>
          <w:lang w:eastAsia="en-US"/>
        </w:rPr>
      </w:pPr>
    </w:p>
    <w:p w14:paraId="5449F2C4" w14:textId="1E0E3167" w:rsidR="00DC335B" w:rsidRPr="00921D66" w:rsidRDefault="008D4301" w:rsidP="00E54D59">
      <w:pPr>
        <w:spacing w:before="0" w:after="0"/>
        <w:rPr>
          <w:lang w:eastAsia="en-US"/>
        </w:rPr>
      </w:pPr>
      <w:r w:rsidRPr="00921D66">
        <w:rPr>
          <w:lang w:val="sv-SE" w:eastAsia="en-US"/>
        </w:rPr>
        <w:t>SOI (2015)</w:t>
      </w:r>
      <w:r w:rsidR="00DC335B" w:rsidRPr="00921D66">
        <w:rPr>
          <w:lang w:val="sv-SE" w:eastAsia="en-US"/>
        </w:rPr>
        <w:t xml:space="preserve">. </w:t>
      </w:r>
      <w:r w:rsidR="00DC335B" w:rsidRPr="00921D66">
        <w:rPr>
          <w:i/>
          <w:iCs/>
          <w:lang w:val="sv-SE" w:eastAsia="en-US"/>
        </w:rPr>
        <w:t>Svenskarna och internet 2015</w:t>
      </w:r>
      <w:r w:rsidR="00DC335B" w:rsidRPr="00921D66">
        <w:rPr>
          <w:lang w:val="sv-SE" w:eastAsia="en-US"/>
        </w:rPr>
        <w:t xml:space="preserve">. En årlig studie av svenska </w:t>
      </w:r>
      <w:r w:rsidR="0015714F" w:rsidRPr="00921D66">
        <w:rPr>
          <w:lang w:val="sv-SE" w:eastAsia="en-US"/>
        </w:rPr>
        <w:t xml:space="preserve">folkets internetvanor. </w:t>
      </w:r>
      <w:r w:rsidR="0015714F" w:rsidRPr="00921D66">
        <w:rPr>
          <w:lang w:eastAsia="en-US"/>
        </w:rPr>
        <w:t xml:space="preserve">2015. Available at: </w:t>
      </w:r>
      <w:r w:rsidR="00DC335B" w:rsidRPr="00921D66">
        <w:rPr>
          <w:lang w:eastAsia="en-US"/>
        </w:rPr>
        <w:t>http:/</w:t>
      </w:r>
      <w:r w:rsidR="0015714F" w:rsidRPr="00921D66">
        <w:rPr>
          <w:lang w:eastAsia="en-US"/>
        </w:rPr>
        <w:t>/www.soi2015.se/sammanfattning/</w:t>
      </w:r>
      <w:r w:rsidR="00DC335B" w:rsidRPr="00921D66">
        <w:rPr>
          <w:lang w:eastAsia="en-US"/>
        </w:rPr>
        <w:t>.</w:t>
      </w:r>
    </w:p>
    <w:p w14:paraId="33F32F68" w14:textId="77777777" w:rsidR="00DC335B" w:rsidRPr="00921D66" w:rsidRDefault="00DC335B" w:rsidP="00E54D59">
      <w:pPr>
        <w:spacing w:before="0" w:after="0"/>
        <w:rPr>
          <w:lang w:eastAsia="en-US"/>
        </w:rPr>
      </w:pPr>
    </w:p>
    <w:p w14:paraId="136E7955" w14:textId="6702D4E6" w:rsidR="00DC335B" w:rsidRDefault="00A25036" w:rsidP="00E54D59">
      <w:pPr>
        <w:spacing w:before="0" w:after="0"/>
        <w:rPr>
          <w:lang w:eastAsia="en-US"/>
        </w:rPr>
      </w:pPr>
      <w:r w:rsidRPr="00921D66">
        <w:rPr>
          <w:lang w:eastAsia="en-US"/>
        </w:rPr>
        <w:t>Techopedia (</w:t>
      </w:r>
      <w:r w:rsidR="00DC335B" w:rsidRPr="00921D66">
        <w:rPr>
          <w:lang w:eastAsia="en-US"/>
        </w:rPr>
        <w:t>2016</w:t>
      </w:r>
      <w:r w:rsidRPr="00921D66">
        <w:rPr>
          <w:lang w:eastAsia="en-US"/>
        </w:rPr>
        <w:t>)</w:t>
      </w:r>
      <w:r w:rsidR="00DC335B" w:rsidRPr="00921D66">
        <w:rPr>
          <w:lang w:eastAsia="en-US"/>
        </w:rPr>
        <w:t>. Information and Communications Technology (ICT). [online]</w:t>
      </w:r>
      <w:r w:rsidRPr="00921D66">
        <w:rPr>
          <w:lang w:eastAsia="en-US"/>
        </w:rPr>
        <w:t xml:space="preserve"> Techopedia Inc. Available at: </w:t>
      </w:r>
      <w:hyperlink r:id="rId16" w:history="1">
        <w:r w:rsidR="00466E51" w:rsidRPr="00C74761">
          <w:rPr>
            <w:rStyle w:val="Hyperlink"/>
            <w:lang w:eastAsia="en-US"/>
          </w:rPr>
          <w:t>https://www.techopedia.com/definition/626/information-technology-it</w:t>
        </w:r>
      </w:hyperlink>
      <w:r w:rsidR="00DC335B" w:rsidRPr="00C74761">
        <w:rPr>
          <w:lang w:eastAsia="en-US"/>
        </w:rPr>
        <w:t>.</w:t>
      </w:r>
    </w:p>
    <w:p w14:paraId="38246D9B" w14:textId="77777777" w:rsidR="00466E51" w:rsidRPr="00C74761" w:rsidRDefault="00466E51" w:rsidP="00E54D59">
      <w:pPr>
        <w:spacing w:before="0" w:after="0"/>
        <w:rPr>
          <w:lang w:eastAsia="en-US"/>
        </w:rPr>
      </w:pPr>
    </w:p>
    <w:p w14:paraId="38037041" w14:textId="76F64700" w:rsidR="00914EE0" w:rsidRDefault="006B46FB" w:rsidP="00E54D59">
      <w:pPr>
        <w:spacing w:before="0" w:after="0"/>
        <w:rPr>
          <w:noProof/>
          <w:lang w:val="sv-SE"/>
        </w:rPr>
      </w:pPr>
      <w:r w:rsidRPr="00921D66">
        <w:rPr>
          <w:noProof/>
          <w:lang w:val="sv-SE"/>
        </w:rPr>
        <w:t xml:space="preserve">Vetenskapsrådet, 2002. </w:t>
      </w:r>
      <w:r w:rsidRPr="00921D66">
        <w:rPr>
          <w:i/>
          <w:iCs/>
          <w:noProof/>
          <w:lang w:val="sv-SE"/>
        </w:rPr>
        <w:t xml:space="preserve">Forskningsetiska principer inom humanistisk-samhällsvetenskaplig forskning, </w:t>
      </w:r>
      <w:r w:rsidRPr="00921D66">
        <w:rPr>
          <w:noProof/>
          <w:lang w:val="sv-SE"/>
        </w:rPr>
        <w:t>Stockholm: u.n.</w:t>
      </w:r>
    </w:p>
    <w:p w14:paraId="138A351E" w14:textId="77777777" w:rsidR="00466E51" w:rsidRPr="00C74761" w:rsidRDefault="00466E51" w:rsidP="00E54D59">
      <w:pPr>
        <w:spacing w:before="0" w:after="0"/>
        <w:rPr>
          <w:noProof/>
          <w:lang w:val="sv-SE"/>
        </w:rPr>
      </w:pPr>
    </w:p>
    <w:p w14:paraId="6473E27C" w14:textId="50AD385B" w:rsidR="00004EE8" w:rsidRPr="001E47E5" w:rsidRDefault="002C23E1" w:rsidP="00E54D59">
      <w:pPr>
        <w:pStyle w:val="Bibliography"/>
        <w:spacing w:before="0" w:after="0"/>
        <w:rPr>
          <w:lang w:val="en-US" w:eastAsia="en-US"/>
        </w:rPr>
      </w:pPr>
      <w:r w:rsidRPr="00921D66">
        <w:rPr>
          <w:lang w:val="en-US" w:eastAsia="en-US"/>
        </w:rPr>
        <w:t>Wegner, D.M (</w:t>
      </w:r>
      <w:r w:rsidR="00DC335B" w:rsidRPr="00921D66">
        <w:rPr>
          <w:lang w:val="en-US" w:eastAsia="en-US"/>
        </w:rPr>
        <w:t>1987</w:t>
      </w:r>
      <w:r w:rsidRPr="00921D66">
        <w:rPr>
          <w:lang w:val="en-US" w:eastAsia="en-US"/>
        </w:rPr>
        <w:t>)</w:t>
      </w:r>
      <w:r w:rsidR="00DC335B" w:rsidRPr="00921D66">
        <w:rPr>
          <w:lang w:val="en-US" w:eastAsia="en-US"/>
        </w:rPr>
        <w:t xml:space="preserve">. Transactive memory: A contemporary analysis of the group mind. </w:t>
      </w:r>
      <w:r w:rsidR="00DC335B" w:rsidRPr="001E47E5">
        <w:rPr>
          <w:lang w:val="en-US" w:eastAsia="en-US"/>
        </w:rPr>
        <w:t xml:space="preserve">In: </w:t>
      </w:r>
      <w:r w:rsidR="00DC335B" w:rsidRPr="001E47E5">
        <w:rPr>
          <w:i/>
          <w:iCs/>
          <w:lang w:val="en-US" w:eastAsia="en-US"/>
        </w:rPr>
        <w:t>Theories of group behavior</w:t>
      </w:r>
      <w:r w:rsidR="00DC335B" w:rsidRPr="001E47E5">
        <w:rPr>
          <w:lang w:val="en-US" w:eastAsia="en-US"/>
        </w:rPr>
        <w:t>. Springer, pp.185–208.</w:t>
      </w:r>
    </w:p>
    <w:p w14:paraId="5787E5DD" w14:textId="77777777" w:rsidR="00466E51" w:rsidRPr="00C74761" w:rsidRDefault="00466E51" w:rsidP="00E54D59">
      <w:pPr>
        <w:spacing w:before="0" w:after="0"/>
      </w:pPr>
    </w:p>
    <w:p w14:paraId="3772BE81" w14:textId="38CC74ED" w:rsidR="0069566D" w:rsidRPr="00C74761" w:rsidRDefault="0069566D" w:rsidP="00E54D59">
      <w:pPr>
        <w:spacing w:before="0" w:after="0"/>
        <w:rPr>
          <w:lang w:eastAsia="en-US"/>
        </w:rPr>
      </w:pPr>
      <w:r w:rsidRPr="00C74761">
        <w:rPr>
          <w:lang w:eastAsia="en-US"/>
        </w:rPr>
        <w:t xml:space="preserve">Weick, K.E. and Roberts, K.H. (1993) Collective mind in organizations: Heedful interrelating on flight decks. </w:t>
      </w:r>
      <w:r w:rsidRPr="00C74761">
        <w:rPr>
          <w:i/>
          <w:iCs/>
          <w:lang w:eastAsia="en-US"/>
        </w:rPr>
        <w:t>Administrative science quarterly</w:t>
      </w:r>
      <w:r w:rsidRPr="00C74761">
        <w:rPr>
          <w:lang w:eastAsia="en-US"/>
        </w:rPr>
        <w:t>. 357–381.</w:t>
      </w:r>
    </w:p>
    <w:p w14:paraId="16AE8948" w14:textId="77777777" w:rsidR="0069566D" w:rsidRPr="00C74761" w:rsidRDefault="0069566D" w:rsidP="00E54D59">
      <w:pPr>
        <w:spacing w:before="0" w:after="0"/>
        <w:rPr>
          <w:lang w:eastAsia="en-US"/>
        </w:rPr>
      </w:pPr>
    </w:p>
    <w:p w14:paraId="7191348B" w14:textId="2627639B" w:rsidR="00EE7046" w:rsidRPr="00C74761" w:rsidRDefault="00EE7046" w:rsidP="00E54D59">
      <w:pPr>
        <w:spacing w:before="0" w:after="0"/>
        <w:rPr>
          <w:lang w:eastAsia="en-US"/>
        </w:rPr>
      </w:pPr>
      <w:r w:rsidRPr="00C74761">
        <w:rPr>
          <w:lang w:eastAsia="en-US"/>
        </w:rPr>
        <w:t xml:space="preserve">Weick, K.E. (1993) Sensemaking in organizations: Small structures with large consequences. </w:t>
      </w:r>
      <w:r w:rsidRPr="00C74761">
        <w:rPr>
          <w:i/>
          <w:iCs/>
          <w:lang w:eastAsia="en-US"/>
        </w:rPr>
        <w:t>Social psychology in organizations: Advances in theory and research</w:t>
      </w:r>
      <w:r w:rsidRPr="00C74761">
        <w:rPr>
          <w:lang w:eastAsia="en-US"/>
        </w:rPr>
        <w:t>. 10–37.</w:t>
      </w:r>
    </w:p>
    <w:p w14:paraId="5024EA8E" w14:textId="77777777" w:rsidR="00EE7046" w:rsidRPr="00C74761" w:rsidRDefault="00EE7046" w:rsidP="00E54D59">
      <w:pPr>
        <w:spacing w:before="0" w:after="0"/>
        <w:rPr>
          <w:lang w:eastAsia="en-US"/>
        </w:rPr>
      </w:pPr>
    </w:p>
    <w:p w14:paraId="3E59FBA1" w14:textId="71724408" w:rsidR="00914EE0" w:rsidRPr="00C74761" w:rsidRDefault="00914EE0" w:rsidP="00E54D59">
      <w:pPr>
        <w:shd w:val="clear" w:color="auto" w:fill="FFFFFF"/>
        <w:spacing w:before="0" w:after="0"/>
        <w:rPr>
          <w:lang w:eastAsia="en-US"/>
        </w:rPr>
      </w:pPr>
      <w:r w:rsidRPr="00C74761">
        <w:rPr>
          <w:lang w:eastAsia="en-US"/>
        </w:rPr>
        <w:t>Weick, K</w:t>
      </w:r>
      <w:r w:rsidR="00B745B9">
        <w:rPr>
          <w:lang w:eastAsia="en-US"/>
        </w:rPr>
        <w:t>.</w:t>
      </w:r>
      <w:r w:rsidRPr="00C74761">
        <w:rPr>
          <w:lang w:eastAsia="en-US"/>
        </w:rPr>
        <w:t>E. (1995). </w:t>
      </w:r>
      <w:r w:rsidRPr="00C74761">
        <w:rPr>
          <w:i/>
          <w:iCs/>
          <w:lang w:eastAsia="en-US"/>
        </w:rPr>
        <w:t>Sensemaking in organizations</w:t>
      </w:r>
      <w:r w:rsidRPr="00C74761">
        <w:rPr>
          <w:lang w:eastAsia="en-US"/>
        </w:rPr>
        <w:t>. Thousand Oaks, Calif.: Sage</w:t>
      </w:r>
    </w:p>
    <w:p w14:paraId="69793C6E" w14:textId="77777777" w:rsidR="00914EE0" w:rsidRPr="00C74761" w:rsidRDefault="00914EE0" w:rsidP="00E54D59">
      <w:pPr>
        <w:spacing w:before="0" w:after="0"/>
        <w:rPr>
          <w:lang w:eastAsia="en-US"/>
        </w:rPr>
      </w:pPr>
    </w:p>
    <w:p w14:paraId="04411AC9" w14:textId="4F77DDD2" w:rsidR="00004EE8" w:rsidRPr="00C74761" w:rsidRDefault="00004EE8" w:rsidP="00E54D59">
      <w:pPr>
        <w:shd w:val="clear" w:color="auto" w:fill="FFFFFF"/>
        <w:spacing w:before="0" w:after="0"/>
        <w:rPr>
          <w:lang w:eastAsia="en-US"/>
        </w:rPr>
      </w:pPr>
      <w:r w:rsidRPr="00C74761">
        <w:rPr>
          <w:lang w:val="sv-SE" w:eastAsia="en-US"/>
        </w:rPr>
        <w:t>Zetterqvist Nelson, K</w:t>
      </w:r>
      <w:r w:rsidR="00392212">
        <w:rPr>
          <w:lang w:val="sv-SE" w:eastAsia="en-US"/>
        </w:rPr>
        <w:t xml:space="preserve"> (</w:t>
      </w:r>
      <w:r w:rsidRPr="00C74761">
        <w:rPr>
          <w:lang w:val="sv-SE" w:eastAsia="en-US"/>
        </w:rPr>
        <w:t>2000). </w:t>
      </w:r>
      <w:r w:rsidRPr="00C74761">
        <w:rPr>
          <w:i/>
          <w:iCs/>
          <w:lang w:val="sv-SE" w:eastAsia="en-US"/>
        </w:rPr>
        <w:t>På tal om dyslexi: en studie av hur barn, föräldrar och lärare berättar om och ger betydelse åt diagnoser som dyslexi och specifika läs- och skrivsvårigheter</w:t>
      </w:r>
      <w:r w:rsidRPr="00C74761">
        <w:rPr>
          <w:lang w:val="sv-SE" w:eastAsia="en-US"/>
        </w:rPr>
        <w:t xml:space="preserve">. </w:t>
      </w:r>
      <w:r w:rsidRPr="00C74761">
        <w:rPr>
          <w:lang w:eastAsia="en-US"/>
        </w:rPr>
        <w:t>Diss. Linköping : Univ</w:t>
      </w:r>
      <w:r w:rsidR="00DE232B" w:rsidRPr="00C74761">
        <w:rPr>
          <w:lang w:eastAsia="en-US"/>
        </w:rPr>
        <w:t>ersitet</w:t>
      </w:r>
      <w:r w:rsidRPr="00C74761">
        <w:rPr>
          <w:lang w:eastAsia="en-US"/>
        </w:rPr>
        <w:t>.</w:t>
      </w:r>
    </w:p>
    <w:p w14:paraId="6710FBC3" w14:textId="37481C56" w:rsidR="00D3543E" w:rsidRPr="000C4585" w:rsidRDefault="00D3543E" w:rsidP="00E54D59">
      <w:pPr>
        <w:spacing w:before="0" w:after="0"/>
        <w:rPr>
          <w:lang w:eastAsia="en-US"/>
        </w:rPr>
      </w:pPr>
      <w:r w:rsidRPr="000C4585">
        <w:br w:type="page"/>
      </w:r>
    </w:p>
    <w:p w14:paraId="11974B33" w14:textId="77777777" w:rsidR="00091C98" w:rsidRPr="000C4585" w:rsidRDefault="008A42FA" w:rsidP="00B02885">
      <w:pPr>
        <w:pStyle w:val="Bilagerubrik"/>
        <w:numPr>
          <w:ilvl w:val="0"/>
          <w:numId w:val="0"/>
        </w:numPr>
        <w:spacing w:before="0" w:after="0"/>
      </w:pPr>
      <w:r w:rsidRPr="000C4585">
        <w:lastRenderedPageBreak/>
        <w:t>Attachment</w:t>
      </w:r>
      <w:r w:rsidR="008315C3" w:rsidRPr="000C4585">
        <w:t xml:space="preserve"> 1 </w:t>
      </w:r>
    </w:p>
    <w:p w14:paraId="742C9175" w14:textId="77777777" w:rsidR="00D3543E" w:rsidRPr="000C4585" w:rsidRDefault="00D3543E" w:rsidP="00B02885">
      <w:pPr>
        <w:pStyle w:val="Bilagerubrik"/>
        <w:numPr>
          <w:ilvl w:val="0"/>
          <w:numId w:val="0"/>
        </w:numPr>
        <w:spacing w:before="0" w:after="0"/>
      </w:pPr>
      <w:r w:rsidRPr="000C4585">
        <w:t>Teacher Interview Protocol</w:t>
      </w:r>
    </w:p>
    <w:p w14:paraId="6CD51C9A" w14:textId="77777777" w:rsidR="00D3543E" w:rsidRPr="000C4585" w:rsidRDefault="00D3543E" w:rsidP="00B02885">
      <w:pPr>
        <w:widowControl w:val="0"/>
        <w:autoSpaceDE w:val="0"/>
        <w:autoSpaceDN w:val="0"/>
        <w:adjustRightInd w:val="0"/>
        <w:spacing w:after="240"/>
        <w:rPr>
          <w:rFonts w:ascii="Times" w:hAnsi="Times" w:cs="Times"/>
        </w:rPr>
      </w:pPr>
      <w:r w:rsidRPr="000C4585">
        <w:rPr>
          <w:sz w:val="32"/>
          <w:szCs w:val="32"/>
        </w:rPr>
        <w:t xml:space="preserve">Introduce yourself, the project and the purpose of this particular interview: </w:t>
      </w:r>
      <w:r w:rsidRPr="000C4585">
        <w:rPr>
          <w:rFonts w:ascii="Times" w:hAnsi="Times" w:cs="Times"/>
          <w:i/>
          <w:iCs/>
          <w:sz w:val="32"/>
          <w:szCs w:val="32"/>
        </w:rPr>
        <w:t xml:space="preserve">the objective of this interview is to understand the needs of the teachers, and come up with a way to support teachers and parents, keeping them informed about what’s going on with their child at school. </w:t>
      </w:r>
    </w:p>
    <w:p w14:paraId="46B73DC0" w14:textId="77777777" w:rsidR="00D3543E" w:rsidRPr="000C4585" w:rsidRDefault="00D3543E" w:rsidP="00B02885">
      <w:pPr>
        <w:widowControl w:val="0"/>
        <w:autoSpaceDE w:val="0"/>
        <w:autoSpaceDN w:val="0"/>
        <w:adjustRightInd w:val="0"/>
        <w:spacing w:after="240"/>
        <w:rPr>
          <w:rFonts w:ascii="Times" w:hAnsi="Times" w:cs="Times"/>
        </w:rPr>
      </w:pPr>
      <w:r w:rsidRPr="000C4585">
        <w:rPr>
          <w:sz w:val="32"/>
          <w:szCs w:val="32"/>
        </w:rPr>
        <w:t>This conversation is confidential</w:t>
      </w:r>
      <w:r w:rsidRPr="000C4585">
        <w:rPr>
          <w:rFonts w:ascii="MS Mincho" w:eastAsia="MS Mincho" w:hAnsi="MS Mincho" w:cs="MS Mincho"/>
          <w:sz w:val="32"/>
          <w:szCs w:val="32"/>
        </w:rPr>
        <w:t> </w:t>
      </w:r>
      <w:r w:rsidRPr="000C4585">
        <w:rPr>
          <w:sz w:val="32"/>
          <w:szCs w:val="32"/>
        </w:rPr>
        <w:t xml:space="preserve">Purpose of the research is to understand what it’s like for teachers, and the end goal of the interviews we are doing is to find ways to support teachers and parents.  </w:t>
      </w:r>
    </w:p>
    <w:p w14:paraId="7EC8C7B0" w14:textId="77777777" w:rsidR="00D3543E" w:rsidRPr="000C4585" w:rsidRDefault="00D3543E" w:rsidP="00B02885">
      <w:pPr>
        <w:widowControl w:val="0"/>
        <w:autoSpaceDE w:val="0"/>
        <w:autoSpaceDN w:val="0"/>
        <w:adjustRightInd w:val="0"/>
        <w:spacing w:after="240"/>
        <w:rPr>
          <w:sz w:val="32"/>
          <w:szCs w:val="32"/>
        </w:rPr>
      </w:pPr>
      <w:r w:rsidRPr="000C4585">
        <w:rPr>
          <w:sz w:val="32"/>
          <w:szCs w:val="32"/>
        </w:rPr>
        <w:t xml:space="preserve">Ask for the possibility to audio taping the participant and conducting the interview in English. </w:t>
      </w:r>
    </w:p>
    <w:p w14:paraId="77A19C13" w14:textId="77777777" w:rsidR="00D3543E" w:rsidRPr="000C4585" w:rsidRDefault="00D3543E" w:rsidP="00B02885">
      <w:pPr>
        <w:widowControl w:val="0"/>
        <w:autoSpaceDE w:val="0"/>
        <w:autoSpaceDN w:val="0"/>
        <w:adjustRightInd w:val="0"/>
        <w:spacing w:after="240"/>
        <w:rPr>
          <w:sz w:val="32"/>
          <w:szCs w:val="32"/>
        </w:rPr>
      </w:pPr>
      <w:r w:rsidRPr="000C4585">
        <w:rPr>
          <w:sz w:val="32"/>
          <w:szCs w:val="32"/>
        </w:rPr>
        <w:t>Ask if they have any questions.</w:t>
      </w:r>
    </w:p>
    <w:p w14:paraId="0DED8FE6" w14:textId="77777777" w:rsidR="00D3543E" w:rsidRPr="000C4585" w:rsidRDefault="00D3543E" w:rsidP="00B02885">
      <w:pPr>
        <w:widowControl w:val="0"/>
        <w:autoSpaceDE w:val="0"/>
        <w:autoSpaceDN w:val="0"/>
        <w:adjustRightInd w:val="0"/>
        <w:spacing w:after="240"/>
        <w:rPr>
          <w:sz w:val="32"/>
          <w:szCs w:val="32"/>
        </w:rPr>
      </w:pPr>
      <w:r w:rsidRPr="000C4585">
        <w:rPr>
          <w:sz w:val="32"/>
          <w:szCs w:val="32"/>
        </w:rPr>
        <w:t xml:space="preserve">Start by asking them why they decided to participate in the study and what their past and current special education experiences are like.  </w:t>
      </w:r>
    </w:p>
    <w:p w14:paraId="6DB61BEE" w14:textId="77777777" w:rsidR="00D3543E" w:rsidRPr="000C4585" w:rsidRDefault="00D3543E" w:rsidP="00B02885">
      <w:pPr>
        <w:pStyle w:val="ListParagraph"/>
        <w:widowControl w:val="0"/>
        <w:numPr>
          <w:ilvl w:val="0"/>
          <w:numId w:val="21"/>
        </w:numPr>
        <w:autoSpaceDE w:val="0"/>
        <w:autoSpaceDN w:val="0"/>
        <w:adjustRightInd w:val="0"/>
        <w:spacing w:after="240"/>
        <w:rPr>
          <w:rFonts w:ascii="Times" w:hAnsi="Times" w:cs="Times"/>
        </w:rPr>
      </w:pPr>
      <w:r w:rsidRPr="000C4585">
        <w:rPr>
          <w:rFonts w:ascii="Times" w:hAnsi="Times" w:cs="Times"/>
        </w:rPr>
        <w:t>Can you tell me a little bit about your relationship with your student’s parents/guardians?</w:t>
      </w:r>
    </w:p>
    <w:p w14:paraId="7E5A6E32" w14:textId="77777777" w:rsidR="00D3543E" w:rsidRPr="000C4585" w:rsidRDefault="00D3543E" w:rsidP="00B02885">
      <w:pPr>
        <w:pStyle w:val="ListParagraph"/>
        <w:widowControl w:val="0"/>
        <w:numPr>
          <w:ilvl w:val="1"/>
          <w:numId w:val="21"/>
        </w:numPr>
        <w:autoSpaceDE w:val="0"/>
        <w:autoSpaceDN w:val="0"/>
        <w:adjustRightInd w:val="0"/>
        <w:spacing w:after="240"/>
        <w:rPr>
          <w:rFonts w:ascii="Times" w:hAnsi="Times" w:cs="Times"/>
        </w:rPr>
      </w:pPr>
      <w:r w:rsidRPr="000C4585">
        <w:rPr>
          <w:rFonts w:ascii="Times" w:hAnsi="Times" w:cs="Times"/>
        </w:rPr>
        <w:t>Who</w:t>
      </w:r>
    </w:p>
    <w:p w14:paraId="6E42745D" w14:textId="77777777" w:rsidR="00D3543E" w:rsidRPr="000C4585" w:rsidRDefault="00D3543E" w:rsidP="00B02885">
      <w:pPr>
        <w:pStyle w:val="ListParagraph"/>
        <w:widowControl w:val="0"/>
        <w:numPr>
          <w:ilvl w:val="1"/>
          <w:numId w:val="21"/>
        </w:numPr>
        <w:autoSpaceDE w:val="0"/>
        <w:autoSpaceDN w:val="0"/>
        <w:adjustRightInd w:val="0"/>
        <w:spacing w:after="240"/>
      </w:pPr>
      <w:r w:rsidRPr="000C4585">
        <w:rPr>
          <w:rFonts w:ascii="Times" w:hAnsi="Times" w:cs="Times"/>
        </w:rPr>
        <w:t>Nature of communication – Formal/ informal, back and forth/ one sided</w:t>
      </w:r>
    </w:p>
    <w:p w14:paraId="06770BE6" w14:textId="77777777" w:rsidR="00D3543E" w:rsidRPr="000C4585" w:rsidRDefault="00D3543E" w:rsidP="00B02885">
      <w:pPr>
        <w:pStyle w:val="ListParagraph"/>
        <w:widowControl w:val="0"/>
        <w:numPr>
          <w:ilvl w:val="1"/>
          <w:numId w:val="21"/>
        </w:numPr>
        <w:autoSpaceDE w:val="0"/>
        <w:autoSpaceDN w:val="0"/>
        <w:adjustRightInd w:val="0"/>
        <w:spacing w:after="240"/>
      </w:pPr>
      <w:r w:rsidRPr="000C4585">
        <w:rPr>
          <w:rFonts w:ascii="Times" w:hAnsi="Times" w:cs="Times"/>
        </w:rPr>
        <w:t>Frequency of communication</w:t>
      </w:r>
    </w:p>
    <w:p w14:paraId="201030A0" w14:textId="77777777" w:rsidR="00D3543E" w:rsidRPr="000C4585" w:rsidRDefault="00D3543E" w:rsidP="00B02885">
      <w:pPr>
        <w:pStyle w:val="ListParagraph"/>
        <w:widowControl w:val="0"/>
        <w:numPr>
          <w:ilvl w:val="1"/>
          <w:numId w:val="21"/>
        </w:numPr>
        <w:autoSpaceDE w:val="0"/>
        <w:autoSpaceDN w:val="0"/>
        <w:adjustRightInd w:val="0"/>
        <w:spacing w:after="240"/>
      </w:pPr>
      <w:r w:rsidRPr="000C4585">
        <w:rPr>
          <w:rFonts w:ascii="Times" w:hAnsi="Times" w:cs="Times"/>
        </w:rPr>
        <w:t>Partnership with parents, trust/rapport- tensions</w:t>
      </w:r>
    </w:p>
    <w:p w14:paraId="28263B33" w14:textId="77777777" w:rsidR="00D3543E" w:rsidRPr="000C4585" w:rsidRDefault="00D3543E" w:rsidP="00B02885">
      <w:pPr>
        <w:pStyle w:val="ListParagraph"/>
        <w:widowControl w:val="0"/>
        <w:numPr>
          <w:ilvl w:val="1"/>
          <w:numId w:val="21"/>
        </w:numPr>
        <w:autoSpaceDE w:val="0"/>
        <w:autoSpaceDN w:val="0"/>
        <w:adjustRightInd w:val="0"/>
        <w:spacing w:after="240"/>
      </w:pPr>
      <w:r w:rsidRPr="000C4585">
        <w:rPr>
          <w:rFonts w:ascii="Times" w:hAnsi="Times" w:cs="Times"/>
        </w:rPr>
        <w:t>(get feelings on answers to questions above)</w:t>
      </w:r>
    </w:p>
    <w:p w14:paraId="5DB9DB88" w14:textId="77777777" w:rsidR="00D3543E" w:rsidRPr="000C4585" w:rsidRDefault="00D3543E" w:rsidP="00B02885">
      <w:pPr>
        <w:pStyle w:val="ListParagraph"/>
        <w:widowControl w:val="0"/>
        <w:numPr>
          <w:ilvl w:val="0"/>
          <w:numId w:val="21"/>
        </w:numPr>
        <w:autoSpaceDE w:val="0"/>
        <w:autoSpaceDN w:val="0"/>
        <w:adjustRightInd w:val="0"/>
        <w:spacing w:after="240"/>
      </w:pPr>
      <w:r w:rsidRPr="000C4585">
        <w:t>How do you communicate with your student’s parents?</w:t>
      </w:r>
    </w:p>
    <w:p w14:paraId="3E27DF9A" w14:textId="77777777" w:rsidR="00D3543E" w:rsidRPr="000C4585" w:rsidRDefault="00D3543E" w:rsidP="00B02885">
      <w:pPr>
        <w:pStyle w:val="ListParagraph"/>
        <w:widowControl w:val="0"/>
        <w:numPr>
          <w:ilvl w:val="1"/>
          <w:numId w:val="21"/>
        </w:numPr>
        <w:autoSpaceDE w:val="0"/>
        <w:autoSpaceDN w:val="0"/>
        <w:adjustRightInd w:val="0"/>
        <w:spacing w:after="240"/>
      </w:pPr>
      <w:r w:rsidRPr="000C4585">
        <w:t>Medium (phone, email, text, in-person, conferences, IEP meetings)</w:t>
      </w:r>
    </w:p>
    <w:p w14:paraId="1AB9DFB4" w14:textId="77777777" w:rsidR="00D3543E" w:rsidRPr="000C4585" w:rsidRDefault="00D3543E" w:rsidP="00B02885">
      <w:pPr>
        <w:pStyle w:val="ListParagraph"/>
        <w:widowControl w:val="0"/>
        <w:numPr>
          <w:ilvl w:val="1"/>
          <w:numId w:val="21"/>
        </w:numPr>
        <w:autoSpaceDE w:val="0"/>
        <w:autoSpaceDN w:val="0"/>
        <w:adjustRightInd w:val="0"/>
        <w:spacing w:after="240"/>
      </w:pPr>
      <w:r w:rsidRPr="000C4585">
        <w:t xml:space="preserve">Scheduled vs unscheduled </w:t>
      </w:r>
    </w:p>
    <w:p w14:paraId="67C7BE2D" w14:textId="77777777" w:rsidR="00D3543E" w:rsidRPr="000C4585" w:rsidRDefault="00D3543E" w:rsidP="00B02885">
      <w:pPr>
        <w:pStyle w:val="ListParagraph"/>
        <w:widowControl w:val="0"/>
        <w:numPr>
          <w:ilvl w:val="1"/>
          <w:numId w:val="21"/>
        </w:numPr>
        <w:autoSpaceDE w:val="0"/>
        <w:autoSpaceDN w:val="0"/>
        <w:adjustRightInd w:val="0"/>
        <w:spacing w:after="240"/>
      </w:pPr>
      <w:r w:rsidRPr="000C4585">
        <w:t>Are you satisfied with the communication?</w:t>
      </w:r>
    </w:p>
    <w:p w14:paraId="74D7B09E" w14:textId="77777777" w:rsidR="00D3543E" w:rsidRPr="000C4585" w:rsidRDefault="00D3543E" w:rsidP="00B02885">
      <w:pPr>
        <w:pStyle w:val="ListParagraph"/>
        <w:widowControl w:val="0"/>
        <w:numPr>
          <w:ilvl w:val="0"/>
          <w:numId w:val="21"/>
        </w:numPr>
        <w:autoSpaceDE w:val="0"/>
        <w:autoSpaceDN w:val="0"/>
        <w:adjustRightInd w:val="0"/>
        <w:spacing w:after="240"/>
      </w:pPr>
      <w:r w:rsidRPr="000C4585">
        <w:t>How comfortable are you reaching out to your student’s parents?</w:t>
      </w:r>
    </w:p>
    <w:p w14:paraId="119F894C" w14:textId="77777777" w:rsidR="00D3543E" w:rsidRPr="000C4585" w:rsidRDefault="00D3543E" w:rsidP="00B02885">
      <w:pPr>
        <w:pStyle w:val="ListParagraph"/>
        <w:widowControl w:val="0"/>
        <w:numPr>
          <w:ilvl w:val="1"/>
          <w:numId w:val="21"/>
        </w:numPr>
        <w:autoSpaceDE w:val="0"/>
        <w:autoSpaceDN w:val="0"/>
        <w:adjustRightInd w:val="0"/>
        <w:spacing w:after="240"/>
      </w:pPr>
      <w:r w:rsidRPr="000C4585">
        <w:t>Who (from most to least comfortable)</w:t>
      </w:r>
    </w:p>
    <w:p w14:paraId="3062F1AA" w14:textId="77777777" w:rsidR="00D3543E" w:rsidRPr="000C4585" w:rsidRDefault="00D3543E" w:rsidP="00B02885">
      <w:pPr>
        <w:pStyle w:val="ListParagraph"/>
        <w:widowControl w:val="0"/>
        <w:numPr>
          <w:ilvl w:val="1"/>
          <w:numId w:val="21"/>
        </w:numPr>
        <w:autoSpaceDE w:val="0"/>
        <w:autoSpaceDN w:val="0"/>
        <w:adjustRightInd w:val="0"/>
        <w:spacing w:after="240"/>
      </w:pPr>
      <w:r w:rsidRPr="000C4585">
        <w:t>Why/ why not</w:t>
      </w:r>
    </w:p>
    <w:p w14:paraId="5EDDE46B" w14:textId="77777777" w:rsidR="00D3543E" w:rsidRPr="000C4585" w:rsidRDefault="00D3543E" w:rsidP="00B02885">
      <w:pPr>
        <w:pStyle w:val="ListParagraph"/>
        <w:widowControl w:val="0"/>
        <w:numPr>
          <w:ilvl w:val="0"/>
          <w:numId w:val="21"/>
        </w:numPr>
        <w:autoSpaceDE w:val="0"/>
        <w:autoSpaceDN w:val="0"/>
        <w:adjustRightInd w:val="0"/>
        <w:spacing w:after="240"/>
      </w:pPr>
      <w:r w:rsidRPr="000C4585">
        <w:t>What do you think would improve your communication with parents?</w:t>
      </w:r>
    </w:p>
    <w:p w14:paraId="0190B8AA" w14:textId="77777777" w:rsidR="00D3543E" w:rsidRPr="000C4585" w:rsidRDefault="00D3543E" w:rsidP="00B02885">
      <w:pPr>
        <w:pStyle w:val="ListParagraph"/>
        <w:widowControl w:val="0"/>
        <w:numPr>
          <w:ilvl w:val="1"/>
          <w:numId w:val="21"/>
        </w:numPr>
        <w:autoSpaceDE w:val="0"/>
        <w:autoSpaceDN w:val="0"/>
        <w:adjustRightInd w:val="0"/>
        <w:spacing w:after="240"/>
      </w:pPr>
      <w:r w:rsidRPr="000C4585">
        <w:t>How (medium/form)</w:t>
      </w:r>
    </w:p>
    <w:p w14:paraId="2808F26E" w14:textId="77777777" w:rsidR="00D3543E" w:rsidRPr="000C4585" w:rsidRDefault="00D3543E" w:rsidP="00B02885">
      <w:pPr>
        <w:pStyle w:val="ListParagraph"/>
        <w:widowControl w:val="0"/>
        <w:numPr>
          <w:ilvl w:val="1"/>
          <w:numId w:val="21"/>
        </w:numPr>
        <w:autoSpaceDE w:val="0"/>
        <w:autoSpaceDN w:val="0"/>
        <w:adjustRightInd w:val="0"/>
        <w:spacing w:after="240"/>
      </w:pPr>
      <w:r w:rsidRPr="000C4585">
        <w:t xml:space="preserve">Frequency </w:t>
      </w:r>
    </w:p>
    <w:p w14:paraId="7A4920ED" w14:textId="77777777" w:rsidR="00D3543E" w:rsidRPr="000C4585" w:rsidRDefault="00D3543E" w:rsidP="00B02885">
      <w:pPr>
        <w:pStyle w:val="ListParagraph"/>
        <w:widowControl w:val="0"/>
        <w:numPr>
          <w:ilvl w:val="0"/>
          <w:numId w:val="21"/>
        </w:numPr>
        <w:autoSpaceDE w:val="0"/>
        <w:autoSpaceDN w:val="0"/>
        <w:adjustRightInd w:val="0"/>
        <w:spacing w:after="240"/>
      </w:pPr>
      <w:r w:rsidRPr="000C4585">
        <w:t>Do you currently keep track of any data, such as behavioral or academic information on students?</w:t>
      </w:r>
    </w:p>
    <w:p w14:paraId="62812DED" w14:textId="77777777" w:rsidR="00D3543E" w:rsidRPr="000C4585" w:rsidRDefault="00D3543E" w:rsidP="00B02885">
      <w:pPr>
        <w:pStyle w:val="ListParagraph"/>
        <w:widowControl w:val="0"/>
        <w:numPr>
          <w:ilvl w:val="1"/>
          <w:numId w:val="21"/>
        </w:numPr>
        <w:autoSpaceDE w:val="0"/>
        <w:autoSpaceDN w:val="0"/>
        <w:adjustRightInd w:val="0"/>
        <w:spacing w:after="240"/>
      </w:pPr>
      <w:r w:rsidRPr="000C4585">
        <w:lastRenderedPageBreak/>
        <w:t>What type (specifics such as voice control, body control, task completion)</w:t>
      </w:r>
    </w:p>
    <w:p w14:paraId="10CBCF11" w14:textId="77777777" w:rsidR="00D3543E" w:rsidRPr="000C4585" w:rsidRDefault="00D3543E" w:rsidP="00B02885">
      <w:pPr>
        <w:pStyle w:val="ListParagraph"/>
        <w:widowControl w:val="0"/>
        <w:numPr>
          <w:ilvl w:val="1"/>
          <w:numId w:val="21"/>
        </w:numPr>
        <w:autoSpaceDE w:val="0"/>
        <w:autoSpaceDN w:val="0"/>
        <w:adjustRightInd w:val="0"/>
        <w:spacing w:after="240"/>
      </w:pPr>
      <w:r w:rsidRPr="000C4585">
        <w:t>Frequency of data collected</w:t>
      </w:r>
    </w:p>
    <w:p w14:paraId="75D37D37" w14:textId="77777777" w:rsidR="00D3543E" w:rsidRPr="000C4585" w:rsidRDefault="00D3543E" w:rsidP="00B02885">
      <w:pPr>
        <w:pStyle w:val="ListParagraph"/>
        <w:widowControl w:val="0"/>
        <w:numPr>
          <w:ilvl w:val="1"/>
          <w:numId w:val="21"/>
        </w:numPr>
        <w:autoSpaceDE w:val="0"/>
        <w:autoSpaceDN w:val="0"/>
        <w:adjustRightInd w:val="0"/>
        <w:spacing w:after="240"/>
      </w:pPr>
      <w:r w:rsidRPr="000C4585">
        <w:t xml:space="preserve">Who collects the information </w:t>
      </w:r>
    </w:p>
    <w:p w14:paraId="4D77901B" w14:textId="77777777" w:rsidR="00D3543E" w:rsidRPr="000C4585" w:rsidRDefault="00D3543E" w:rsidP="00B02885">
      <w:pPr>
        <w:pStyle w:val="ListParagraph"/>
        <w:widowControl w:val="0"/>
        <w:numPr>
          <w:ilvl w:val="1"/>
          <w:numId w:val="21"/>
        </w:numPr>
        <w:autoSpaceDE w:val="0"/>
        <w:autoSpaceDN w:val="0"/>
        <w:adjustRightInd w:val="0"/>
        <w:spacing w:after="240"/>
      </w:pPr>
      <w:r w:rsidRPr="000C4585">
        <w:t>How much of that data is shared with parents?</w:t>
      </w:r>
    </w:p>
    <w:p w14:paraId="7EE02FA6" w14:textId="77777777" w:rsidR="00D3543E" w:rsidRPr="000C4585" w:rsidRDefault="00D3543E" w:rsidP="00B02885">
      <w:pPr>
        <w:pStyle w:val="ListParagraph"/>
        <w:widowControl w:val="0"/>
        <w:numPr>
          <w:ilvl w:val="1"/>
          <w:numId w:val="21"/>
        </w:numPr>
        <w:autoSpaceDE w:val="0"/>
        <w:autoSpaceDN w:val="0"/>
        <w:adjustRightInd w:val="0"/>
        <w:spacing w:after="240"/>
      </w:pPr>
      <w:r w:rsidRPr="000C4585">
        <w:t>How much of that data is shared with students?</w:t>
      </w:r>
    </w:p>
    <w:p w14:paraId="7990FD52" w14:textId="77777777" w:rsidR="00D3543E" w:rsidRPr="000C4585" w:rsidRDefault="00D3543E" w:rsidP="00B02885">
      <w:pPr>
        <w:pStyle w:val="ListParagraph"/>
        <w:widowControl w:val="0"/>
        <w:numPr>
          <w:ilvl w:val="0"/>
          <w:numId w:val="21"/>
        </w:numPr>
        <w:autoSpaceDE w:val="0"/>
        <w:autoSpaceDN w:val="0"/>
        <w:adjustRightInd w:val="0"/>
        <w:spacing w:after="240"/>
      </w:pPr>
      <w:r w:rsidRPr="000C4585">
        <w:t xml:space="preserve">Are you aware of any data that might be collected at home by parents at home? </w:t>
      </w:r>
    </w:p>
    <w:p w14:paraId="4A53231B" w14:textId="77777777" w:rsidR="00D3543E" w:rsidRPr="000C4585" w:rsidRDefault="00D3543E" w:rsidP="00B02885">
      <w:pPr>
        <w:pStyle w:val="ListParagraph"/>
        <w:widowControl w:val="0"/>
        <w:numPr>
          <w:ilvl w:val="1"/>
          <w:numId w:val="21"/>
        </w:numPr>
        <w:autoSpaceDE w:val="0"/>
        <w:autoSpaceDN w:val="0"/>
        <w:adjustRightInd w:val="0"/>
        <w:spacing w:after="240"/>
      </w:pPr>
      <w:r w:rsidRPr="000C4585">
        <w:t>What type of data</w:t>
      </w:r>
    </w:p>
    <w:p w14:paraId="7276A76F" w14:textId="77777777" w:rsidR="00D3543E" w:rsidRPr="000C4585" w:rsidRDefault="00D3543E" w:rsidP="00B02885">
      <w:pPr>
        <w:pStyle w:val="ListParagraph"/>
        <w:widowControl w:val="0"/>
        <w:numPr>
          <w:ilvl w:val="1"/>
          <w:numId w:val="21"/>
        </w:numPr>
        <w:autoSpaceDE w:val="0"/>
        <w:autoSpaceDN w:val="0"/>
        <w:adjustRightInd w:val="0"/>
        <w:spacing w:after="240"/>
      </w:pPr>
      <w:r w:rsidRPr="000C4585">
        <w:t>Frequency of collection</w:t>
      </w:r>
    </w:p>
    <w:p w14:paraId="4D024B5A" w14:textId="77777777" w:rsidR="00D3543E" w:rsidRPr="000C4585" w:rsidRDefault="00D3543E" w:rsidP="00B02885">
      <w:pPr>
        <w:pStyle w:val="ListParagraph"/>
        <w:widowControl w:val="0"/>
        <w:numPr>
          <w:ilvl w:val="1"/>
          <w:numId w:val="21"/>
        </w:numPr>
        <w:autoSpaceDE w:val="0"/>
        <w:autoSpaceDN w:val="0"/>
        <w:adjustRightInd w:val="0"/>
        <w:spacing w:after="240"/>
      </w:pPr>
      <w:r w:rsidRPr="000C4585">
        <w:t>Is there collaboration between school and home on this data?</w:t>
      </w:r>
    </w:p>
    <w:p w14:paraId="6C11A99D" w14:textId="77777777" w:rsidR="00D3543E" w:rsidRPr="000C4585" w:rsidRDefault="00D3543E" w:rsidP="00B02885">
      <w:pPr>
        <w:pStyle w:val="ListParagraph"/>
        <w:widowControl w:val="0"/>
        <w:numPr>
          <w:ilvl w:val="0"/>
          <w:numId w:val="21"/>
        </w:numPr>
        <w:autoSpaceDE w:val="0"/>
        <w:autoSpaceDN w:val="0"/>
        <w:adjustRightInd w:val="0"/>
        <w:spacing w:after="240"/>
      </w:pPr>
      <w:r w:rsidRPr="000C4585">
        <w:t>In an ideal world, what would communication with parents look like?</w:t>
      </w:r>
    </w:p>
    <w:p w14:paraId="7CA4D7C7" w14:textId="77777777" w:rsidR="00D3543E" w:rsidRPr="000C4585" w:rsidRDefault="00D3543E" w:rsidP="00B02885">
      <w:pPr>
        <w:pStyle w:val="ListParagraph"/>
        <w:widowControl w:val="0"/>
        <w:numPr>
          <w:ilvl w:val="1"/>
          <w:numId w:val="21"/>
        </w:numPr>
        <w:autoSpaceDE w:val="0"/>
        <w:autoSpaceDN w:val="0"/>
        <w:adjustRightInd w:val="0"/>
        <w:spacing w:after="240"/>
      </w:pPr>
      <w:r w:rsidRPr="000C4585">
        <w:t>Frequency (daily, weekly, bi-weekly, monthly, during the day?)</w:t>
      </w:r>
    </w:p>
    <w:p w14:paraId="5AF6F549" w14:textId="77777777" w:rsidR="00D3543E" w:rsidRPr="000C4585" w:rsidRDefault="00D3543E" w:rsidP="00B02885">
      <w:pPr>
        <w:pStyle w:val="ListParagraph"/>
        <w:widowControl w:val="0"/>
        <w:numPr>
          <w:ilvl w:val="1"/>
          <w:numId w:val="21"/>
        </w:numPr>
        <w:autoSpaceDE w:val="0"/>
        <w:autoSpaceDN w:val="0"/>
        <w:adjustRightInd w:val="0"/>
        <w:spacing w:after="240"/>
      </w:pPr>
      <w:r w:rsidRPr="000C4585">
        <w:t xml:space="preserve">Preferred form of communication? </w:t>
      </w:r>
    </w:p>
    <w:p w14:paraId="4F2CE56F" w14:textId="77777777" w:rsidR="00D3543E" w:rsidRPr="000C4585" w:rsidRDefault="00D3543E" w:rsidP="00B02885">
      <w:pPr>
        <w:pStyle w:val="ListParagraph"/>
        <w:widowControl w:val="0"/>
        <w:numPr>
          <w:ilvl w:val="1"/>
          <w:numId w:val="21"/>
        </w:numPr>
        <w:autoSpaceDE w:val="0"/>
        <w:autoSpaceDN w:val="0"/>
        <w:adjustRightInd w:val="0"/>
        <w:spacing w:after="240"/>
      </w:pPr>
      <w:r w:rsidRPr="000C4585">
        <w:t xml:space="preserve">Rank in order of most your preference (texting, email, phone, in-person) </w:t>
      </w:r>
    </w:p>
    <w:p w14:paraId="086AAD18" w14:textId="77777777" w:rsidR="00D3543E" w:rsidRPr="000C4585" w:rsidRDefault="00D3543E" w:rsidP="00B02885">
      <w:pPr>
        <w:pStyle w:val="ListParagraph"/>
        <w:widowControl w:val="0"/>
        <w:numPr>
          <w:ilvl w:val="0"/>
          <w:numId w:val="21"/>
        </w:numPr>
        <w:autoSpaceDE w:val="0"/>
        <w:autoSpaceDN w:val="0"/>
        <w:adjustRightInd w:val="0"/>
        <w:spacing w:after="240"/>
      </w:pPr>
      <w:r w:rsidRPr="000C4585">
        <w:t>What kind of information is sent home with the student/communicated to parents?</w:t>
      </w:r>
    </w:p>
    <w:p w14:paraId="7F7F160E" w14:textId="77777777" w:rsidR="00D3543E" w:rsidRPr="000C4585" w:rsidRDefault="00D3543E" w:rsidP="00B02885">
      <w:pPr>
        <w:pStyle w:val="ListParagraph"/>
        <w:widowControl w:val="0"/>
        <w:numPr>
          <w:ilvl w:val="1"/>
          <w:numId w:val="21"/>
        </w:numPr>
        <w:autoSpaceDE w:val="0"/>
        <w:autoSpaceDN w:val="0"/>
        <w:adjustRightInd w:val="0"/>
        <w:spacing w:after="240"/>
      </w:pPr>
      <w:r w:rsidRPr="000C4585">
        <w:t>Behavior details</w:t>
      </w:r>
    </w:p>
    <w:p w14:paraId="497E1AF6" w14:textId="77777777" w:rsidR="00D3543E" w:rsidRPr="000C4585" w:rsidRDefault="00D3543E" w:rsidP="00B02885">
      <w:pPr>
        <w:pStyle w:val="ListParagraph"/>
        <w:widowControl w:val="0"/>
        <w:numPr>
          <w:ilvl w:val="1"/>
          <w:numId w:val="21"/>
        </w:numPr>
        <w:autoSpaceDE w:val="0"/>
        <w:autoSpaceDN w:val="0"/>
        <w:adjustRightInd w:val="0"/>
        <w:spacing w:after="240"/>
      </w:pPr>
      <w:r w:rsidRPr="000C4585">
        <w:t xml:space="preserve">Academic details </w:t>
      </w:r>
    </w:p>
    <w:p w14:paraId="05DD1D39" w14:textId="77777777" w:rsidR="00D3543E" w:rsidRPr="000C4585" w:rsidRDefault="00D3543E" w:rsidP="00B02885">
      <w:pPr>
        <w:pStyle w:val="ListParagraph"/>
        <w:widowControl w:val="0"/>
        <w:numPr>
          <w:ilvl w:val="1"/>
          <w:numId w:val="21"/>
        </w:numPr>
        <w:autoSpaceDE w:val="0"/>
        <w:autoSpaceDN w:val="0"/>
        <w:adjustRightInd w:val="0"/>
        <w:spacing w:after="240"/>
      </w:pPr>
      <w:r w:rsidRPr="000C4585">
        <w:t xml:space="preserve">Homework </w:t>
      </w:r>
    </w:p>
    <w:p w14:paraId="0EB6BC9F" w14:textId="77777777" w:rsidR="00D3543E" w:rsidRPr="000C4585" w:rsidRDefault="00D3543E" w:rsidP="00B02885">
      <w:pPr>
        <w:pStyle w:val="ListParagraph"/>
        <w:widowControl w:val="0"/>
        <w:numPr>
          <w:ilvl w:val="0"/>
          <w:numId w:val="21"/>
        </w:numPr>
        <w:autoSpaceDE w:val="0"/>
        <w:autoSpaceDN w:val="0"/>
        <w:adjustRightInd w:val="0"/>
        <w:spacing w:after="240"/>
      </w:pPr>
      <w:r w:rsidRPr="000C4585">
        <w:t>How much information is feasible to share on students?</w:t>
      </w:r>
    </w:p>
    <w:p w14:paraId="136ED9FC" w14:textId="77777777" w:rsidR="00D3543E" w:rsidRPr="000C4585" w:rsidRDefault="00D3543E" w:rsidP="00B02885">
      <w:pPr>
        <w:pStyle w:val="ListParagraph"/>
        <w:widowControl w:val="0"/>
        <w:numPr>
          <w:ilvl w:val="1"/>
          <w:numId w:val="21"/>
        </w:numPr>
        <w:autoSpaceDE w:val="0"/>
        <w:autoSpaceDN w:val="0"/>
        <w:adjustRightInd w:val="0"/>
        <w:spacing w:after="240"/>
      </w:pPr>
      <w:r w:rsidRPr="000C4585">
        <w:t>Daily</w:t>
      </w:r>
    </w:p>
    <w:p w14:paraId="1EAD5132" w14:textId="77777777" w:rsidR="00D3543E" w:rsidRPr="000C4585" w:rsidRDefault="00D3543E" w:rsidP="00B02885">
      <w:pPr>
        <w:pStyle w:val="ListParagraph"/>
        <w:widowControl w:val="0"/>
        <w:numPr>
          <w:ilvl w:val="1"/>
          <w:numId w:val="21"/>
        </w:numPr>
        <w:autoSpaceDE w:val="0"/>
        <w:autoSpaceDN w:val="0"/>
        <w:adjustRightInd w:val="0"/>
        <w:spacing w:after="240"/>
      </w:pPr>
      <w:r w:rsidRPr="000C4585">
        <w:t>Weekly</w:t>
      </w:r>
    </w:p>
    <w:p w14:paraId="7A10AAED" w14:textId="77777777" w:rsidR="00D3543E" w:rsidRPr="000C4585" w:rsidRDefault="00D3543E" w:rsidP="00B02885">
      <w:pPr>
        <w:pStyle w:val="ListParagraph"/>
        <w:widowControl w:val="0"/>
        <w:numPr>
          <w:ilvl w:val="1"/>
          <w:numId w:val="21"/>
        </w:numPr>
        <w:autoSpaceDE w:val="0"/>
        <w:autoSpaceDN w:val="0"/>
        <w:adjustRightInd w:val="0"/>
        <w:spacing w:after="240"/>
      </w:pPr>
      <w:r w:rsidRPr="000C4585">
        <w:t>Monthly</w:t>
      </w:r>
    </w:p>
    <w:p w14:paraId="6C7A360A" w14:textId="77777777" w:rsidR="00D3543E" w:rsidRPr="000C4585" w:rsidRDefault="00D3543E" w:rsidP="00B02885">
      <w:pPr>
        <w:pStyle w:val="ListParagraph"/>
        <w:widowControl w:val="0"/>
        <w:numPr>
          <w:ilvl w:val="1"/>
          <w:numId w:val="21"/>
        </w:numPr>
        <w:autoSpaceDE w:val="0"/>
        <w:autoSpaceDN w:val="0"/>
        <w:adjustRightInd w:val="0"/>
        <w:spacing w:after="240"/>
      </w:pPr>
      <w:r w:rsidRPr="000C4585">
        <w:t>How much detail/ summary?</w:t>
      </w:r>
    </w:p>
    <w:p w14:paraId="277805DC" w14:textId="77777777" w:rsidR="00D3543E" w:rsidRPr="000C4585" w:rsidRDefault="00D3543E" w:rsidP="00B02885">
      <w:pPr>
        <w:pStyle w:val="ListParagraph"/>
        <w:widowControl w:val="0"/>
        <w:numPr>
          <w:ilvl w:val="0"/>
          <w:numId w:val="21"/>
        </w:numPr>
        <w:autoSpaceDE w:val="0"/>
        <w:autoSpaceDN w:val="0"/>
        <w:adjustRightInd w:val="0"/>
        <w:spacing w:after="240"/>
      </w:pPr>
      <w:r w:rsidRPr="000C4585">
        <w:t>How would you like your information delivered?</w:t>
      </w:r>
    </w:p>
    <w:p w14:paraId="428595E0" w14:textId="77777777" w:rsidR="00D3543E" w:rsidRPr="000C4585" w:rsidRDefault="00D3543E" w:rsidP="00B02885">
      <w:pPr>
        <w:pStyle w:val="ListParagraph"/>
        <w:widowControl w:val="0"/>
        <w:numPr>
          <w:ilvl w:val="1"/>
          <w:numId w:val="21"/>
        </w:numPr>
        <w:autoSpaceDE w:val="0"/>
        <w:autoSpaceDN w:val="0"/>
        <w:adjustRightInd w:val="0"/>
        <w:spacing w:after="240"/>
      </w:pPr>
      <w:r w:rsidRPr="000C4585">
        <w:t>Rank in order of most preferred (sent home with student on paper, mailed on paper, email, website, app on phone, text message)</w:t>
      </w:r>
    </w:p>
    <w:p w14:paraId="19D37AC2" w14:textId="77777777" w:rsidR="00D3543E" w:rsidRPr="000C4585" w:rsidRDefault="00D3543E" w:rsidP="00B02885">
      <w:pPr>
        <w:widowControl w:val="0"/>
        <w:autoSpaceDE w:val="0"/>
        <w:autoSpaceDN w:val="0"/>
        <w:adjustRightInd w:val="0"/>
        <w:spacing w:after="240"/>
      </w:pPr>
    </w:p>
    <w:p w14:paraId="611929C9" w14:textId="77777777" w:rsidR="00D3543E" w:rsidRPr="000C4585" w:rsidRDefault="00D3543E" w:rsidP="00B02885">
      <w:pPr>
        <w:widowControl w:val="0"/>
        <w:autoSpaceDE w:val="0"/>
        <w:autoSpaceDN w:val="0"/>
        <w:adjustRightInd w:val="0"/>
        <w:spacing w:after="240"/>
      </w:pPr>
    </w:p>
    <w:p w14:paraId="1D64DE89" w14:textId="77777777" w:rsidR="00D3543E" w:rsidRPr="000C4585" w:rsidRDefault="00D3543E" w:rsidP="00B02885">
      <w:pPr>
        <w:pStyle w:val="ListParagraph"/>
        <w:widowControl w:val="0"/>
        <w:numPr>
          <w:ilvl w:val="0"/>
          <w:numId w:val="21"/>
        </w:numPr>
        <w:autoSpaceDE w:val="0"/>
        <w:autoSpaceDN w:val="0"/>
        <w:adjustRightInd w:val="0"/>
        <w:spacing w:after="240"/>
      </w:pPr>
      <w:r w:rsidRPr="000C4585">
        <w:t>Are student’s services being reevaluated over time?</w:t>
      </w:r>
    </w:p>
    <w:p w14:paraId="41B9F16E" w14:textId="77777777" w:rsidR="00D3543E" w:rsidRPr="000C4585" w:rsidRDefault="00D3543E" w:rsidP="00B02885">
      <w:pPr>
        <w:pStyle w:val="ListParagraph"/>
        <w:widowControl w:val="0"/>
        <w:numPr>
          <w:ilvl w:val="1"/>
          <w:numId w:val="21"/>
        </w:numPr>
        <w:autoSpaceDE w:val="0"/>
        <w:autoSpaceDN w:val="0"/>
        <w:adjustRightInd w:val="0"/>
        <w:spacing w:after="240"/>
      </w:pPr>
      <w:r w:rsidRPr="000C4585">
        <w:t xml:space="preserve">Between schools, grades, administrators </w:t>
      </w:r>
    </w:p>
    <w:p w14:paraId="156FE3A1" w14:textId="77777777" w:rsidR="00D3543E" w:rsidRPr="000C4585" w:rsidRDefault="00D3543E" w:rsidP="00B02885">
      <w:pPr>
        <w:pStyle w:val="ListParagraph"/>
        <w:widowControl w:val="0"/>
        <w:numPr>
          <w:ilvl w:val="0"/>
          <w:numId w:val="21"/>
        </w:numPr>
        <w:autoSpaceDE w:val="0"/>
        <w:autoSpaceDN w:val="0"/>
        <w:adjustRightInd w:val="0"/>
        <w:spacing w:after="240"/>
      </w:pPr>
      <w:r w:rsidRPr="000C4585">
        <w:t>Are IEP’s shared with teachers?</w:t>
      </w:r>
    </w:p>
    <w:p w14:paraId="007C42BA" w14:textId="77777777" w:rsidR="00D3543E" w:rsidRPr="000C4585" w:rsidRDefault="00D3543E" w:rsidP="00B02885">
      <w:pPr>
        <w:pStyle w:val="ListParagraph"/>
        <w:widowControl w:val="0"/>
        <w:numPr>
          <w:ilvl w:val="1"/>
          <w:numId w:val="21"/>
        </w:numPr>
        <w:autoSpaceDE w:val="0"/>
        <w:autoSpaceDN w:val="0"/>
        <w:adjustRightInd w:val="0"/>
        <w:spacing w:after="240"/>
      </w:pPr>
      <w:r w:rsidRPr="000C4585">
        <w:t>Are accommodation needs clearly communicated</w:t>
      </w:r>
    </w:p>
    <w:p w14:paraId="3A1885A1" w14:textId="77777777" w:rsidR="00D3543E" w:rsidRPr="000C4585" w:rsidRDefault="00D3543E" w:rsidP="00B02885">
      <w:pPr>
        <w:widowControl w:val="0"/>
        <w:autoSpaceDE w:val="0"/>
        <w:autoSpaceDN w:val="0"/>
        <w:adjustRightInd w:val="0"/>
        <w:spacing w:after="240"/>
      </w:pPr>
    </w:p>
    <w:p w14:paraId="59CB43D6" w14:textId="77777777" w:rsidR="00D3543E" w:rsidRPr="000C4585" w:rsidRDefault="00D3543E" w:rsidP="00B02885">
      <w:pPr>
        <w:pStyle w:val="Bilagerubrik"/>
        <w:numPr>
          <w:ilvl w:val="0"/>
          <w:numId w:val="0"/>
        </w:numPr>
        <w:spacing w:before="0" w:after="0"/>
      </w:pPr>
      <w:r w:rsidRPr="000C4585">
        <w:br w:type="page"/>
      </w:r>
    </w:p>
    <w:p w14:paraId="65F63F95" w14:textId="77777777" w:rsidR="00D3543E" w:rsidRPr="000C4585" w:rsidRDefault="00D3543E" w:rsidP="00B02885">
      <w:pPr>
        <w:pStyle w:val="Bilagerubrik"/>
        <w:numPr>
          <w:ilvl w:val="0"/>
          <w:numId w:val="0"/>
        </w:numPr>
        <w:spacing w:before="0" w:after="0"/>
      </w:pPr>
      <w:r w:rsidRPr="000C4585">
        <w:lastRenderedPageBreak/>
        <w:t>Attachment 2</w:t>
      </w:r>
    </w:p>
    <w:p w14:paraId="32F224FA" w14:textId="77777777" w:rsidR="00D3543E" w:rsidRPr="000C4585" w:rsidRDefault="00D3543E" w:rsidP="00B02885">
      <w:pPr>
        <w:pStyle w:val="Bilagerubrik"/>
        <w:numPr>
          <w:ilvl w:val="0"/>
          <w:numId w:val="0"/>
        </w:numPr>
        <w:spacing w:before="0" w:after="0"/>
      </w:pPr>
      <w:r w:rsidRPr="000C4585">
        <w:t xml:space="preserve">Parent Interview Protocol </w:t>
      </w:r>
    </w:p>
    <w:p w14:paraId="0E81493D" w14:textId="77777777" w:rsidR="00D3543E" w:rsidRPr="000C4585" w:rsidRDefault="00D3543E" w:rsidP="00B02885">
      <w:pPr>
        <w:widowControl w:val="0"/>
        <w:autoSpaceDE w:val="0"/>
        <w:autoSpaceDN w:val="0"/>
        <w:adjustRightInd w:val="0"/>
        <w:spacing w:after="240"/>
        <w:rPr>
          <w:rFonts w:ascii="Times" w:hAnsi="Times" w:cs="Times"/>
        </w:rPr>
      </w:pPr>
      <w:r w:rsidRPr="000C4585">
        <w:rPr>
          <w:sz w:val="32"/>
          <w:szCs w:val="32"/>
        </w:rPr>
        <w:t xml:space="preserve">Introduce yourself, the project and the purpose of this particular interview: </w:t>
      </w:r>
      <w:r w:rsidRPr="000C4585">
        <w:rPr>
          <w:rFonts w:ascii="Times" w:hAnsi="Times" w:cs="Times"/>
          <w:i/>
          <w:iCs/>
          <w:sz w:val="32"/>
          <w:szCs w:val="32"/>
        </w:rPr>
        <w:t xml:space="preserve">the objective of this interview is to understand the needs of the parents, and come up with a way to support parents and keep them informed about what’s going on with their child at school. </w:t>
      </w:r>
    </w:p>
    <w:p w14:paraId="10E36867" w14:textId="77777777" w:rsidR="00D3543E" w:rsidRPr="000C4585" w:rsidRDefault="00D3543E" w:rsidP="00B02885">
      <w:pPr>
        <w:widowControl w:val="0"/>
        <w:autoSpaceDE w:val="0"/>
        <w:autoSpaceDN w:val="0"/>
        <w:adjustRightInd w:val="0"/>
        <w:spacing w:after="240"/>
        <w:rPr>
          <w:rFonts w:ascii="Times" w:hAnsi="Times" w:cs="Times"/>
        </w:rPr>
      </w:pPr>
      <w:r w:rsidRPr="000C4585">
        <w:rPr>
          <w:sz w:val="32"/>
          <w:szCs w:val="32"/>
        </w:rPr>
        <w:t>This conversation is confidential</w:t>
      </w:r>
      <w:r w:rsidRPr="000C4585">
        <w:rPr>
          <w:rFonts w:ascii="MS Mincho" w:eastAsia="MS Mincho" w:hAnsi="MS Mincho" w:cs="MS Mincho"/>
          <w:sz w:val="32"/>
          <w:szCs w:val="32"/>
        </w:rPr>
        <w:t> </w:t>
      </w:r>
      <w:r w:rsidRPr="000C4585">
        <w:rPr>
          <w:sz w:val="32"/>
          <w:szCs w:val="32"/>
        </w:rPr>
        <w:t xml:space="preserve">Purpose of the research is to understand what it’s like for parents, and the end goal of the interviews we are doing is to find ways to support parents </w:t>
      </w:r>
    </w:p>
    <w:p w14:paraId="7F28F694" w14:textId="77777777" w:rsidR="00D3543E" w:rsidRPr="000C4585" w:rsidRDefault="00D3543E" w:rsidP="00B02885">
      <w:pPr>
        <w:widowControl w:val="0"/>
        <w:autoSpaceDE w:val="0"/>
        <w:autoSpaceDN w:val="0"/>
        <w:adjustRightInd w:val="0"/>
        <w:spacing w:after="240"/>
        <w:rPr>
          <w:sz w:val="32"/>
          <w:szCs w:val="32"/>
        </w:rPr>
      </w:pPr>
      <w:r w:rsidRPr="000C4585">
        <w:rPr>
          <w:sz w:val="32"/>
          <w:szCs w:val="32"/>
        </w:rPr>
        <w:t xml:space="preserve">Ask for the possibility to audio taping the participant and conducting the interview in English. </w:t>
      </w:r>
    </w:p>
    <w:p w14:paraId="618890B0" w14:textId="77777777" w:rsidR="00D3543E" w:rsidRPr="000C4585" w:rsidRDefault="00D3543E" w:rsidP="00B02885">
      <w:pPr>
        <w:widowControl w:val="0"/>
        <w:autoSpaceDE w:val="0"/>
        <w:autoSpaceDN w:val="0"/>
        <w:adjustRightInd w:val="0"/>
        <w:spacing w:after="240"/>
        <w:rPr>
          <w:sz w:val="32"/>
          <w:szCs w:val="32"/>
        </w:rPr>
      </w:pPr>
      <w:r w:rsidRPr="000C4585">
        <w:rPr>
          <w:sz w:val="32"/>
          <w:szCs w:val="32"/>
        </w:rPr>
        <w:t>Ask if they have any questions.</w:t>
      </w:r>
    </w:p>
    <w:p w14:paraId="4F2392C4" w14:textId="77777777" w:rsidR="00D3543E" w:rsidRPr="000C4585" w:rsidRDefault="00D3543E" w:rsidP="00B02885">
      <w:pPr>
        <w:widowControl w:val="0"/>
        <w:autoSpaceDE w:val="0"/>
        <w:autoSpaceDN w:val="0"/>
        <w:adjustRightInd w:val="0"/>
        <w:spacing w:after="240"/>
        <w:rPr>
          <w:sz w:val="32"/>
          <w:szCs w:val="32"/>
        </w:rPr>
      </w:pPr>
      <w:r w:rsidRPr="000C4585">
        <w:rPr>
          <w:sz w:val="32"/>
          <w:szCs w:val="32"/>
        </w:rPr>
        <w:t xml:space="preserve">Start by asking them why they decided to participate in the study and what their past and current special education experiences are like.  </w:t>
      </w:r>
    </w:p>
    <w:p w14:paraId="22C25973" w14:textId="77777777" w:rsidR="00D3543E" w:rsidRPr="000C4585" w:rsidRDefault="00D3543E" w:rsidP="00B02885">
      <w:pPr>
        <w:pStyle w:val="ListParagraph"/>
        <w:widowControl w:val="0"/>
        <w:numPr>
          <w:ilvl w:val="0"/>
          <w:numId w:val="22"/>
        </w:numPr>
        <w:autoSpaceDE w:val="0"/>
        <w:autoSpaceDN w:val="0"/>
        <w:adjustRightInd w:val="0"/>
        <w:spacing w:after="240"/>
        <w:rPr>
          <w:rFonts w:ascii="Times" w:hAnsi="Times" w:cs="Times"/>
        </w:rPr>
      </w:pPr>
      <w:r w:rsidRPr="000C4585">
        <w:rPr>
          <w:rFonts w:ascii="Times" w:hAnsi="Times" w:cs="Times"/>
        </w:rPr>
        <w:t>Can you tell me a little bit about your relationship with your child’s teacher and school?</w:t>
      </w:r>
    </w:p>
    <w:p w14:paraId="14EE4801" w14:textId="77777777" w:rsidR="00D3543E" w:rsidRPr="000C4585" w:rsidRDefault="00D3543E" w:rsidP="00B02885">
      <w:pPr>
        <w:pStyle w:val="ListParagraph"/>
        <w:widowControl w:val="0"/>
        <w:numPr>
          <w:ilvl w:val="1"/>
          <w:numId w:val="22"/>
        </w:numPr>
        <w:autoSpaceDE w:val="0"/>
        <w:autoSpaceDN w:val="0"/>
        <w:adjustRightInd w:val="0"/>
        <w:spacing w:after="240"/>
        <w:rPr>
          <w:rFonts w:ascii="Times" w:hAnsi="Times" w:cs="Times"/>
        </w:rPr>
      </w:pPr>
      <w:r w:rsidRPr="000C4585">
        <w:rPr>
          <w:rFonts w:ascii="Times" w:hAnsi="Times" w:cs="Times"/>
        </w:rPr>
        <w:t>Who</w:t>
      </w:r>
    </w:p>
    <w:p w14:paraId="144CFCD2" w14:textId="77777777" w:rsidR="00D3543E" w:rsidRPr="000C4585" w:rsidRDefault="00D3543E" w:rsidP="00B02885">
      <w:pPr>
        <w:pStyle w:val="ListParagraph"/>
        <w:widowControl w:val="0"/>
        <w:numPr>
          <w:ilvl w:val="1"/>
          <w:numId w:val="22"/>
        </w:numPr>
        <w:autoSpaceDE w:val="0"/>
        <w:autoSpaceDN w:val="0"/>
        <w:adjustRightInd w:val="0"/>
        <w:spacing w:after="240"/>
      </w:pPr>
      <w:r w:rsidRPr="000C4585">
        <w:rPr>
          <w:rFonts w:ascii="Times" w:hAnsi="Times" w:cs="Times"/>
        </w:rPr>
        <w:t>Nature of communication – Formal/ informal, back and forth/ one sided</w:t>
      </w:r>
    </w:p>
    <w:p w14:paraId="688BCF71" w14:textId="77777777" w:rsidR="00D3543E" w:rsidRPr="000C4585" w:rsidRDefault="00D3543E" w:rsidP="00B02885">
      <w:pPr>
        <w:pStyle w:val="ListParagraph"/>
        <w:widowControl w:val="0"/>
        <w:numPr>
          <w:ilvl w:val="1"/>
          <w:numId w:val="22"/>
        </w:numPr>
        <w:autoSpaceDE w:val="0"/>
        <w:autoSpaceDN w:val="0"/>
        <w:adjustRightInd w:val="0"/>
        <w:spacing w:after="240"/>
      </w:pPr>
      <w:r w:rsidRPr="000C4585">
        <w:rPr>
          <w:rFonts w:ascii="Times" w:hAnsi="Times" w:cs="Times"/>
        </w:rPr>
        <w:t>Frequency of communication</w:t>
      </w:r>
    </w:p>
    <w:p w14:paraId="56A20302" w14:textId="77777777" w:rsidR="00D3543E" w:rsidRPr="000C4585" w:rsidRDefault="00D3543E" w:rsidP="00B02885">
      <w:pPr>
        <w:pStyle w:val="ListParagraph"/>
        <w:widowControl w:val="0"/>
        <w:numPr>
          <w:ilvl w:val="1"/>
          <w:numId w:val="22"/>
        </w:numPr>
        <w:autoSpaceDE w:val="0"/>
        <w:autoSpaceDN w:val="0"/>
        <w:adjustRightInd w:val="0"/>
        <w:spacing w:after="240"/>
      </w:pPr>
      <w:r w:rsidRPr="000C4585">
        <w:rPr>
          <w:rFonts w:ascii="Times" w:hAnsi="Times" w:cs="Times"/>
        </w:rPr>
        <w:t>Partnership with teachers and school, trust/rapport- tensions</w:t>
      </w:r>
    </w:p>
    <w:p w14:paraId="205A3F37" w14:textId="77777777" w:rsidR="00D3543E" w:rsidRPr="000C4585" w:rsidRDefault="00D3543E" w:rsidP="00B02885">
      <w:pPr>
        <w:pStyle w:val="ListParagraph"/>
        <w:widowControl w:val="0"/>
        <w:numPr>
          <w:ilvl w:val="1"/>
          <w:numId w:val="22"/>
        </w:numPr>
        <w:autoSpaceDE w:val="0"/>
        <w:autoSpaceDN w:val="0"/>
        <w:adjustRightInd w:val="0"/>
        <w:spacing w:after="240"/>
      </w:pPr>
      <w:r w:rsidRPr="000C4585">
        <w:rPr>
          <w:rFonts w:ascii="Times" w:hAnsi="Times" w:cs="Times"/>
        </w:rPr>
        <w:t>(get feelings on answers to questions above)</w:t>
      </w:r>
    </w:p>
    <w:p w14:paraId="4137F281" w14:textId="77777777" w:rsidR="00D3543E" w:rsidRPr="000C4585" w:rsidRDefault="00D3543E" w:rsidP="00B02885">
      <w:pPr>
        <w:pStyle w:val="ListParagraph"/>
        <w:widowControl w:val="0"/>
        <w:numPr>
          <w:ilvl w:val="0"/>
          <w:numId w:val="22"/>
        </w:numPr>
        <w:autoSpaceDE w:val="0"/>
        <w:autoSpaceDN w:val="0"/>
        <w:adjustRightInd w:val="0"/>
        <w:spacing w:after="240"/>
      </w:pPr>
      <w:r w:rsidRPr="000C4585">
        <w:t>How do you communicate with your child’s teacher and school?</w:t>
      </w:r>
    </w:p>
    <w:p w14:paraId="1A5F0A52" w14:textId="77777777" w:rsidR="00D3543E" w:rsidRPr="000C4585" w:rsidRDefault="00D3543E" w:rsidP="00B02885">
      <w:pPr>
        <w:pStyle w:val="ListParagraph"/>
        <w:widowControl w:val="0"/>
        <w:numPr>
          <w:ilvl w:val="1"/>
          <w:numId w:val="22"/>
        </w:numPr>
        <w:autoSpaceDE w:val="0"/>
        <w:autoSpaceDN w:val="0"/>
        <w:adjustRightInd w:val="0"/>
        <w:spacing w:after="240"/>
      </w:pPr>
      <w:r w:rsidRPr="000C4585">
        <w:t>Medium (phone, email, text, in-person, conferences, IEP meetings)</w:t>
      </w:r>
    </w:p>
    <w:p w14:paraId="4B1B9BE5" w14:textId="77777777" w:rsidR="00D3543E" w:rsidRPr="000C4585" w:rsidRDefault="00D3543E" w:rsidP="00B02885">
      <w:pPr>
        <w:pStyle w:val="ListParagraph"/>
        <w:widowControl w:val="0"/>
        <w:numPr>
          <w:ilvl w:val="1"/>
          <w:numId w:val="22"/>
        </w:numPr>
        <w:autoSpaceDE w:val="0"/>
        <w:autoSpaceDN w:val="0"/>
        <w:adjustRightInd w:val="0"/>
        <w:spacing w:after="240"/>
      </w:pPr>
      <w:r w:rsidRPr="000C4585">
        <w:t xml:space="preserve">Scheduled vs unscheduled </w:t>
      </w:r>
    </w:p>
    <w:p w14:paraId="7D386B31" w14:textId="77777777" w:rsidR="00D3543E" w:rsidRPr="000C4585" w:rsidRDefault="00D3543E" w:rsidP="00B02885">
      <w:pPr>
        <w:pStyle w:val="ListParagraph"/>
        <w:widowControl w:val="0"/>
        <w:numPr>
          <w:ilvl w:val="1"/>
          <w:numId w:val="22"/>
        </w:numPr>
        <w:autoSpaceDE w:val="0"/>
        <w:autoSpaceDN w:val="0"/>
        <w:adjustRightInd w:val="0"/>
        <w:spacing w:after="240"/>
      </w:pPr>
      <w:r w:rsidRPr="000C4585">
        <w:t>Are you satisfied with the communication?</w:t>
      </w:r>
    </w:p>
    <w:p w14:paraId="7875302E" w14:textId="77777777" w:rsidR="00D3543E" w:rsidRPr="000C4585" w:rsidRDefault="00D3543E" w:rsidP="00B02885">
      <w:pPr>
        <w:pStyle w:val="ListParagraph"/>
        <w:widowControl w:val="0"/>
        <w:numPr>
          <w:ilvl w:val="0"/>
          <w:numId w:val="22"/>
        </w:numPr>
        <w:autoSpaceDE w:val="0"/>
        <w:autoSpaceDN w:val="0"/>
        <w:adjustRightInd w:val="0"/>
        <w:spacing w:after="240"/>
      </w:pPr>
      <w:r w:rsidRPr="000C4585">
        <w:t>How comfortable are you reaching out to your child’s teacher and school?</w:t>
      </w:r>
    </w:p>
    <w:p w14:paraId="42C65ECE" w14:textId="77777777" w:rsidR="00D3543E" w:rsidRPr="000C4585" w:rsidRDefault="00D3543E" w:rsidP="00B02885">
      <w:pPr>
        <w:pStyle w:val="ListParagraph"/>
        <w:widowControl w:val="0"/>
        <w:numPr>
          <w:ilvl w:val="1"/>
          <w:numId w:val="22"/>
        </w:numPr>
        <w:autoSpaceDE w:val="0"/>
        <w:autoSpaceDN w:val="0"/>
        <w:adjustRightInd w:val="0"/>
        <w:spacing w:after="240"/>
      </w:pPr>
      <w:r w:rsidRPr="000C4585">
        <w:t>Who (from most to least comfortable)</w:t>
      </w:r>
    </w:p>
    <w:p w14:paraId="4F2FD5AF" w14:textId="77777777" w:rsidR="00D3543E" w:rsidRPr="000C4585" w:rsidRDefault="00D3543E" w:rsidP="00B02885">
      <w:pPr>
        <w:pStyle w:val="ListParagraph"/>
        <w:widowControl w:val="0"/>
        <w:numPr>
          <w:ilvl w:val="1"/>
          <w:numId w:val="22"/>
        </w:numPr>
        <w:autoSpaceDE w:val="0"/>
        <w:autoSpaceDN w:val="0"/>
        <w:adjustRightInd w:val="0"/>
        <w:spacing w:after="240"/>
      </w:pPr>
      <w:r w:rsidRPr="000C4585">
        <w:t>Why/ why not</w:t>
      </w:r>
    </w:p>
    <w:p w14:paraId="79257409" w14:textId="77777777" w:rsidR="00D3543E" w:rsidRPr="000C4585" w:rsidRDefault="00D3543E" w:rsidP="00B02885">
      <w:pPr>
        <w:pStyle w:val="ListParagraph"/>
        <w:widowControl w:val="0"/>
        <w:numPr>
          <w:ilvl w:val="0"/>
          <w:numId w:val="22"/>
        </w:numPr>
        <w:autoSpaceDE w:val="0"/>
        <w:autoSpaceDN w:val="0"/>
        <w:adjustRightInd w:val="0"/>
        <w:spacing w:after="240"/>
      </w:pPr>
      <w:r w:rsidRPr="000C4585">
        <w:t>What do you think would improve your communication with teachers/school?</w:t>
      </w:r>
    </w:p>
    <w:p w14:paraId="2CE178D4" w14:textId="77777777" w:rsidR="00D3543E" w:rsidRPr="000C4585" w:rsidRDefault="00D3543E" w:rsidP="00B02885">
      <w:pPr>
        <w:pStyle w:val="ListParagraph"/>
        <w:widowControl w:val="0"/>
        <w:numPr>
          <w:ilvl w:val="1"/>
          <w:numId w:val="22"/>
        </w:numPr>
        <w:autoSpaceDE w:val="0"/>
        <w:autoSpaceDN w:val="0"/>
        <w:adjustRightInd w:val="0"/>
        <w:spacing w:after="240"/>
      </w:pPr>
      <w:r w:rsidRPr="000C4585">
        <w:t>How (medium/form)</w:t>
      </w:r>
    </w:p>
    <w:p w14:paraId="60E524B8" w14:textId="77777777" w:rsidR="00D3543E" w:rsidRPr="000C4585" w:rsidRDefault="00D3543E" w:rsidP="00B02885">
      <w:pPr>
        <w:pStyle w:val="ListParagraph"/>
        <w:widowControl w:val="0"/>
        <w:numPr>
          <w:ilvl w:val="1"/>
          <w:numId w:val="22"/>
        </w:numPr>
        <w:autoSpaceDE w:val="0"/>
        <w:autoSpaceDN w:val="0"/>
        <w:adjustRightInd w:val="0"/>
        <w:spacing w:after="240"/>
      </w:pPr>
      <w:r w:rsidRPr="000C4585">
        <w:t xml:space="preserve">Frequency </w:t>
      </w:r>
    </w:p>
    <w:p w14:paraId="51BEA087" w14:textId="77777777" w:rsidR="00D3543E" w:rsidRPr="000C4585" w:rsidRDefault="00D3543E" w:rsidP="00B02885">
      <w:pPr>
        <w:pStyle w:val="ListParagraph"/>
        <w:widowControl w:val="0"/>
        <w:numPr>
          <w:ilvl w:val="0"/>
          <w:numId w:val="22"/>
        </w:numPr>
        <w:autoSpaceDE w:val="0"/>
        <w:autoSpaceDN w:val="0"/>
        <w:adjustRightInd w:val="0"/>
        <w:spacing w:after="240"/>
      </w:pPr>
      <w:r w:rsidRPr="000C4585">
        <w:t>Does your child’s school currently keep track of any data, such as behavioral or academic information?</w:t>
      </w:r>
    </w:p>
    <w:p w14:paraId="19213449" w14:textId="77777777" w:rsidR="00D3543E" w:rsidRPr="000C4585" w:rsidRDefault="00D3543E" w:rsidP="00B02885">
      <w:pPr>
        <w:pStyle w:val="ListParagraph"/>
        <w:widowControl w:val="0"/>
        <w:numPr>
          <w:ilvl w:val="1"/>
          <w:numId w:val="22"/>
        </w:numPr>
        <w:autoSpaceDE w:val="0"/>
        <w:autoSpaceDN w:val="0"/>
        <w:adjustRightInd w:val="0"/>
        <w:spacing w:after="240"/>
      </w:pPr>
      <w:r w:rsidRPr="000C4585">
        <w:lastRenderedPageBreak/>
        <w:t>What type (specifics such as voice control, body control, task completion)</w:t>
      </w:r>
    </w:p>
    <w:p w14:paraId="29DF94CF" w14:textId="77777777" w:rsidR="00D3543E" w:rsidRPr="000C4585" w:rsidRDefault="00D3543E" w:rsidP="00B02885">
      <w:pPr>
        <w:pStyle w:val="ListParagraph"/>
        <w:widowControl w:val="0"/>
        <w:numPr>
          <w:ilvl w:val="1"/>
          <w:numId w:val="22"/>
        </w:numPr>
        <w:autoSpaceDE w:val="0"/>
        <w:autoSpaceDN w:val="0"/>
        <w:adjustRightInd w:val="0"/>
        <w:spacing w:after="240"/>
      </w:pPr>
      <w:r w:rsidRPr="000C4585">
        <w:t>Frequency of data collected</w:t>
      </w:r>
    </w:p>
    <w:p w14:paraId="015C9D33" w14:textId="77777777" w:rsidR="00D3543E" w:rsidRPr="000C4585" w:rsidRDefault="00D3543E" w:rsidP="00B02885">
      <w:pPr>
        <w:pStyle w:val="ListParagraph"/>
        <w:widowControl w:val="0"/>
        <w:numPr>
          <w:ilvl w:val="1"/>
          <w:numId w:val="22"/>
        </w:numPr>
        <w:autoSpaceDE w:val="0"/>
        <w:autoSpaceDN w:val="0"/>
        <w:adjustRightInd w:val="0"/>
        <w:spacing w:after="240"/>
      </w:pPr>
      <w:r w:rsidRPr="000C4585">
        <w:t xml:space="preserve">Who collects the information </w:t>
      </w:r>
    </w:p>
    <w:p w14:paraId="59075264" w14:textId="77777777" w:rsidR="00D3543E" w:rsidRPr="000C4585" w:rsidRDefault="00D3543E" w:rsidP="00B02885">
      <w:pPr>
        <w:pStyle w:val="ListParagraph"/>
        <w:widowControl w:val="0"/>
        <w:numPr>
          <w:ilvl w:val="1"/>
          <w:numId w:val="22"/>
        </w:numPr>
        <w:autoSpaceDE w:val="0"/>
        <w:autoSpaceDN w:val="0"/>
        <w:adjustRightInd w:val="0"/>
        <w:spacing w:after="240"/>
      </w:pPr>
      <w:r w:rsidRPr="000C4585">
        <w:t>How much of that data is shared with you?</w:t>
      </w:r>
    </w:p>
    <w:p w14:paraId="08F0AE42" w14:textId="77777777" w:rsidR="00D3543E" w:rsidRPr="000C4585" w:rsidRDefault="00D3543E" w:rsidP="00B02885">
      <w:pPr>
        <w:pStyle w:val="ListParagraph"/>
        <w:widowControl w:val="0"/>
        <w:numPr>
          <w:ilvl w:val="1"/>
          <w:numId w:val="22"/>
        </w:numPr>
        <w:autoSpaceDE w:val="0"/>
        <w:autoSpaceDN w:val="0"/>
        <w:adjustRightInd w:val="0"/>
        <w:spacing w:after="240"/>
      </w:pPr>
      <w:r w:rsidRPr="000C4585">
        <w:t>Is this data used in the home?</w:t>
      </w:r>
    </w:p>
    <w:p w14:paraId="1459D672" w14:textId="77777777" w:rsidR="00D3543E" w:rsidRPr="000C4585" w:rsidRDefault="00D3543E" w:rsidP="00B02885">
      <w:pPr>
        <w:pStyle w:val="ListParagraph"/>
        <w:widowControl w:val="0"/>
        <w:numPr>
          <w:ilvl w:val="0"/>
          <w:numId w:val="22"/>
        </w:numPr>
        <w:autoSpaceDE w:val="0"/>
        <w:autoSpaceDN w:val="0"/>
        <w:adjustRightInd w:val="0"/>
        <w:spacing w:after="240"/>
      </w:pPr>
      <w:r w:rsidRPr="000C4585">
        <w:t>Do you keep track of any data on your child at home?</w:t>
      </w:r>
    </w:p>
    <w:p w14:paraId="55849D4B" w14:textId="77777777" w:rsidR="00D3543E" w:rsidRPr="000C4585" w:rsidRDefault="00D3543E" w:rsidP="00B02885">
      <w:pPr>
        <w:pStyle w:val="ListParagraph"/>
        <w:widowControl w:val="0"/>
        <w:numPr>
          <w:ilvl w:val="1"/>
          <w:numId w:val="22"/>
        </w:numPr>
        <w:autoSpaceDE w:val="0"/>
        <w:autoSpaceDN w:val="0"/>
        <w:adjustRightInd w:val="0"/>
        <w:spacing w:after="240"/>
      </w:pPr>
      <w:r w:rsidRPr="000C4585">
        <w:t>What type of data</w:t>
      </w:r>
    </w:p>
    <w:p w14:paraId="5B9323D5" w14:textId="77777777" w:rsidR="00D3543E" w:rsidRPr="000C4585" w:rsidRDefault="00D3543E" w:rsidP="00B02885">
      <w:pPr>
        <w:pStyle w:val="ListParagraph"/>
        <w:widowControl w:val="0"/>
        <w:numPr>
          <w:ilvl w:val="1"/>
          <w:numId w:val="22"/>
        </w:numPr>
        <w:autoSpaceDE w:val="0"/>
        <w:autoSpaceDN w:val="0"/>
        <w:adjustRightInd w:val="0"/>
        <w:spacing w:after="240"/>
      </w:pPr>
      <w:r w:rsidRPr="000C4585">
        <w:t>Frequency of collection</w:t>
      </w:r>
    </w:p>
    <w:p w14:paraId="36D27733" w14:textId="77777777" w:rsidR="00D3543E" w:rsidRPr="000C4585" w:rsidRDefault="00D3543E" w:rsidP="00B02885">
      <w:pPr>
        <w:pStyle w:val="ListParagraph"/>
        <w:widowControl w:val="0"/>
        <w:numPr>
          <w:ilvl w:val="1"/>
          <w:numId w:val="22"/>
        </w:numPr>
        <w:autoSpaceDE w:val="0"/>
        <w:autoSpaceDN w:val="0"/>
        <w:adjustRightInd w:val="0"/>
        <w:spacing w:after="240"/>
      </w:pPr>
      <w:r w:rsidRPr="000C4585">
        <w:t>Is this shared with the school?</w:t>
      </w:r>
    </w:p>
    <w:p w14:paraId="4333AAAE" w14:textId="77777777" w:rsidR="00D3543E" w:rsidRPr="000C4585" w:rsidRDefault="00D3543E" w:rsidP="00B02885">
      <w:pPr>
        <w:pStyle w:val="ListParagraph"/>
        <w:widowControl w:val="0"/>
        <w:numPr>
          <w:ilvl w:val="0"/>
          <w:numId w:val="22"/>
        </w:numPr>
        <w:autoSpaceDE w:val="0"/>
        <w:autoSpaceDN w:val="0"/>
        <w:adjustRightInd w:val="0"/>
        <w:spacing w:after="240"/>
      </w:pPr>
      <w:r w:rsidRPr="000C4585">
        <w:t>In an ideal world, what would communication with teachers and the school look like?</w:t>
      </w:r>
    </w:p>
    <w:p w14:paraId="3027B62B" w14:textId="77777777" w:rsidR="00D3543E" w:rsidRPr="000C4585" w:rsidRDefault="00D3543E" w:rsidP="00B02885">
      <w:pPr>
        <w:pStyle w:val="ListParagraph"/>
        <w:widowControl w:val="0"/>
        <w:numPr>
          <w:ilvl w:val="1"/>
          <w:numId w:val="22"/>
        </w:numPr>
        <w:autoSpaceDE w:val="0"/>
        <w:autoSpaceDN w:val="0"/>
        <w:adjustRightInd w:val="0"/>
        <w:spacing w:after="240"/>
      </w:pPr>
      <w:r w:rsidRPr="000C4585">
        <w:t>Frequency (daily, weekly, bi-weekly, monthly, during the day?)</w:t>
      </w:r>
    </w:p>
    <w:p w14:paraId="7E846B1B" w14:textId="77777777" w:rsidR="00D3543E" w:rsidRPr="000C4585" w:rsidRDefault="00D3543E" w:rsidP="00B02885">
      <w:pPr>
        <w:pStyle w:val="ListParagraph"/>
        <w:widowControl w:val="0"/>
        <w:numPr>
          <w:ilvl w:val="1"/>
          <w:numId w:val="22"/>
        </w:numPr>
        <w:autoSpaceDE w:val="0"/>
        <w:autoSpaceDN w:val="0"/>
        <w:adjustRightInd w:val="0"/>
        <w:spacing w:after="240"/>
      </w:pPr>
      <w:r w:rsidRPr="000C4585">
        <w:t xml:space="preserve">Preferred form of communication? </w:t>
      </w:r>
    </w:p>
    <w:p w14:paraId="390DE2B2" w14:textId="77777777" w:rsidR="00D3543E" w:rsidRPr="000C4585" w:rsidRDefault="00D3543E" w:rsidP="00B02885">
      <w:pPr>
        <w:pStyle w:val="ListParagraph"/>
        <w:widowControl w:val="0"/>
        <w:numPr>
          <w:ilvl w:val="1"/>
          <w:numId w:val="22"/>
        </w:numPr>
        <w:autoSpaceDE w:val="0"/>
        <w:autoSpaceDN w:val="0"/>
        <w:adjustRightInd w:val="0"/>
        <w:spacing w:after="240"/>
      </w:pPr>
      <w:r w:rsidRPr="000C4585">
        <w:t xml:space="preserve">Rank in order of most your preference (texting, email, phone, in-person) </w:t>
      </w:r>
    </w:p>
    <w:p w14:paraId="64BE921D" w14:textId="77777777" w:rsidR="00D3543E" w:rsidRPr="000C4585" w:rsidRDefault="00D3543E" w:rsidP="00B02885">
      <w:pPr>
        <w:pStyle w:val="ListParagraph"/>
        <w:widowControl w:val="0"/>
        <w:numPr>
          <w:ilvl w:val="0"/>
          <w:numId w:val="22"/>
        </w:numPr>
        <w:autoSpaceDE w:val="0"/>
        <w:autoSpaceDN w:val="0"/>
        <w:adjustRightInd w:val="0"/>
        <w:spacing w:after="240"/>
      </w:pPr>
      <w:r w:rsidRPr="000C4585">
        <w:t>What kind of information would you like to know about your child’s school day?</w:t>
      </w:r>
    </w:p>
    <w:p w14:paraId="7DF85F5D" w14:textId="77777777" w:rsidR="00D3543E" w:rsidRPr="000C4585" w:rsidRDefault="00D3543E" w:rsidP="00B02885">
      <w:pPr>
        <w:pStyle w:val="ListParagraph"/>
        <w:widowControl w:val="0"/>
        <w:numPr>
          <w:ilvl w:val="1"/>
          <w:numId w:val="22"/>
        </w:numPr>
        <w:autoSpaceDE w:val="0"/>
        <w:autoSpaceDN w:val="0"/>
        <w:adjustRightInd w:val="0"/>
        <w:spacing w:after="240"/>
      </w:pPr>
      <w:r w:rsidRPr="000C4585">
        <w:t>Behavior details</w:t>
      </w:r>
    </w:p>
    <w:p w14:paraId="3C6F6427" w14:textId="77777777" w:rsidR="00D3543E" w:rsidRPr="000C4585" w:rsidRDefault="00D3543E" w:rsidP="00B02885">
      <w:pPr>
        <w:pStyle w:val="ListParagraph"/>
        <w:widowControl w:val="0"/>
        <w:numPr>
          <w:ilvl w:val="1"/>
          <w:numId w:val="22"/>
        </w:numPr>
        <w:autoSpaceDE w:val="0"/>
        <w:autoSpaceDN w:val="0"/>
        <w:adjustRightInd w:val="0"/>
        <w:spacing w:after="240"/>
      </w:pPr>
      <w:r w:rsidRPr="000C4585">
        <w:t xml:space="preserve">Academic details </w:t>
      </w:r>
    </w:p>
    <w:p w14:paraId="1861FF44" w14:textId="77777777" w:rsidR="00D3543E" w:rsidRPr="000C4585" w:rsidRDefault="00D3543E" w:rsidP="00B02885">
      <w:pPr>
        <w:pStyle w:val="ListParagraph"/>
        <w:widowControl w:val="0"/>
        <w:numPr>
          <w:ilvl w:val="1"/>
          <w:numId w:val="22"/>
        </w:numPr>
        <w:autoSpaceDE w:val="0"/>
        <w:autoSpaceDN w:val="0"/>
        <w:adjustRightInd w:val="0"/>
        <w:spacing w:after="240"/>
      </w:pPr>
      <w:r w:rsidRPr="000C4585">
        <w:t xml:space="preserve">Homework </w:t>
      </w:r>
    </w:p>
    <w:p w14:paraId="028A980B" w14:textId="77777777" w:rsidR="00D3543E" w:rsidRPr="000C4585" w:rsidRDefault="00D3543E" w:rsidP="00B02885">
      <w:pPr>
        <w:pStyle w:val="ListParagraph"/>
        <w:widowControl w:val="0"/>
        <w:numPr>
          <w:ilvl w:val="0"/>
          <w:numId w:val="22"/>
        </w:numPr>
        <w:autoSpaceDE w:val="0"/>
        <w:autoSpaceDN w:val="0"/>
        <w:adjustRightInd w:val="0"/>
        <w:spacing w:after="240"/>
      </w:pPr>
      <w:r w:rsidRPr="000C4585">
        <w:t>How much information would you like on your child?</w:t>
      </w:r>
    </w:p>
    <w:p w14:paraId="19F78449" w14:textId="77777777" w:rsidR="00D3543E" w:rsidRPr="000C4585" w:rsidRDefault="00D3543E" w:rsidP="00B02885">
      <w:pPr>
        <w:pStyle w:val="ListParagraph"/>
        <w:widowControl w:val="0"/>
        <w:numPr>
          <w:ilvl w:val="1"/>
          <w:numId w:val="22"/>
        </w:numPr>
        <w:autoSpaceDE w:val="0"/>
        <w:autoSpaceDN w:val="0"/>
        <w:adjustRightInd w:val="0"/>
        <w:spacing w:after="240"/>
      </w:pPr>
      <w:r w:rsidRPr="000C4585">
        <w:t>Daily</w:t>
      </w:r>
    </w:p>
    <w:p w14:paraId="479AB764" w14:textId="77777777" w:rsidR="00D3543E" w:rsidRPr="000C4585" w:rsidRDefault="00D3543E" w:rsidP="00B02885">
      <w:pPr>
        <w:pStyle w:val="ListParagraph"/>
        <w:widowControl w:val="0"/>
        <w:numPr>
          <w:ilvl w:val="1"/>
          <w:numId w:val="22"/>
        </w:numPr>
        <w:autoSpaceDE w:val="0"/>
        <w:autoSpaceDN w:val="0"/>
        <w:adjustRightInd w:val="0"/>
        <w:spacing w:after="240"/>
      </w:pPr>
      <w:r w:rsidRPr="000C4585">
        <w:t>Weekly</w:t>
      </w:r>
    </w:p>
    <w:p w14:paraId="157A6420" w14:textId="77777777" w:rsidR="00D3543E" w:rsidRPr="000C4585" w:rsidRDefault="00D3543E" w:rsidP="00B02885">
      <w:pPr>
        <w:pStyle w:val="ListParagraph"/>
        <w:widowControl w:val="0"/>
        <w:numPr>
          <w:ilvl w:val="1"/>
          <w:numId w:val="22"/>
        </w:numPr>
        <w:autoSpaceDE w:val="0"/>
        <w:autoSpaceDN w:val="0"/>
        <w:adjustRightInd w:val="0"/>
        <w:spacing w:after="240"/>
      </w:pPr>
      <w:r w:rsidRPr="000C4585">
        <w:t>Monthly</w:t>
      </w:r>
    </w:p>
    <w:p w14:paraId="135FEF94" w14:textId="77777777" w:rsidR="00D3543E" w:rsidRPr="000C4585" w:rsidRDefault="00D3543E" w:rsidP="00B02885">
      <w:pPr>
        <w:pStyle w:val="ListParagraph"/>
        <w:widowControl w:val="0"/>
        <w:numPr>
          <w:ilvl w:val="1"/>
          <w:numId w:val="22"/>
        </w:numPr>
        <w:autoSpaceDE w:val="0"/>
        <w:autoSpaceDN w:val="0"/>
        <w:adjustRightInd w:val="0"/>
        <w:spacing w:after="240"/>
      </w:pPr>
      <w:r w:rsidRPr="000C4585">
        <w:t>How much detail/ summary?</w:t>
      </w:r>
    </w:p>
    <w:p w14:paraId="6276ACF9" w14:textId="77777777" w:rsidR="00D3543E" w:rsidRPr="000C4585" w:rsidRDefault="00D3543E" w:rsidP="00B02885">
      <w:pPr>
        <w:pStyle w:val="ListParagraph"/>
        <w:widowControl w:val="0"/>
        <w:numPr>
          <w:ilvl w:val="0"/>
          <w:numId w:val="22"/>
        </w:numPr>
        <w:autoSpaceDE w:val="0"/>
        <w:autoSpaceDN w:val="0"/>
        <w:adjustRightInd w:val="0"/>
        <w:spacing w:after="240"/>
      </w:pPr>
      <w:r w:rsidRPr="000C4585">
        <w:t>How would you like your information delivered?</w:t>
      </w:r>
    </w:p>
    <w:p w14:paraId="7DD6ACBD" w14:textId="77777777" w:rsidR="00D3543E" w:rsidRPr="000C4585" w:rsidRDefault="00D3543E" w:rsidP="00B02885">
      <w:pPr>
        <w:pStyle w:val="ListParagraph"/>
        <w:widowControl w:val="0"/>
        <w:numPr>
          <w:ilvl w:val="1"/>
          <w:numId w:val="22"/>
        </w:numPr>
        <w:autoSpaceDE w:val="0"/>
        <w:autoSpaceDN w:val="0"/>
        <w:adjustRightInd w:val="0"/>
        <w:spacing w:after="240"/>
      </w:pPr>
      <w:r w:rsidRPr="000C4585">
        <w:t>Rank in order of most preferred (sent home with student on paper, mailed on paper, email, website, app on phone, text message)</w:t>
      </w:r>
    </w:p>
    <w:p w14:paraId="2FADB829" w14:textId="77777777" w:rsidR="00D3543E" w:rsidRPr="000C4585" w:rsidRDefault="00D3543E" w:rsidP="00B02885">
      <w:pPr>
        <w:widowControl w:val="0"/>
        <w:autoSpaceDE w:val="0"/>
        <w:autoSpaceDN w:val="0"/>
        <w:adjustRightInd w:val="0"/>
        <w:spacing w:after="240"/>
      </w:pPr>
    </w:p>
    <w:p w14:paraId="367ECD25" w14:textId="77777777" w:rsidR="00D3543E" w:rsidRPr="000C4585" w:rsidRDefault="00D3543E" w:rsidP="00B02885">
      <w:pPr>
        <w:widowControl w:val="0"/>
        <w:autoSpaceDE w:val="0"/>
        <w:autoSpaceDN w:val="0"/>
        <w:adjustRightInd w:val="0"/>
        <w:spacing w:after="240"/>
      </w:pPr>
    </w:p>
    <w:p w14:paraId="3990CC86" w14:textId="77777777" w:rsidR="00D3543E" w:rsidRPr="000C4585" w:rsidRDefault="00D3543E" w:rsidP="00B02885">
      <w:pPr>
        <w:pStyle w:val="ListParagraph"/>
        <w:widowControl w:val="0"/>
        <w:numPr>
          <w:ilvl w:val="0"/>
          <w:numId w:val="22"/>
        </w:numPr>
        <w:autoSpaceDE w:val="0"/>
        <w:autoSpaceDN w:val="0"/>
        <w:adjustRightInd w:val="0"/>
        <w:spacing w:after="240"/>
      </w:pPr>
      <w:r w:rsidRPr="000C4585">
        <w:t>Have your child’s services been reevaluated over time?</w:t>
      </w:r>
    </w:p>
    <w:p w14:paraId="0303007B" w14:textId="77777777" w:rsidR="00D3543E" w:rsidRPr="000C4585" w:rsidRDefault="00D3543E" w:rsidP="00B02885">
      <w:pPr>
        <w:pStyle w:val="ListParagraph"/>
        <w:widowControl w:val="0"/>
        <w:numPr>
          <w:ilvl w:val="1"/>
          <w:numId w:val="22"/>
        </w:numPr>
        <w:autoSpaceDE w:val="0"/>
        <w:autoSpaceDN w:val="0"/>
        <w:adjustRightInd w:val="0"/>
        <w:spacing w:after="240"/>
      </w:pPr>
      <w:r w:rsidRPr="000C4585">
        <w:t xml:space="preserve">Between schools, grades, administrators </w:t>
      </w:r>
    </w:p>
    <w:p w14:paraId="25363352" w14:textId="77777777" w:rsidR="00D3543E" w:rsidRPr="000C4585" w:rsidRDefault="00D3543E" w:rsidP="00B02885">
      <w:pPr>
        <w:pStyle w:val="ListParagraph"/>
        <w:widowControl w:val="0"/>
        <w:numPr>
          <w:ilvl w:val="0"/>
          <w:numId w:val="22"/>
        </w:numPr>
        <w:autoSpaceDE w:val="0"/>
        <w:autoSpaceDN w:val="0"/>
        <w:adjustRightInd w:val="0"/>
        <w:spacing w:after="240"/>
      </w:pPr>
      <w:r w:rsidRPr="000C4585">
        <w:t>Are your child’s needs being met by the school?</w:t>
      </w:r>
    </w:p>
    <w:p w14:paraId="2B5B92F4" w14:textId="77777777" w:rsidR="00D3543E" w:rsidRPr="000C4585" w:rsidRDefault="00D3543E" w:rsidP="00B02885">
      <w:pPr>
        <w:pStyle w:val="ListParagraph"/>
        <w:widowControl w:val="0"/>
        <w:numPr>
          <w:ilvl w:val="1"/>
          <w:numId w:val="22"/>
        </w:numPr>
        <w:autoSpaceDE w:val="0"/>
        <w:autoSpaceDN w:val="0"/>
        <w:adjustRightInd w:val="0"/>
        <w:spacing w:after="240"/>
      </w:pPr>
      <w:r w:rsidRPr="000C4585">
        <w:t>Are accommodations being met and followed</w:t>
      </w:r>
    </w:p>
    <w:p w14:paraId="73217407" w14:textId="77777777" w:rsidR="00D3543E" w:rsidRPr="000C4585" w:rsidRDefault="00D3543E" w:rsidP="00B02885">
      <w:pPr>
        <w:pStyle w:val="BodyText"/>
        <w:spacing w:line="240" w:lineRule="auto"/>
      </w:pPr>
    </w:p>
    <w:p w14:paraId="656D2521" w14:textId="77777777" w:rsidR="00D3543E" w:rsidRPr="000C4585" w:rsidRDefault="00D3543E" w:rsidP="00B02885">
      <w:pPr>
        <w:pStyle w:val="Bilagerubrik"/>
        <w:numPr>
          <w:ilvl w:val="0"/>
          <w:numId w:val="0"/>
        </w:numPr>
        <w:spacing w:before="0" w:after="0"/>
      </w:pPr>
      <w:r w:rsidRPr="000C4585">
        <w:br w:type="page"/>
      </w:r>
    </w:p>
    <w:p w14:paraId="2736551B" w14:textId="77777777" w:rsidR="00D3543E" w:rsidRPr="000C4585" w:rsidRDefault="00D3543E" w:rsidP="00B02885">
      <w:pPr>
        <w:pStyle w:val="Bilagerubrik"/>
        <w:numPr>
          <w:ilvl w:val="0"/>
          <w:numId w:val="0"/>
        </w:numPr>
        <w:spacing w:before="0" w:after="0"/>
      </w:pPr>
      <w:r w:rsidRPr="000C4585">
        <w:lastRenderedPageBreak/>
        <w:t>Attachment 3</w:t>
      </w:r>
    </w:p>
    <w:p w14:paraId="6A6BB8C9" w14:textId="77777777" w:rsidR="00D3543E" w:rsidRPr="000C4585" w:rsidRDefault="00D3543E" w:rsidP="00B02885">
      <w:pPr>
        <w:pStyle w:val="Bilagerubrik"/>
        <w:numPr>
          <w:ilvl w:val="0"/>
          <w:numId w:val="0"/>
        </w:numPr>
        <w:spacing w:before="0" w:after="0"/>
      </w:pPr>
      <w:r w:rsidRPr="000C4585">
        <w:t>Recruitment flyer</w:t>
      </w:r>
    </w:p>
    <w:p w14:paraId="419CD7E7" w14:textId="77777777" w:rsidR="00D3543E" w:rsidRPr="000C4585" w:rsidRDefault="00D3543E" w:rsidP="00EF2F74">
      <w:pPr>
        <w:jc w:val="center"/>
        <w:rPr>
          <w:sz w:val="72"/>
          <w:szCs w:val="72"/>
        </w:rPr>
      </w:pPr>
      <w:r w:rsidRPr="000C4585">
        <w:rPr>
          <w:sz w:val="72"/>
          <w:szCs w:val="72"/>
        </w:rPr>
        <w:t>Parents and Teachers Wanted</w:t>
      </w:r>
    </w:p>
    <w:p w14:paraId="39138D70" w14:textId="77777777" w:rsidR="00D3543E" w:rsidRPr="000C4585" w:rsidRDefault="00D3543E">
      <w:pPr>
        <w:jc w:val="center"/>
        <w:rPr>
          <w:sz w:val="40"/>
          <w:szCs w:val="40"/>
        </w:rPr>
      </w:pPr>
    </w:p>
    <w:p w14:paraId="3E25D755" w14:textId="77777777" w:rsidR="00D3543E" w:rsidRPr="000C4585" w:rsidRDefault="00D3543E">
      <w:pPr>
        <w:jc w:val="center"/>
        <w:rPr>
          <w:sz w:val="40"/>
          <w:szCs w:val="40"/>
        </w:rPr>
      </w:pPr>
    </w:p>
    <w:p w14:paraId="4CC2A2F5" w14:textId="77777777" w:rsidR="00D3543E" w:rsidRPr="000C4585" w:rsidRDefault="00D3543E">
      <w:pPr>
        <w:jc w:val="center"/>
        <w:rPr>
          <w:sz w:val="40"/>
          <w:szCs w:val="40"/>
        </w:rPr>
      </w:pPr>
      <w:r w:rsidRPr="000C4585">
        <w:rPr>
          <w:sz w:val="40"/>
          <w:szCs w:val="40"/>
        </w:rPr>
        <w:t>Parents and teachers of students in special education are wanted in a study analyzing the communication between the home and school</w:t>
      </w:r>
    </w:p>
    <w:p w14:paraId="61F26AFE" w14:textId="77777777" w:rsidR="00D3543E" w:rsidRPr="000C4585" w:rsidRDefault="00D3543E">
      <w:pPr>
        <w:jc w:val="center"/>
        <w:rPr>
          <w:sz w:val="40"/>
          <w:szCs w:val="40"/>
        </w:rPr>
      </w:pPr>
    </w:p>
    <w:p w14:paraId="2BFF71E2" w14:textId="77777777" w:rsidR="00D3543E" w:rsidRPr="000C4585" w:rsidRDefault="00D3543E">
      <w:pPr>
        <w:jc w:val="center"/>
        <w:rPr>
          <w:sz w:val="40"/>
          <w:szCs w:val="40"/>
        </w:rPr>
      </w:pPr>
    </w:p>
    <w:p w14:paraId="01C0BC41" w14:textId="77777777" w:rsidR="00D3543E" w:rsidRPr="000C4585" w:rsidRDefault="00D3543E">
      <w:pPr>
        <w:jc w:val="center"/>
        <w:rPr>
          <w:sz w:val="40"/>
          <w:szCs w:val="40"/>
        </w:rPr>
      </w:pPr>
      <w:r w:rsidRPr="000C4585">
        <w:rPr>
          <w:sz w:val="40"/>
          <w:szCs w:val="40"/>
        </w:rPr>
        <w:t xml:space="preserve">Interviews no longer than 3o minutes will be conducted either over the phone or in person, in order to gain a better understanding of the needs of all parties involved </w:t>
      </w:r>
    </w:p>
    <w:p w14:paraId="5A02B239" w14:textId="77777777" w:rsidR="00D3543E" w:rsidRPr="000C4585" w:rsidRDefault="00D3543E">
      <w:pPr>
        <w:jc w:val="center"/>
        <w:rPr>
          <w:sz w:val="40"/>
          <w:szCs w:val="40"/>
        </w:rPr>
      </w:pPr>
    </w:p>
    <w:p w14:paraId="347C1FC8" w14:textId="77777777" w:rsidR="00D3543E" w:rsidRPr="000C4585" w:rsidRDefault="00D3543E">
      <w:pPr>
        <w:jc w:val="center"/>
        <w:rPr>
          <w:sz w:val="40"/>
          <w:szCs w:val="40"/>
        </w:rPr>
      </w:pPr>
      <w:r w:rsidRPr="000C4585">
        <w:rPr>
          <w:sz w:val="40"/>
          <w:szCs w:val="40"/>
        </w:rPr>
        <w:t>If interested please contact:</w:t>
      </w:r>
    </w:p>
    <w:p w14:paraId="18DC1BCB" w14:textId="77777777" w:rsidR="00D3543E" w:rsidRPr="000C4585" w:rsidRDefault="00D3543E" w:rsidP="002C6418">
      <w:pPr>
        <w:pStyle w:val="BodyText"/>
        <w:spacing w:line="240" w:lineRule="auto"/>
      </w:pPr>
    </w:p>
    <w:p w14:paraId="4F22EFF2" w14:textId="77777777" w:rsidR="00D3543E" w:rsidRPr="000C4585" w:rsidRDefault="00D3543E" w:rsidP="002C6418">
      <w:pPr>
        <w:pStyle w:val="BodyText"/>
        <w:spacing w:line="240" w:lineRule="auto"/>
      </w:pPr>
    </w:p>
    <w:p w14:paraId="0A5BEF68" w14:textId="77777777" w:rsidR="00D3543E" w:rsidRPr="000C4585" w:rsidRDefault="00D3543E" w:rsidP="002C6418">
      <w:pPr>
        <w:widowControl w:val="0"/>
        <w:autoSpaceDE w:val="0"/>
        <w:autoSpaceDN w:val="0"/>
        <w:adjustRightInd w:val="0"/>
        <w:spacing w:after="240"/>
      </w:pPr>
    </w:p>
    <w:bookmarkEnd w:id="56"/>
    <w:p w14:paraId="03FC301E" w14:textId="77777777" w:rsidR="00D3543E" w:rsidRPr="000C4585" w:rsidRDefault="00D3543E" w:rsidP="002C6418">
      <w:pPr>
        <w:pStyle w:val="BodyText"/>
        <w:spacing w:line="240" w:lineRule="auto"/>
      </w:pPr>
    </w:p>
    <w:sectPr w:rsidR="00D3543E" w:rsidRPr="000C4585" w:rsidSect="00290BF4">
      <w:footerReference w:type="default" r:id="rId17"/>
      <w:pgSz w:w="11906" w:h="16838" w:code="9"/>
      <w:pgMar w:top="1701" w:right="1701" w:bottom="1701" w:left="1701" w:header="737" w:footer="737"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717D98" w14:textId="77777777" w:rsidR="00675789" w:rsidRDefault="00675789">
      <w:r>
        <w:separator/>
      </w:r>
    </w:p>
  </w:endnote>
  <w:endnote w:type="continuationSeparator" w:id="0">
    <w:p w14:paraId="65D4E3E3" w14:textId="77777777" w:rsidR="00675789" w:rsidRDefault="006757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Garamond">
    <w:panose1 w:val="020204040303010108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MS Gothic">
    <w:panose1 w:val="020B0609070205080204"/>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Code">
    <w:altName w:val="Cambria"/>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auto"/>
    <w:pitch w:val="variable"/>
    <w:sig w:usb0="A00002EF" w:usb1="4000207B" w:usb2="00000000" w:usb3="00000000" w:csb0="0000019F" w:csb1="00000000"/>
  </w:font>
  <w:font w:name="Yu Gothic Light">
    <w:panose1 w:val="020B0300000000000000"/>
    <w:charset w:val="80"/>
    <w:family w:val="auto"/>
    <w:pitch w:val="variable"/>
    <w:sig w:usb0="E00002FF" w:usb1="2AC7FDFF" w:usb2="00000016" w:usb3="00000000" w:csb0="0002009F" w:csb1="00000000"/>
  </w:font>
  <w:font w:name="Times">
    <w:panose1 w:val="02000500000000000000"/>
    <w:charset w:val="00"/>
    <w:family w:val="auto"/>
    <w:pitch w:val="variable"/>
    <w:sig w:usb0="00000003" w:usb1="00000000" w:usb2="00000000" w:usb3="00000000" w:csb0="00000001" w:csb1="00000000"/>
  </w:font>
  <w:font w:name="ＭＳ 明朝">
    <w:charset w:val="80"/>
    <w:family w:val="auto"/>
    <w:pitch w:val="variable"/>
    <w:sig w:usb0="E00002FF" w:usb1="6AC7FDFB" w:usb2="08000012" w:usb3="00000000" w:csb0="0002009F" w:csb1="00000000"/>
  </w:font>
  <w:font w:name="Yu Mincho">
    <w:panose1 w:val="02020400000000000000"/>
    <w:charset w:val="80"/>
    <w:family w:val="auto"/>
    <w:pitch w:val="variable"/>
    <w:sig w:usb0="800002E7" w:usb1="2AC7FCFF" w:usb2="00000012" w:usb3="00000000" w:csb0="0002009F" w:csb1="00000000"/>
  </w:font>
  <w:font w:name="Helvetica Neue">
    <w:panose1 w:val="02000503000000020004"/>
    <w:charset w:val="00"/>
    <w:family w:val="auto"/>
    <w:pitch w:val="variable"/>
    <w:sig w:usb0="E50002FF" w:usb1="500079DB" w:usb2="00000010" w:usb3="00000000" w:csb0="00000001"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F9A779" w14:textId="111F9669" w:rsidR="00147421" w:rsidRDefault="00147421">
    <w:pPr>
      <w:pStyle w:val="Footer"/>
      <w:jc w:val="right"/>
    </w:pPr>
    <w:r>
      <w:fldChar w:fldCharType="begin"/>
    </w:r>
    <w:r>
      <w:instrText>PAGE   \* MERGEFORMAT</w:instrText>
    </w:r>
    <w:r>
      <w:fldChar w:fldCharType="separate"/>
    </w:r>
    <w:r w:rsidR="001479CD">
      <w:rPr>
        <w:noProof/>
      </w:rPr>
      <w:t>44</w:t>
    </w:r>
    <w:r>
      <w:fldChar w:fldCharType="end"/>
    </w:r>
  </w:p>
  <w:p w14:paraId="0C9A86F4" w14:textId="77777777" w:rsidR="00147421" w:rsidRDefault="00147421" w:rsidP="00290BF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645DAA" w14:textId="77777777" w:rsidR="00675789" w:rsidRDefault="00675789">
      <w:r>
        <w:separator/>
      </w:r>
    </w:p>
  </w:footnote>
  <w:footnote w:type="continuationSeparator" w:id="0">
    <w:p w14:paraId="691C659E" w14:textId="77777777" w:rsidR="00675789" w:rsidRDefault="0067578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03A657" w14:textId="77777777" w:rsidR="00147421" w:rsidRDefault="00147421" w:rsidP="00290BF4">
    <w:pPr>
      <w:pStyle w:val="Header"/>
      <w:pBdr>
        <w:bottom w:val="none" w:sz="0" w:space="0" w:color="auto"/>
      </w:pBd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4D7D07" w14:textId="77777777" w:rsidR="00147421" w:rsidRPr="00EF3D9D" w:rsidRDefault="00147421" w:rsidP="00F745D7">
    <w:pPr>
      <w:pStyle w:val="Header"/>
      <w:pBdr>
        <w:bottom w:val="none" w:sz="0" w:space="0" w:color="auto"/>
      </w:pBd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5F12B2B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89"/>
    <w:multiLevelType w:val="singleLevel"/>
    <w:tmpl w:val="8222C61E"/>
    <w:lvl w:ilvl="0">
      <w:start w:val="1"/>
      <w:numFmt w:val="bullet"/>
      <w:pStyle w:val="ListBullet"/>
      <w:lvlText w:val=""/>
      <w:lvlJc w:val="left"/>
      <w:pPr>
        <w:tabs>
          <w:tab w:val="num" w:pos="360"/>
        </w:tabs>
        <w:ind w:left="360" w:hanging="360"/>
      </w:pPr>
      <w:rPr>
        <w:rFonts w:ascii="Symbol" w:hAnsi="Symbol" w:hint="default"/>
      </w:rPr>
    </w:lvl>
  </w:abstractNum>
  <w:abstractNum w:abstractNumId="2">
    <w:nsid w:val="01BE09EA"/>
    <w:multiLevelType w:val="multilevel"/>
    <w:tmpl w:val="F4A877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BDF1A85"/>
    <w:multiLevelType w:val="multilevel"/>
    <w:tmpl w:val="F2CC0B22"/>
    <w:lvl w:ilvl="0">
      <w:start w:val="1"/>
      <w:numFmt w:val="decimal"/>
      <w:lvlText w:val="%1"/>
      <w:lvlJc w:val="left"/>
      <w:pPr>
        <w:tabs>
          <w:tab w:val="num" w:pos="432"/>
        </w:tabs>
        <w:ind w:left="432" w:hanging="432"/>
      </w:pPr>
      <w:rPr>
        <w:rFonts w:cs="Times New Roman"/>
        <w:color w:val="auto"/>
      </w:rPr>
    </w:lvl>
    <w:lvl w:ilvl="1">
      <w:start w:val="1"/>
      <w:numFmt w:val="decimal"/>
      <w:lvlText w:val="%1.%2"/>
      <w:lvlJc w:val="left"/>
      <w:pPr>
        <w:tabs>
          <w:tab w:val="num" w:pos="718"/>
        </w:tabs>
        <w:ind w:left="718" w:hanging="576"/>
      </w:pPr>
      <w:rPr>
        <w:rFonts w:cs="Times New Roman"/>
      </w:rPr>
    </w:lvl>
    <w:lvl w:ilvl="2">
      <w:start w:val="1"/>
      <w:numFmt w:val="decimal"/>
      <w:lvlText w:val="%1.%2.%3"/>
      <w:lvlJc w:val="left"/>
      <w:pPr>
        <w:tabs>
          <w:tab w:val="num" w:pos="720"/>
        </w:tabs>
        <w:ind w:left="720" w:hanging="720"/>
      </w:pPr>
      <w:rPr>
        <w:rFonts w:cs="Times New Roman"/>
        <w:color w:val="auto"/>
      </w:rPr>
    </w:lvl>
    <w:lvl w:ilvl="3">
      <w:start w:val="1"/>
      <w:numFmt w:val="decimal"/>
      <w:lvlText w:val="%1.%2.%3.%4"/>
      <w:lvlJc w:val="left"/>
      <w:pPr>
        <w:tabs>
          <w:tab w:val="num" w:pos="864"/>
        </w:tabs>
        <w:ind w:left="864" w:hanging="864"/>
      </w:pPr>
      <w:rPr>
        <w:rFonts w:cs="Times New Roman"/>
      </w:rPr>
    </w:lvl>
    <w:lvl w:ilvl="4">
      <w:start w:val="1"/>
      <w:numFmt w:val="decimal"/>
      <w:lvlText w:val="%1.%2.%3.%4.%5"/>
      <w:lvlJc w:val="left"/>
      <w:pPr>
        <w:tabs>
          <w:tab w:val="num" w:pos="1008"/>
        </w:tabs>
        <w:ind w:left="1008" w:hanging="1008"/>
      </w:pPr>
      <w:rPr>
        <w:rFonts w:cs="Times New Roman"/>
      </w:rPr>
    </w:lvl>
    <w:lvl w:ilvl="5">
      <w:start w:val="1"/>
      <w:numFmt w:val="decimal"/>
      <w:lvlText w:val="%1.%2.%3.%4.%5.%6"/>
      <w:lvlJc w:val="left"/>
      <w:pPr>
        <w:tabs>
          <w:tab w:val="num" w:pos="1152"/>
        </w:tabs>
        <w:ind w:left="1152" w:hanging="1152"/>
      </w:pPr>
      <w:rPr>
        <w:rFonts w:cs="Times New Roman"/>
      </w:rPr>
    </w:lvl>
    <w:lvl w:ilvl="6">
      <w:start w:val="1"/>
      <w:numFmt w:val="decimal"/>
      <w:lvlText w:val="%1.%2.%3.%4.%5.%6.%7"/>
      <w:lvlJc w:val="left"/>
      <w:pPr>
        <w:tabs>
          <w:tab w:val="num" w:pos="1296"/>
        </w:tabs>
        <w:ind w:left="1296" w:hanging="1296"/>
      </w:pPr>
      <w:rPr>
        <w:rFonts w:cs="Times New Roman"/>
      </w:rPr>
    </w:lvl>
    <w:lvl w:ilvl="7">
      <w:start w:val="1"/>
      <w:numFmt w:val="decimal"/>
      <w:lvlText w:val="%1.%2.%3.%4.%5.%6.%7.%8"/>
      <w:lvlJc w:val="left"/>
      <w:pPr>
        <w:tabs>
          <w:tab w:val="num" w:pos="1440"/>
        </w:tabs>
        <w:ind w:left="1440" w:hanging="1440"/>
      </w:pPr>
      <w:rPr>
        <w:rFonts w:cs="Times New Roman"/>
      </w:rPr>
    </w:lvl>
    <w:lvl w:ilvl="8">
      <w:start w:val="1"/>
      <w:numFmt w:val="decimal"/>
      <w:lvlText w:val="%1.%2.%3.%4.%5.%6.%7.%8.%9"/>
      <w:lvlJc w:val="left"/>
      <w:pPr>
        <w:tabs>
          <w:tab w:val="num" w:pos="1584"/>
        </w:tabs>
        <w:ind w:left="1584" w:hanging="1584"/>
      </w:pPr>
      <w:rPr>
        <w:rFonts w:cs="Times New Roman"/>
      </w:rPr>
    </w:lvl>
  </w:abstractNum>
  <w:abstractNum w:abstractNumId="4">
    <w:nsid w:val="0F015ACF"/>
    <w:multiLevelType w:val="multilevel"/>
    <w:tmpl w:val="EA7C35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1397155"/>
    <w:multiLevelType w:val="hybridMultilevel"/>
    <w:tmpl w:val="21D66C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5673D11"/>
    <w:multiLevelType w:val="hybridMultilevel"/>
    <w:tmpl w:val="325692AC"/>
    <w:lvl w:ilvl="0" w:tplc="F89C40F4">
      <w:numFmt w:val="bullet"/>
      <w:lvlText w:val="-"/>
      <w:lvlJc w:val="left"/>
      <w:pPr>
        <w:ind w:left="720" w:hanging="360"/>
      </w:pPr>
      <w:rPr>
        <w:rFonts w:ascii="Times New Roman" w:eastAsia="Times New Roman" w:hAnsi="Times New Roman"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7">
    <w:nsid w:val="1C6173CE"/>
    <w:multiLevelType w:val="hybridMultilevel"/>
    <w:tmpl w:val="D736C2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04E1722"/>
    <w:multiLevelType w:val="hybridMultilevel"/>
    <w:tmpl w:val="4DECB9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99C7B6F"/>
    <w:multiLevelType w:val="hybridMultilevel"/>
    <w:tmpl w:val="302EC76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0">
    <w:nsid w:val="29C36542"/>
    <w:multiLevelType w:val="hybridMultilevel"/>
    <w:tmpl w:val="E1369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3B575B6"/>
    <w:multiLevelType w:val="hybridMultilevel"/>
    <w:tmpl w:val="1BB2D7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59F4A13"/>
    <w:multiLevelType w:val="hybridMultilevel"/>
    <w:tmpl w:val="186C6E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8C06076"/>
    <w:multiLevelType w:val="hybridMultilevel"/>
    <w:tmpl w:val="918653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8CA697C"/>
    <w:multiLevelType w:val="hybridMultilevel"/>
    <w:tmpl w:val="157EE8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A81201C"/>
    <w:multiLevelType w:val="hybridMultilevel"/>
    <w:tmpl w:val="46688B7C"/>
    <w:lvl w:ilvl="0" w:tplc="7782213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0BF1D24"/>
    <w:multiLevelType w:val="hybridMultilevel"/>
    <w:tmpl w:val="F5D8253A"/>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7">
    <w:nsid w:val="41BE5B00"/>
    <w:multiLevelType w:val="hybridMultilevel"/>
    <w:tmpl w:val="C72A2F7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8">
    <w:nsid w:val="458678E9"/>
    <w:multiLevelType w:val="hybridMultilevel"/>
    <w:tmpl w:val="BC6E59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AB12612"/>
    <w:multiLevelType w:val="hybridMultilevel"/>
    <w:tmpl w:val="6666AF9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0">
    <w:nsid w:val="4C9D685B"/>
    <w:multiLevelType w:val="hybridMultilevel"/>
    <w:tmpl w:val="8D1E5E9A"/>
    <w:lvl w:ilvl="0" w:tplc="041D0001">
      <w:start w:val="1"/>
      <w:numFmt w:val="bullet"/>
      <w:lvlText w:val=""/>
      <w:lvlJc w:val="left"/>
      <w:pPr>
        <w:ind w:left="780" w:hanging="360"/>
      </w:pPr>
      <w:rPr>
        <w:rFonts w:ascii="Symbol" w:hAnsi="Symbol" w:hint="default"/>
      </w:rPr>
    </w:lvl>
    <w:lvl w:ilvl="1" w:tplc="041D0003" w:tentative="1">
      <w:start w:val="1"/>
      <w:numFmt w:val="bullet"/>
      <w:lvlText w:val="o"/>
      <w:lvlJc w:val="left"/>
      <w:pPr>
        <w:ind w:left="1500" w:hanging="360"/>
      </w:pPr>
      <w:rPr>
        <w:rFonts w:ascii="Courier New" w:hAnsi="Courier New" w:cs="Courier New" w:hint="default"/>
      </w:rPr>
    </w:lvl>
    <w:lvl w:ilvl="2" w:tplc="041D0005" w:tentative="1">
      <w:start w:val="1"/>
      <w:numFmt w:val="bullet"/>
      <w:lvlText w:val=""/>
      <w:lvlJc w:val="left"/>
      <w:pPr>
        <w:ind w:left="2220" w:hanging="360"/>
      </w:pPr>
      <w:rPr>
        <w:rFonts w:ascii="Wingdings" w:hAnsi="Wingdings" w:hint="default"/>
      </w:rPr>
    </w:lvl>
    <w:lvl w:ilvl="3" w:tplc="041D0001" w:tentative="1">
      <w:start w:val="1"/>
      <w:numFmt w:val="bullet"/>
      <w:lvlText w:val=""/>
      <w:lvlJc w:val="left"/>
      <w:pPr>
        <w:ind w:left="2940" w:hanging="360"/>
      </w:pPr>
      <w:rPr>
        <w:rFonts w:ascii="Symbol" w:hAnsi="Symbol" w:hint="default"/>
      </w:rPr>
    </w:lvl>
    <w:lvl w:ilvl="4" w:tplc="041D0003" w:tentative="1">
      <w:start w:val="1"/>
      <w:numFmt w:val="bullet"/>
      <w:lvlText w:val="o"/>
      <w:lvlJc w:val="left"/>
      <w:pPr>
        <w:ind w:left="3660" w:hanging="360"/>
      </w:pPr>
      <w:rPr>
        <w:rFonts w:ascii="Courier New" w:hAnsi="Courier New" w:cs="Courier New" w:hint="default"/>
      </w:rPr>
    </w:lvl>
    <w:lvl w:ilvl="5" w:tplc="041D0005" w:tentative="1">
      <w:start w:val="1"/>
      <w:numFmt w:val="bullet"/>
      <w:lvlText w:val=""/>
      <w:lvlJc w:val="left"/>
      <w:pPr>
        <w:ind w:left="4380" w:hanging="360"/>
      </w:pPr>
      <w:rPr>
        <w:rFonts w:ascii="Wingdings" w:hAnsi="Wingdings" w:hint="default"/>
      </w:rPr>
    </w:lvl>
    <w:lvl w:ilvl="6" w:tplc="041D0001" w:tentative="1">
      <w:start w:val="1"/>
      <w:numFmt w:val="bullet"/>
      <w:lvlText w:val=""/>
      <w:lvlJc w:val="left"/>
      <w:pPr>
        <w:ind w:left="5100" w:hanging="360"/>
      </w:pPr>
      <w:rPr>
        <w:rFonts w:ascii="Symbol" w:hAnsi="Symbol" w:hint="default"/>
      </w:rPr>
    </w:lvl>
    <w:lvl w:ilvl="7" w:tplc="041D0003" w:tentative="1">
      <w:start w:val="1"/>
      <w:numFmt w:val="bullet"/>
      <w:lvlText w:val="o"/>
      <w:lvlJc w:val="left"/>
      <w:pPr>
        <w:ind w:left="5820" w:hanging="360"/>
      </w:pPr>
      <w:rPr>
        <w:rFonts w:ascii="Courier New" w:hAnsi="Courier New" w:cs="Courier New" w:hint="default"/>
      </w:rPr>
    </w:lvl>
    <w:lvl w:ilvl="8" w:tplc="041D0005" w:tentative="1">
      <w:start w:val="1"/>
      <w:numFmt w:val="bullet"/>
      <w:lvlText w:val=""/>
      <w:lvlJc w:val="left"/>
      <w:pPr>
        <w:ind w:left="6540" w:hanging="360"/>
      </w:pPr>
      <w:rPr>
        <w:rFonts w:ascii="Wingdings" w:hAnsi="Wingdings" w:hint="default"/>
      </w:rPr>
    </w:lvl>
  </w:abstractNum>
  <w:abstractNum w:abstractNumId="21">
    <w:nsid w:val="509B2392"/>
    <w:multiLevelType w:val="multilevel"/>
    <w:tmpl w:val="B3E85A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50A17021"/>
    <w:multiLevelType w:val="hybridMultilevel"/>
    <w:tmpl w:val="EE8891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0AD4892"/>
    <w:multiLevelType w:val="hybridMultilevel"/>
    <w:tmpl w:val="55C61AFC"/>
    <w:lvl w:ilvl="0" w:tplc="89CCF144">
      <w:start w:val="1"/>
      <w:numFmt w:val="decimal"/>
      <w:pStyle w:val="Referenspost"/>
      <w:lvlText w:val="%1."/>
      <w:lvlJc w:val="left"/>
      <w:pPr>
        <w:tabs>
          <w:tab w:val="num" w:pos="720"/>
        </w:tabs>
        <w:ind w:left="720" w:hanging="360"/>
      </w:pPr>
      <w:rPr>
        <w:rFonts w:cs="Times New Roman"/>
      </w:rPr>
    </w:lvl>
    <w:lvl w:ilvl="1" w:tplc="EDDCBAFA">
      <w:start w:val="1"/>
      <w:numFmt w:val="upperLetter"/>
      <w:pStyle w:val="Bilagerubrik"/>
      <w:lvlText w:val="%2."/>
      <w:lvlJc w:val="left"/>
      <w:pPr>
        <w:tabs>
          <w:tab w:val="num" w:pos="502"/>
        </w:tabs>
        <w:ind w:left="502" w:hanging="360"/>
      </w:pPr>
      <w:rPr>
        <w:rFonts w:cs="Times New Roman"/>
      </w:rPr>
    </w:lvl>
    <w:lvl w:ilvl="2" w:tplc="041D001B" w:tentative="1">
      <w:start w:val="1"/>
      <w:numFmt w:val="lowerRoman"/>
      <w:lvlText w:val="%3."/>
      <w:lvlJc w:val="right"/>
      <w:pPr>
        <w:tabs>
          <w:tab w:val="num" w:pos="2160"/>
        </w:tabs>
        <w:ind w:left="2160" w:hanging="180"/>
      </w:pPr>
      <w:rPr>
        <w:rFonts w:cs="Times New Roman"/>
      </w:rPr>
    </w:lvl>
    <w:lvl w:ilvl="3" w:tplc="041D000F" w:tentative="1">
      <w:start w:val="1"/>
      <w:numFmt w:val="decimal"/>
      <w:lvlText w:val="%4."/>
      <w:lvlJc w:val="left"/>
      <w:pPr>
        <w:tabs>
          <w:tab w:val="num" w:pos="2880"/>
        </w:tabs>
        <w:ind w:left="2880" w:hanging="360"/>
      </w:pPr>
      <w:rPr>
        <w:rFonts w:cs="Times New Roman"/>
      </w:rPr>
    </w:lvl>
    <w:lvl w:ilvl="4" w:tplc="041D0019" w:tentative="1">
      <w:start w:val="1"/>
      <w:numFmt w:val="lowerLetter"/>
      <w:lvlText w:val="%5."/>
      <w:lvlJc w:val="left"/>
      <w:pPr>
        <w:tabs>
          <w:tab w:val="num" w:pos="3600"/>
        </w:tabs>
        <w:ind w:left="3600" w:hanging="360"/>
      </w:pPr>
      <w:rPr>
        <w:rFonts w:cs="Times New Roman"/>
      </w:rPr>
    </w:lvl>
    <w:lvl w:ilvl="5" w:tplc="041D001B" w:tentative="1">
      <w:start w:val="1"/>
      <w:numFmt w:val="lowerRoman"/>
      <w:lvlText w:val="%6."/>
      <w:lvlJc w:val="right"/>
      <w:pPr>
        <w:tabs>
          <w:tab w:val="num" w:pos="4320"/>
        </w:tabs>
        <w:ind w:left="4320" w:hanging="180"/>
      </w:pPr>
      <w:rPr>
        <w:rFonts w:cs="Times New Roman"/>
      </w:rPr>
    </w:lvl>
    <w:lvl w:ilvl="6" w:tplc="041D000F" w:tentative="1">
      <w:start w:val="1"/>
      <w:numFmt w:val="decimal"/>
      <w:lvlText w:val="%7."/>
      <w:lvlJc w:val="left"/>
      <w:pPr>
        <w:tabs>
          <w:tab w:val="num" w:pos="5040"/>
        </w:tabs>
        <w:ind w:left="5040" w:hanging="360"/>
      </w:pPr>
      <w:rPr>
        <w:rFonts w:cs="Times New Roman"/>
      </w:rPr>
    </w:lvl>
    <w:lvl w:ilvl="7" w:tplc="041D0019" w:tentative="1">
      <w:start w:val="1"/>
      <w:numFmt w:val="lowerLetter"/>
      <w:lvlText w:val="%8."/>
      <w:lvlJc w:val="left"/>
      <w:pPr>
        <w:tabs>
          <w:tab w:val="num" w:pos="5760"/>
        </w:tabs>
        <w:ind w:left="5760" w:hanging="360"/>
      </w:pPr>
      <w:rPr>
        <w:rFonts w:cs="Times New Roman"/>
      </w:rPr>
    </w:lvl>
    <w:lvl w:ilvl="8" w:tplc="041D001B" w:tentative="1">
      <w:start w:val="1"/>
      <w:numFmt w:val="lowerRoman"/>
      <w:lvlText w:val="%9."/>
      <w:lvlJc w:val="right"/>
      <w:pPr>
        <w:tabs>
          <w:tab w:val="num" w:pos="6480"/>
        </w:tabs>
        <w:ind w:left="6480" w:hanging="180"/>
      </w:pPr>
      <w:rPr>
        <w:rFonts w:cs="Times New Roman"/>
      </w:rPr>
    </w:lvl>
  </w:abstractNum>
  <w:abstractNum w:abstractNumId="24">
    <w:nsid w:val="543F3797"/>
    <w:multiLevelType w:val="hybridMultilevel"/>
    <w:tmpl w:val="9740F35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6FF3E9F"/>
    <w:multiLevelType w:val="multilevel"/>
    <w:tmpl w:val="FE48C422"/>
    <w:lvl w:ilvl="0">
      <w:start w:val="1"/>
      <w:numFmt w:val="decimal"/>
      <w:pStyle w:val="Heading1"/>
      <w:lvlText w:val="%1"/>
      <w:lvlJc w:val="left"/>
      <w:pPr>
        <w:tabs>
          <w:tab w:val="num" w:pos="432"/>
        </w:tabs>
        <w:ind w:left="432" w:hanging="432"/>
      </w:pPr>
      <w:rPr>
        <w:rFonts w:cs="Times New Roman"/>
        <w:color w:val="auto"/>
      </w:rPr>
    </w:lvl>
    <w:lvl w:ilvl="1">
      <w:start w:val="1"/>
      <w:numFmt w:val="decimal"/>
      <w:pStyle w:val="Heading2"/>
      <w:lvlText w:val="%1.%2"/>
      <w:lvlJc w:val="left"/>
      <w:pPr>
        <w:tabs>
          <w:tab w:val="num" w:pos="718"/>
        </w:tabs>
        <w:ind w:left="718" w:hanging="576"/>
      </w:pPr>
      <w:rPr>
        <w:rFonts w:asciiTheme="minorHAnsi" w:hAnsiTheme="minorHAnsi" w:cs="Times New Roman" w:hint="default"/>
        <w:sz w:val="28"/>
      </w:rPr>
    </w:lvl>
    <w:lvl w:ilvl="2">
      <w:start w:val="1"/>
      <w:numFmt w:val="decimal"/>
      <w:pStyle w:val="Heading3"/>
      <w:lvlText w:val="%1.%2.%3"/>
      <w:lvlJc w:val="left"/>
      <w:pPr>
        <w:tabs>
          <w:tab w:val="num" w:pos="720"/>
        </w:tabs>
        <w:ind w:left="720" w:hanging="720"/>
      </w:pPr>
      <w:rPr>
        <w:rFonts w:cs="Times New Roman"/>
        <w:color w:val="auto"/>
      </w:rPr>
    </w:lvl>
    <w:lvl w:ilvl="3">
      <w:start w:val="1"/>
      <w:numFmt w:val="decimal"/>
      <w:pStyle w:val="Heading4"/>
      <w:lvlText w:val="%1.%2.%3.%4"/>
      <w:lvlJc w:val="left"/>
      <w:pPr>
        <w:tabs>
          <w:tab w:val="num" w:pos="864"/>
        </w:tabs>
        <w:ind w:left="864" w:hanging="864"/>
      </w:pPr>
      <w:rPr>
        <w:rFonts w:cs="Times New Roman"/>
      </w:rPr>
    </w:lvl>
    <w:lvl w:ilvl="4">
      <w:start w:val="1"/>
      <w:numFmt w:val="decimal"/>
      <w:pStyle w:val="Heading5"/>
      <w:lvlText w:val="%1.%2.%3.%4.%5"/>
      <w:lvlJc w:val="left"/>
      <w:pPr>
        <w:tabs>
          <w:tab w:val="num" w:pos="1008"/>
        </w:tabs>
        <w:ind w:left="1008" w:hanging="1008"/>
      </w:pPr>
      <w:rPr>
        <w:rFonts w:cs="Times New Roman"/>
      </w:rPr>
    </w:lvl>
    <w:lvl w:ilvl="5">
      <w:start w:val="1"/>
      <w:numFmt w:val="decimal"/>
      <w:pStyle w:val="Heading6"/>
      <w:lvlText w:val="%1.%2.%3.%4.%5.%6"/>
      <w:lvlJc w:val="left"/>
      <w:pPr>
        <w:tabs>
          <w:tab w:val="num" w:pos="1152"/>
        </w:tabs>
        <w:ind w:left="1152" w:hanging="1152"/>
      </w:pPr>
      <w:rPr>
        <w:rFonts w:cs="Times New Roman"/>
      </w:rPr>
    </w:lvl>
    <w:lvl w:ilvl="6">
      <w:start w:val="1"/>
      <w:numFmt w:val="decimal"/>
      <w:pStyle w:val="Heading7"/>
      <w:lvlText w:val="%1.%2.%3.%4.%5.%6.%7"/>
      <w:lvlJc w:val="left"/>
      <w:pPr>
        <w:tabs>
          <w:tab w:val="num" w:pos="1296"/>
        </w:tabs>
        <w:ind w:left="1296" w:hanging="1296"/>
      </w:pPr>
      <w:rPr>
        <w:rFonts w:cs="Times New Roman"/>
      </w:rPr>
    </w:lvl>
    <w:lvl w:ilvl="7">
      <w:start w:val="1"/>
      <w:numFmt w:val="decimal"/>
      <w:pStyle w:val="Heading8"/>
      <w:lvlText w:val="%1.%2.%3.%4.%5.%6.%7.%8"/>
      <w:lvlJc w:val="left"/>
      <w:pPr>
        <w:tabs>
          <w:tab w:val="num" w:pos="1440"/>
        </w:tabs>
        <w:ind w:left="1440" w:hanging="1440"/>
      </w:pPr>
      <w:rPr>
        <w:rFonts w:cs="Times New Roman"/>
      </w:rPr>
    </w:lvl>
    <w:lvl w:ilvl="8">
      <w:start w:val="1"/>
      <w:numFmt w:val="decimal"/>
      <w:pStyle w:val="Heading9"/>
      <w:lvlText w:val="%1.%2.%3.%4.%5.%6.%7.%8.%9"/>
      <w:lvlJc w:val="left"/>
      <w:pPr>
        <w:tabs>
          <w:tab w:val="num" w:pos="1584"/>
        </w:tabs>
        <w:ind w:left="1584" w:hanging="1584"/>
      </w:pPr>
      <w:rPr>
        <w:rFonts w:cs="Times New Roman"/>
      </w:rPr>
    </w:lvl>
  </w:abstractNum>
  <w:abstractNum w:abstractNumId="26">
    <w:nsid w:val="58213856"/>
    <w:multiLevelType w:val="hybridMultilevel"/>
    <w:tmpl w:val="D3225370"/>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7">
    <w:nsid w:val="59B95AA8"/>
    <w:multiLevelType w:val="hybridMultilevel"/>
    <w:tmpl w:val="C37A9E9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5B546408"/>
    <w:multiLevelType w:val="hybridMultilevel"/>
    <w:tmpl w:val="EDE6366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9">
    <w:nsid w:val="5B797638"/>
    <w:multiLevelType w:val="hybridMultilevel"/>
    <w:tmpl w:val="75663E5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0">
    <w:nsid w:val="60626998"/>
    <w:multiLevelType w:val="hybridMultilevel"/>
    <w:tmpl w:val="8624AF9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1">
    <w:nsid w:val="66C267D5"/>
    <w:multiLevelType w:val="hybridMultilevel"/>
    <w:tmpl w:val="3FFE78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B8D5629"/>
    <w:multiLevelType w:val="hybridMultilevel"/>
    <w:tmpl w:val="79B2304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3">
    <w:nsid w:val="6FFB4677"/>
    <w:multiLevelType w:val="hybridMultilevel"/>
    <w:tmpl w:val="0BB0C07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4">
    <w:nsid w:val="746B7001"/>
    <w:multiLevelType w:val="hybridMultilevel"/>
    <w:tmpl w:val="7D1E8114"/>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5">
    <w:nsid w:val="7683619D"/>
    <w:multiLevelType w:val="multilevel"/>
    <w:tmpl w:val="417EFB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77D03A60"/>
    <w:multiLevelType w:val="hybridMultilevel"/>
    <w:tmpl w:val="C52E2DA6"/>
    <w:lvl w:ilvl="0" w:tplc="041D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nsid w:val="77EA0D0E"/>
    <w:multiLevelType w:val="hybridMultilevel"/>
    <w:tmpl w:val="46688B7C"/>
    <w:lvl w:ilvl="0" w:tplc="7782213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3"/>
  </w:num>
  <w:num w:numId="3">
    <w:abstractNumId w:val="25"/>
  </w:num>
  <w:num w:numId="4">
    <w:abstractNumId w:val="25"/>
  </w:num>
  <w:num w:numId="5">
    <w:abstractNumId w:val="17"/>
  </w:num>
  <w:num w:numId="6">
    <w:abstractNumId w:val="20"/>
  </w:num>
  <w:num w:numId="7">
    <w:abstractNumId w:val="34"/>
  </w:num>
  <w:num w:numId="8">
    <w:abstractNumId w:val="16"/>
  </w:num>
  <w:num w:numId="9">
    <w:abstractNumId w:val="32"/>
  </w:num>
  <w:num w:numId="10">
    <w:abstractNumId w:val="6"/>
  </w:num>
  <w:num w:numId="11">
    <w:abstractNumId w:val="19"/>
  </w:num>
  <w:num w:numId="12">
    <w:abstractNumId w:val="26"/>
  </w:num>
  <w:num w:numId="13">
    <w:abstractNumId w:val="29"/>
  </w:num>
  <w:num w:numId="14">
    <w:abstractNumId w:val="28"/>
  </w:num>
  <w:num w:numId="15">
    <w:abstractNumId w:val="0"/>
  </w:num>
  <w:num w:numId="16">
    <w:abstractNumId w:val="9"/>
  </w:num>
  <w:num w:numId="17">
    <w:abstractNumId w:val="33"/>
  </w:num>
  <w:num w:numId="18">
    <w:abstractNumId w:val="30"/>
  </w:num>
  <w:num w:numId="19">
    <w:abstractNumId w:val="35"/>
  </w:num>
  <w:num w:numId="20">
    <w:abstractNumId w:val="2"/>
  </w:num>
  <w:num w:numId="21">
    <w:abstractNumId w:val="15"/>
  </w:num>
  <w:num w:numId="22">
    <w:abstractNumId w:val="37"/>
  </w:num>
  <w:num w:numId="23">
    <w:abstractNumId w:val="18"/>
  </w:num>
  <w:num w:numId="24">
    <w:abstractNumId w:val="13"/>
  </w:num>
  <w:num w:numId="25">
    <w:abstractNumId w:val="11"/>
  </w:num>
  <w:num w:numId="26">
    <w:abstractNumId w:val="10"/>
  </w:num>
  <w:num w:numId="27">
    <w:abstractNumId w:val="22"/>
  </w:num>
  <w:num w:numId="28">
    <w:abstractNumId w:val="7"/>
  </w:num>
  <w:num w:numId="29">
    <w:abstractNumId w:val="3"/>
  </w:num>
  <w:num w:numId="30">
    <w:abstractNumId w:val="31"/>
  </w:num>
  <w:num w:numId="31">
    <w:abstractNumId w:val="36"/>
  </w:num>
  <w:num w:numId="32">
    <w:abstractNumId w:val="21"/>
  </w:num>
  <w:num w:numId="33">
    <w:abstractNumId w:val="4"/>
  </w:num>
  <w:num w:numId="34">
    <w:abstractNumId w:val="12"/>
  </w:num>
  <w:num w:numId="35">
    <w:abstractNumId w:val="8"/>
  </w:num>
  <w:num w:numId="36">
    <w:abstractNumId w:val="14"/>
  </w:num>
  <w:num w:numId="37">
    <w:abstractNumId w:val="5"/>
  </w:num>
  <w:num w:numId="38">
    <w:abstractNumId w:val="24"/>
  </w:num>
  <w:num w:numId="39">
    <w:abstractNumId w:val="27"/>
  </w:num>
  <w:num w:numId="40">
    <w:abstractNumId w:val="25"/>
  </w:num>
  <w:num w:numId="41">
    <w:abstractNumId w:val="25"/>
  </w:num>
  <w:num w:numId="42">
    <w:abstractNumId w:val="25"/>
  </w:num>
  <w:num w:numId="43">
    <w:abstractNumId w:val="25"/>
  </w:num>
  <w:num w:numId="44">
    <w:abstractNumId w:val="25"/>
  </w:num>
  <w:num w:numId="45">
    <w:abstractNumId w:val="25"/>
  </w:num>
  <w:num w:numId="46">
    <w:abstractNumId w:val="25"/>
  </w:num>
  <w:num w:numId="47">
    <w:abstractNumId w:val="25"/>
  </w:num>
  <w:num w:numId="48">
    <w:abstractNumId w:val="25"/>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revisionView w:markup="0"/>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308F"/>
    <w:rsid w:val="000000DD"/>
    <w:rsid w:val="000015B2"/>
    <w:rsid w:val="00001C83"/>
    <w:rsid w:val="00001EAC"/>
    <w:rsid w:val="00002031"/>
    <w:rsid w:val="00002874"/>
    <w:rsid w:val="00003160"/>
    <w:rsid w:val="00003252"/>
    <w:rsid w:val="0000338D"/>
    <w:rsid w:val="00004EE8"/>
    <w:rsid w:val="000059B8"/>
    <w:rsid w:val="00006085"/>
    <w:rsid w:val="000066C4"/>
    <w:rsid w:val="000102D7"/>
    <w:rsid w:val="00010767"/>
    <w:rsid w:val="000109F6"/>
    <w:rsid w:val="00010F8C"/>
    <w:rsid w:val="0001271F"/>
    <w:rsid w:val="000146AD"/>
    <w:rsid w:val="00015474"/>
    <w:rsid w:val="000165E9"/>
    <w:rsid w:val="0001730D"/>
    <w:rsid w:val="0001767C"/>
    <w:rsid w:val="00020264"/>
    <w:rsid w:val="00020D9D"/>
    <w:rsid w:val="00021314"/>
    <w:rsid w:val="00021FA0"/>
    <w:rsid w:val="00022D87"/>
    <w:rsid w:val="00023C65"/>
    <w:rsid w:val="00023C92"/>
    <w:rsid w:val="00023EAB"/>
    <w:rsid w:val="0002408F"/>
    <w:rsid w:val="00024573"/>
    <w:rsid w:val="00024F03"/>
    <w:rsid w:val="00024FC4"/>
    <w:rsid w:val="00025751"/>
    <w:rsid w:val="00025C7E"/>
    <w:rsid w:val="00025CE1"/>
    <w:rsid w:val="00026BA5"/>
    <w:rsid w:val="00027183"/>
    <w:rsid w:val="0002731C"/>
    <w:rsid w:val="00027DB5"/>
    <w:rsid w:val="0003035C"/>
    <w:rsid w:val="000303F9"/>
    <w:rsid w:val="00030623"/>
    <w:rsid w:val="00030725"/>
    <w:rsid w:val="00030D85"/>
    <w:rsid w:val="00032458"/>
    <w:rsid w:val="000325CD"/>
    <w:rsid w:val="00032C2B"/>
    <w:rsid w:val="0003387B"/>
    <w:rsid w:val="00033DF6"/>
    <w:rsid w:val="00035C44"/>
    <w:rsid w:val="00035DE3"/>
    <w:rsid w:val="00036A1A"/>
    <w:rsid w:val="00036B4C"/>
    <w:rsid w:val="00037151"/>
    <w:rsid w:val="00037F38"/>
    <w:rsid w:val="0004046C"/>
    <w:rsid w:val="00040479"/>
    <w:rsid w:val="000409CF"/>
    <w:rsid w:val="00040F21"/>
    <w:rsid w:val="000410CB"/>
    <w:rsid w:val="00041473"/>
    <w:rsid w:val="00041B5A"/>
    <w:rsid w:val="00042B52"/>
    <w:rsid w:val="00042ED7"/>
    <w:rsid w:val="0004340C"/>
    <w:rsid w:val="00044325"/>
    <w:rsid w:val="0004440C"/>
    <w:rsid w:val="00044EBE"/>
    <w:rsid w:val="000455FB"/>
    <w:rsid w:val="0004782B"/>
    <w:rsid w:val="000503AA"/>
    <w:rsid w:val="00050BF8"/>
    <w:rsid w:val="00051857"/>
    <w:rsid w:val="00052387"/>
    <w:rsid w:val="00052D54"/>
    <w:rsid w:val="00052FED"/>
    <w:rsid w:val="00053F01"/>
    <w:rsid w:val="0005450F"/>
    <w:rsid w:val="00054E08"/>
    <w:rsid w:val="00055303"/>
    <w:rsid w:val="00055C67"/>
    <w:rsid w:val="00057BAC"/>
    <w:rsid w:val="00057E82"/>
    <w:rsid w:val="00057FC5"/>
    <w:rsid w:val="0006007F"/>
    <w:rsid w:val="00060D37"/>
    <w:rsid w:val="00060FAA"/>
    <w:rsid w:val="00061107"/>
    <w:rsid w:val="000613D0"/>
    <w:rsid w:val="000617F2"/>
    <w:rsid w:val="00061F85"/>
    <w:rsid w:val="00062B60"/>
    <w:rsid w:val="00063CDD"/>
    <w:rsid w:val="0006457D"/>
    <w:rsid w:val="00065A98"/>
    <w:rsid w:val="00065F74"/>
    <w:rsid w:val="000660F3"/>
    <w:rsid w:val="00066397"/>
    <w:rsid w:val="000672A5"/>
    <w:rsid w:val="00067A4C"/>
    <w:rsid w:val="00067FD4"/>
    <w:rsid w:val="000712CD"/>
    <w:rsid w:val="000724B4"/>
    <w:rsid w:val="00073E5F"/>
    <w:rsid w:val="00074516"/>
    <w:rsid w:val="00074BFD"/>
    <w:rsid w:val="00074D93"/>
    <w:rsid w:val="000768E5"/>
    <w:rsid w:val="000771CC"/>
    <w:rsid w:val="00077AE7"/>
    <w:rsid w:val="00081F7B"/>
    <w:rsid w:val="000822ED"/>
    <w:rsid w:val="0008344F"/>
    <w:rsid w:val="00083511"/>
    <w:rsid w:val="000835FF"/>
    <w:rsid w:val="0008366E"/>
    <w:rsid w:val="00083CB0"/>
    <w:rsid w:val="0008439A"/>
    <w:rsid w:val="00085035"/>
    <w:rsid w:val="0008536F"/>
    <w:rsid w:val="00085EA6"/>
    <w:rsid w:val="000861D2"/>
    <w:rsid w:val="00087C4C"/>
    <w:rsid w:val="00087ED7"/>
    <w:rsid w:val="000900AF"/>
    <w:rsid w:val="00090AF1"/>
    <w:rsid w:val="00090FCC"/>
    <w:rsid w:val="00091C98"/>
    <w:rsid w:val="00091D2B"/>
    <w:rsid w:val="0009222F"/>
    <w:rsid w:val="000924A8"/>
    <w:rsid w:val="00092629"/>
    <w:rsid w:val="00093C03"/>
    <w:rsid w:val="00096F37"/>
    <w:rsid w:val="000A138A"/>
    <w:rsid w:val="000A1F04"/>
    <w:rsid w:val="000A219A"/>
    <w:rsid w:val="000A3C95"/>
    <w:rsid w:val="000A4155"/>
    <w:rsid w:val="000A4167"/>
    <w:rsid w:val="000A468E"/>
    <w:rsid w:val="000A4C09"/>
    <w:rsid w:val="000A4CF8"/>
    <w:rsid w:val="000A6991"/>
    <w:rsid w:val="000A73F5"/>
    <w:rsid w:val="000A7A6F"/>
    <w:rsid w:val="000A7D39"/>
    <w:rsid w:val="000B1157"/>
    <w:rsid w:val="000B1195"/>
    <w:rsid w:val="000B2B2C"/>
    <w:rsid w:val="000B36C2"/>
    <w:rsid w:val="000B3CBF"/>
    <w:rsid w:val="000B3E55"/>
    <w:rsid w:val="000B47BA"/>
    <w:rsid w:val="000B49F6"/>
    <w:rsid w:val="000B50C2"/>
    <w:rsid w:val="000B6094"/>
    <w:rsid w:val="000B68C7"/>
    <w:rsid w:val="000B71ED"/>
    <w:rsid w:val="000B7AC6"/>
    <w:rsid w:val="000B7BB9"/>
    <w:rsid w:val="000C027A"/>
    <w:rsid w:val="000C0B68"/>
    <w:rsid w:val="000C0C33"/>
    <w:rsid w:val="000C0E1E"/>
    <w:rsid w:val="000C16C3"/>
    <w:rsid w:val="000C19EE"/>
    <w:rsid w:val="000C1C48"/>
    <w:rsid w:val="000C28B6"/>
    <w:rsid w:val="000C29BC"/>
    <w:rsid w:val="000C3D2D"/>
    <w:rsid w:val="000C3D49"/>
    <w:rsid w:val="000C40D5"/>
    <w:rsid w:val="000C441F"/>
    <w:rsid w:val="000C44BA"/>
    <w:rsid w:val="000C4585"/>
    <w:rsid w:val="000C4946"/>
    <w:rsid w:val="000C50D1"/>
    <w:rsid w:val="000C510F"/>
    <w:rsid w:val="000C57BB"/>
    <w:rsid w:val="000C5F1D"/>
    <w:rsid w:val="000C65A0"/>
    <w:rsid w:val="000D1916"/>
    <w:rsid w:val="000D20C1"/>
    <w:rsid w:val="000D26A3"/>
    <w:rsid w:val="000D3553"/>
    <w:rsid w:val="000D4352"/>
    <w:rsid w:val="000D4C6B"/>
    <w:rsid w:val="000D6E95"/>
    <w:rsid w:val="000D76A9"/>
    <w:rsid w:val="000D7AEE"/>
    <w:rsid w:val="000E0313"/>
    <w:rsid w:val="000E0FCE"/>
    <w:rsid w:val="000E1185"/>
    <w:rsid w:val="000E1D31"/>
    <w:rsid w:val="000E389F"/>
    <w:rsid w:val="000E4A26"/>
    <w:rsid w:val="000E4BAE"/>
    <w:rsid w:val="000E5D6A"/>
    <w:rsid w:val="000E67A3"/>
    <w:rsid w:val="000F0855"/>
    <w:rsid w:val="000F169A"/>
    <w:rsid w:val="000F1D73"/>
    <w:rsid w:val="000F1F11"/>
    <w:rsid w:val="000F4CBE"/>
    <w:rsid w:val="000F5CE9"/>
    <w:rsid w:val="000F5D3E"/>
    <w:rsid w:val="000F7FC4"/>
    <w:rsid w:val="00100D19"/>
    <w:rsid w:val="00102E50"/>
    <w:rsid w:val="0010397E"/>
    <w:rsid w:val="00104BA2"/>
    <w:rsid w:val="00104C40"/>
    <w:rsid w:val="00104D2D"/>
    <w:rsid w:val="001054BD"/>
    <w:rsid w:val="00105A07"/>
    <w:rsid w:val="00105F89"/>
    <w:rsid w:val="00106084"/>
    <w:rsid w:val="001076E4"/>
    <w:rsid w:val="00107A49"/>
    <w:rsid w:val="00107A95"/>
    <w:rsid w:val="001104CA"/>
    <w:rsid w:val="00110C31"/>
    <w:rsid w:val="00110E54"/>
    <w:rsid w:val="00111F70"/>
    <w:rsid w:val="001120AB"/>
    <w:rsid w:val="001132DA"/>
    <w:rsid w:val="00113429"/>
    <w:rsid w:val="00113737"/>
    <w:rsid w:val="00114270"/>
    <w:rsid w:val="00114363"/>
    <w:rsid w:val="00114384"/>
    <w:rsid w:val="0011467E"/>
    <w:rsid w:val="00114691"/>
    <w:rsid w:val="0011503C"/>
    <w:rsid w:val="0011585B"/>
    <w:rsid w:val="00116131"/>
    <w:rsid w:val="00117697"/>
    <w:rsid w:val="00120819"/>
    <w:rsid w:val="00120B77"/>
    <w:rsid w:val="00120CF7"/>
    <w:rsid w:val="0012144E"/>
    <w:rsid w:val="00121647"/>
    <w:rsid w:val="001218ED"/>
    <w:rsid w:val="0012198A"/>
    <w:rsid w:val="001240D9"/>
    <w:rsid w:val="001242E3"/>
    <w:rsid w:val="00124DE0"/>
    <w:rsid w:val="00125163"/>
    <w:rsid w:val="001254F7"/>
    <w:rsid w:val="0012559D"/>
    <w:rsid w:val="00125F1A"/>
    <w:rsid w:val="00127136"/>
    <w:rsid w:val="001306E4"/>
    <w:rsid w:val="00130E0B"/>
    <w:rsid w:val="0013183A"/>
    <w:rsid w:val="0013301C"/>
    <w:rsid w:val="00134118"/>
    <w:rsid w:val="0013430F"/>
    <w:rsid w:val="001345DF"/>
    <w:rsid w:val="001363D3"/>
    <w:rsid w:val="00136DCE"/>
    <w:rsid w:val="00136E49"/>
    <w:rsid w:val="001404C0"/>
    <w:rsid w:val="00141039"/>
    <w:rsid w:val="0014308F"/>
    <w:rsid w:val="001434DC"/>
    <w:rsid w:val="00143DE2"/>
    <w:rsid w:val="001458E7"/>
    <w:rsid w:val="0014718C"/>
    <w:rsid w:val="00147421"/>
    <w:rsid w:val="001479CD"/>
    <w:rsid w:val="00147A4C"/>
    <w:rsid w:val="00147CDC"/>
    <w:rsid w:val="001503C6"/>
    <w:rsid w:val="00150608"/>
    <w:rsid w:val="00150937"/>
    <w:rsid w:val="00151939"/>
    <w:rsid w:val="00151F6A"/>
    <w:rsid w:val="00153165"/>
    <w:rsid w:val="00153220"/>
    <w:rsid w:val="00153893"/>
    <w:rsid w:val="001545AA"/>
    <w:rsid w:val="00155F91"/>
    <w:rsid w:val="00156494"/>
    <w:rsid w:val="001567BA"/>
    <w:rsid w:val="00156F78"/>
    <w:rsid w:val="0015714F"/>
    <w:rsid w:val="00157C6F"/>
    <w:rsid w:val="001609AB"/>
    <w:rsid w:val="0016159D"/>
    <w:rsid w:val="001618EC"/>
    <w:rsid w:val="0016283D"/>
    <w:rsid w:val="0016318D"/>
    <w:rsid w:val="00163BAC"/>
    <w:rsid w:val="0016409B"/>
    <w:rsid w:val="00164C3B"/>
    <w:rsid w:val="00166635"/>
    <w:rsid w:val="00166DAA"/>
    <w:rsid w:val="00167131"/>
    <w:rsid w:val="00167413"/>
    <w:rsid w:val="00167F09"/>
    <w:rsid w:val="00170AB7"/>
    <w:rsid w:val="00170EC0"/>
    <w:rsid w:val="001718EF"/>
    <w:rsid w:val="00171EDF"/>
    <w:rsid w:val="00172115"/>
    <w:rsid w:val="0017244E"/>
    <w:rsid w:val="001734B3"/>
    <w:rsid w:val="001734E3"/>
    <w:rsid w:val="00173EF0"/>
    <w:rsid w:val="00174FD8"/>
    <w:rsid w:val="001778C0"/>
    <w:rsid w:val="001808BF"/>
    <w:rsid w:val="00180DF9"/>
    <w:rsid w:val="00180F6F"/>
    <w:rsid w:val="0018212D"/>
    <w:rsid w:val="00183082"/>
    <w:rsid w:val="00183AB6"/>
    <w:rsid w:val="001840F8"/>
    <w:rsid w:val="00184AEE"/>
    <w:rsid w:val="00184DFE"/>
    <w:rsid w:val="00185AEA"/>
    <w:rsid w:val="00185FDB"/>
    <w:rsid w:val="00186A28"/>
    <w:rsid w:val="0018781A"/>
    <w:rsid w:val="00187A24"/>
    <w:rsid w:val="001904AB"/>
    <w:rsid w:val="0019096E"/>
    <w:rsid w:val="00190A6F"/>
    <w:rsid w:val="00190AF6"/>
    <w:rsid w:val="00190D65"/>
    <w:rsid w:val="00190F6F"/>
    <w:rsid w:val="00191250"/>
    <w:rsid w:val="0019164E"/>
    <w:rsid w:val="00191764"/>
    <w:rsid w:val="00192647"/>
    <w:rsid w:val="00192EAC"/>
    <w:rsid w:val="001938CA"/>
    <w:rsid w:val="001940D5"/>
    <w:rsid w:val="00196D65"/>
    <w:rsid w:val="00197547"/>
    <w:rsid w:val="0019771E"/>
    <w:rsid w:val="0019775A"/>
    <w:rsid w:val="00197C31"/>
    <w:rsid w:val="00197EF4"/>
    <w:rsid w:val="001A165E"/>
    <w:rsid w:val="001A2960"/>
    <w:rsid w:val="001A303E"/>
    <w:rsid w:val="001A306E"/>
    <w:rsid w:val="001A33D6"/>
    <w:rsid w:val="001A383D"/>
    <w:rsid w:val="001A4D2F"/>
    <w:rsid w:val="001A4E69"/>
    <w:rsid w:val="001A65E3"/>
    <w:rsid w:val="001A6970"/>
    <w:rsid w:val="001A73DD"/>
    <w:rsid w:val="001A767C"/>
    <w:rsid w:val="001B0882"/>
    <w:rsid w:val="001B0CB6"/>
    <w:rsid w:val="001B253C"/>
    <w:rsid w:val="001B2CFD"/>
    <w:rsid w:val="001B39A7"/>
    <w:rsid w:val="001B3EE9"/>
    <w:rsid w:val="001B4946"/>
    <w:rsid w:val="001B51DC"/>
    <w:rsid w:val="001B5D8E"/>
    <w:rsid w:val="001B6C4C"/>
    <w:rsid w:val="001B7422"/>
    <w:rsid w:val="001C09EF"/>
    <w:rsid w:val="001C0BE1"/>
    <w:rsid w:val="001C1AFE"/>
    <w:rsid w:val="001C1E8D"/>
    <w:rsid w:val="001C297C"/>
    <w:rsid w:val="001C460E"/>
    <w:rsid w:val="001C661A"/>
    <w:rsid w:val="001C6A03"/>
    <w:rsid w:val="001C7040"/>
    <w:rsid w:val="001C772A"/>
    <w:rsid w:val="001D0153"/>
    <w:rsid w:val="001D15F9"/>
    <w:rsid w:val="001D21AA"/>
    <w:rsid w:val="001D25E2"/>
    <w:rsid w:val="001D2C93"/>
    <w:rsid w:val="001D355B"/>
    <w:rsid w:val="001D390A"/>
    <w:rsid w:val="001D4010"/>
    <w:rsid w:val="001D40CD"/>
    <w:rsid w:val="001D64D9"/>
    <w:rsid w:val="001D6A87"/>
    <w:rsid w:val="001D6B3B"/>
    <w:rsid w:val="001E13AD"/>
    <w:rsid w:val="001E1871"/>
    <w:rsid w:val="001E251B"/>
    <w:rsid w:val="001E2C2B"/>
    <w:rsid w:val="001E2ECC"/>
    <w:rsid w:val="001E3D1E"/>
    <w:rsid w:val="001E47E5"/>
    <w:rsid w:val="001E5065"/>
    <w:rsid w:val="001E611D"/>
    <w:rsid w:val="001E64B1"/>
    <w:rsid w:val="001E6B3E"/>
    <w:rsid w:val="001E6D5D"/>
    <w:rsid w:val="001E7058"/>
    <w:rsid w:val="001E7B71"/>
    <w:rsid w:val="001E7C9A"/>
    <w:rsid w:val="001F0391"/>
    <w:rsid w:val="001F06C8"/>
    <w:rsid w:val="001F1252"/>
    <w:rsid w:val="001F3219"/>
    <w:rsid w:val="001F3A1B"/>
    <w:rsid w:val="001F3B88"/>
    <w:rsid w:val="001F3F38"/>
    <w:rsid w:val="001F5734"/>
    <w:rsid w:val="001F5DB3"/>
    <w:rsid w:val="001F5F87"/>
    <w:rsid w:val="001F7362"/>
    <w:rsid w:val="00200CC4"/>
    <w:rsid w:val="0020130C"/>
    <w:rsid w:val="002018A4"/>
    <w:rsid w:val="00202417"/>
    <w:rsid w:val="0020272A"/>
    <w:rsid w:val="00203D39"/>
    <w:rsid w:val="00203E56"/>
    <w:rsid w:val="002047AB"/>
    <w:rsid w:val="0020500B"/>
    <w:rsid w:val="00206E36"/>
    <w:rsid w:val="002106FA"/>
    <w:rsid w:val="00210860"/>
    <w:rsid w:val="0021162D"/>
    <w:rsid w:val="0021243D"/>
    <w:rsid w:val="002127A9"/>
    <w:rsid w:val="00212FC1"/>
    <w:rsid w:val="00213139"/>
    <w:rsid w:val="00213AFA"/>
    <w:rsid w:val="00214CAC"/>
    <w:rsid w:val="0021655F"/>
    <w:rsid w:val="0021793A"/>
    <w:rsid w:val="00217BA3"/>
    <w:rsid w:val="00220CED"/>
    <w:rsid w:val="00220E0A"/>
    <w:rsid w:val="002212CA"/>
    <w:rsid w:val="00221545"/>
    <w:rsid w:val="00221C47"/>
    <w:rsid w:val="0022255B"/>
    <w:rsid w:val="00222EEA"/>
    <w:rsid w:val="002234AA"/>
    <w:rsid w:val="00223C21"/>
    <w:rsid w:val="00223C3A"/>
    <w:rsid w:val="00224090"/>
    <w:rsid w:val="002248BB"/>
    <w:rsid w:val="002248FE"/>
    <w:rsid w:val="00224BE4"/>
    <w:rsid w:val="00224E10"/>
    <w:rsid w:val="00225B15"/>
    <w:rsid w:val="002269B6"/>
    <w:rsid w:val="00226A3F"/>
    <w:rsid w:val="00226AD9"/>
    <w:rsid w:val="002279E9"/>
    <w:rsid w:val="00227E06"/>
    <w:rsid w:val="002302AB"/>
    <w:rsid w:val="00231269"/>
    <w:rsid w:val="00231693"/>
    <w:rsid w:val="0023360D"/>
    <w:rsid w:val="0023459A"/>
    <w:rsid w:val="00234E04"/>
    <w:rsid w:val="00240E98"/>
    <w:rsid w:val="0024183B"/>
    <w:rsid w:val="002422C1"/>
    <w:rsid w:val="002428A3"/>
    <w:rsid w:val="00242DFA"/>
    <w:rsid w:val="002436E4"/>
    <w:rsid w:val="00243CC7"/>
    <w:rsid w:val="00243ED6"/>
    <w:rsid w:val="00244111"/>
    <w:rsid w:val="00244FA1"/>
    <w:rsid w:val="00245EC8"/>
    <w:rsid w:val="0024715F"/>
    <w:rsid w:val="00250C03"/>
    <w:rsid w:val="002512AB"/>
    <w:rsid w:val="00251629"/>
    <w:rsid w:val="00251B0A"/>
    <w:rsid w:val="00253045"/>
    <w:rsid w:val="0025319B"/>
    <w:rsid w:val="00253526"/>
    <w:rsid w:val="00254B00"/>
    <w:rsid w:val="00255B9D"/>
    <w:rsid w:val="0025663D"/>
    <w:rsid w:val="0025735D"/>
    <w:rsid w:val="002605AE"/>
    <w:rsid w:val="00260A70"/>
    <w:rsid w:val="00260F2B"/>
    <w:rsid w:val="00261047"/>
    <w:rsid w:val="00261048"/>
    <w:rsid w:val="0026124C"/>
    <w:rsid w:val="00261A04"/>
    <w:rsid w:val="002624D8"/>
    <w:rsid w:val="002629E9"/>
    <w:rsid w:val="00264A75"/>
    <w:rsid w:val="00264F58"/>
    <w:rsid w:val="00265AAA"/>
    <w:rsid w:val="00267057"/>
    <w:rsid w:val="00267506"/>
    <w:rsid w:val="00267AA4"/>
    <w:rsid w:val="00267F65"/>
    <w:rsid w:val="00270441"/>
    <w:rsid w:val="002710DB"/>
    <w:rsid w:val="0027188E"/>
    <w:rsid w:val="00272C38"/>
    <w:rsid w:val="00272F9E"/>
    <w:rsid w:val="002741B5"/>
    <w:rsid w:val="00274EFD"/>
    <w:rsid w:val="00275A05"/>
    <w:rsid w:val="002763E9"/>
    <w:rsid w:val="00276470"/>
    <w:rsid w:val="0027662A"/>
    <w:rsid w:val="00276A1F"/>
    <w:rsid w:val="00276ADB"/>
    <w:rsid w:val="00276FB1"/>
    <w:rsid w:val="0027727B"/>
    <w:rsid w:val="00277591"/>
    <w:rsid w:val="002777A4"/>
    <w:rsid w:val="002806DB"/>
    <w:rsid w:val="002816F7"/>
    <w:rsid w:val="00281976"/>
    <w:rsid w:val="00283208"/>
    <w:rsid w:val="0028321F"/>
    <w:rsid w:val="00283B51"/>
    <w:rsid w:val="00283F01"/>
    <w:rsid w:val="00283FB7"/>
    <w:rsid w:val="00284454"/>
    <w:rsid w:val="0028591D"/>
    <w:rsid w:val="00285F54"/>
    <w:rsid w:val="00285F77"/>
    <w:rsid w:val="0028607A"/>
    <w:rsid w:val="0028644D"/>
    <w:rsid w:val="00287C77"/>
    <w:rsid w:val="00290B1F"/>
    <w:rsid w:val="00290BF4"/>
    <w:rsid w:val="002915D1"/>
    <w:rsid w:val="00292DD0"/>
    <w:rsid w:val="00292E01"/>
    <w:rsid w:val="00292F66"/>
    <w:rsid w:val="00293568"/>
    <w:rsid w:val="00293C1A"/>
    <w:rsid w:val="00293F98"/>
    <w:rsid w:val="00294C68"/>
    <w:rsid w:val="0029602D"/>
    <w:rsid w:val="00296619"/>
    <w:rsid w:val="002979A0"/>
    <w:rsid w:val="002A063A"/>
    <w:rsid w:val="002A3B1F"/>
    <w:rsid w:val="002A4D06"/>
    <w:rsid w:val="002A7029"/>
    <w:rsid w:val="002B05B8"/>
    <w:rsid w:val="002B0C63"/>
    <w:rsid w:val="002B11CA"/>
    <w:rsid w:val="002B1CE1"/>
    <w:rsid w:val="002B2421"/>
    <w:rsid w:val="002B3A60"/>
    <w:rsid w:val="002B3DD4"/>
    <w:rsid w:val="002B48BA"/>
    <w:rsid w:val="002B5B48"/>
    <w:rsid w:val="002B6569"/>
    <w:rsid w:val="002B6835"/>
    <w:rsid w:val="002B74DA"/>
    <w:rsid w:val="002B758B"/>
    <w:rsid w:val="002B7876"/>
    <w:rsid w:val="002B7DD0"/>
    <w:rsid w:val="002B7E8E"/>
    <w:rsid w:val="002C0385"/>
    <w:rsid w:val="002C08B8"/>
    <w:rsid w:val="002C0A49"/>
    <w:rsid w:val="002C0A87"/>
    <w:rsid w:val="002C12DA"/>
    <w:rsid w:val="002C1E8B"/>
    <w:rsid w:val="002C23E1"/>
    <w:rsid w:val="002C289E"/>
    <w:rsid w:val="002C336A"/>
    <w:rsid w:val="002C3E44"/>
    <w:rsid w:val="002C4025"/>
    <w:rsid w:val="002C423B"/>
    <w:rsid w:val="002C4C88"/>
    <w:rsid w:val="002C6067"/>
    <w:rsid w:val="002C6418"/>
    <w:rsid w:val="002C71BC"/>
    <w:rsid w:val="002C7874"/>
    <w:rsid w:val="002C7989"/>
    <w:rsid w:val="002C7B44"/>
    <w:rsid w:val="002D0790"/>
    <w:rsid w:val="002D0D1E"/>
    <w:rsid w:val="002D15C0"/>
    <w:rsid w:val="002D1F7B"/>
    <w:rsid w:val="002D20A0"/>
    <w:rsid w:val="002D2466"/>
    <w:rsid w:val="002D3634"/>
    <w:rsid w:val="002D41DD"/>
    <w:rsid w:val="002D44CD"/>
    <w:rsid w:val="002D4AC5"/>
    <w:rsid w:val="002D5BFD"/>
    <w:rsid w:val="002D5FBB"/>
    <w:rsid w:val="002D6978"/>
    <w:rsid w:val="002D748A"/>
    <w:rsid w:val="002E2033"/>
    <w:rsid w:val="002E2EF2"/>
    <w:rsid w:val="002E3B04"/>
    <w:rsid w:val="002E3C8D"/>
    <w:rsid w:val="002E3E63"/>
    <w:rsid w:val="002E4B15"/>
    <w:rsid w:val="002E4DDB"/>
    <w:rsid w:val="002E51F6"/>
    <w:rsid w:val="002E64F6"/>
    <w:rsid w:val="002E7D8A"/>
    <w:rsid w:val="002E7E79"/>
    <w:rsid w:val="002E7E9D"/>
    <w:rsid w:val="002F04F6"/>
    <w:rsid w:val="002F23DD"/>
    <w:rsid w:val="002F5ED9"/>
    <w:rsid w:val="002F673B"/>
    <w:rsid w:val="002F6A93"/>
    <w:rsid w:val="002F6DBA"/>
    <w:rsid w:val="002F6F84"/>
    <w:rsid w:val="002F7153"/>
    <w:rsid w:val="002F7B5A"/>
    <w:rsid w:val="00300614"/>
    <w:rsid w:val="003010E0"/>
    <w:rsid w:val="003021F1"/>
    <w:rsid w:val="00302627"/>
    <w:rsid w:val="003028F2"/>
    <w:rsid w:val="00302CDF"/>
    <w:rsid w:val="00303648"/>
    <w:rsid w:val="00303F7A"/>
    <w:rsid w:val="0030438F"/>
    <w:rsid w:val="00304977"/>
    <w:rsid w:val="003051AD"/>
    <w:rsid w:val="0030542F"/>
    <w:rsid w:val="00306752"/>
    <w:rsid w:val="00306C6B"/>
    <w:rsid w:val="00307225"/>
    <w:rsid w:val="00311DEB"/>
    <w:rsid w:val="003121B9"/>
    <w:rsid w:val="00312B4C"/>
    <w:rsid w:val="00312BD9"/>
    <w:rsid w:val="003134FB"/>
    <w:rsid w:val="00313591"/>
    <w:rsid w:val="00315A46"/>
    <w:rsid w:val="003168A4"/>
    <w:rsid w:val="0031691C"/>
    <w:rsid w:val="003200B4"/>
    <w:rsid w:val="0032011F"/>
    <w:rsid w:val="003203C9"/>
    <w:rsid w:val="003208BF"/>
    <w:rsid w:val="003209F5"/>
    <w:rsid w:val="00320F23"/>
    <w:rsid w:val="00321039"/>
    <w:rsid w:val="003219B8"/>
    <w:rsid w:val="003220A2"/>
    <w:rsid w:val="00322C77"/>
    <w:rsid w:val="00322F84"/>
    <w:rsid w:val="003249D7"/>
    <w:rsid w:val="0032572B"/>
    <w:rsid w:val="00326836"/>
    <w:rsid w:val="00327462"/>
    <w:rsid w:val="00330C5F"/>
    <w:rsid w:val="00331CA5"/>
    <w:rsid w:val="0033297E"/>
    <w:rsid w:val="0033340F"/>
    <w:rsid w:val="00334EA8"/>
    <w:rsid w:val="0033508A"/>
    <w:rsid w:val="003355A0"/>
    <w:rsid w:val="003363D1"/>
    <w:rsid w:val="00336523"/>
    <w:rsid w:val="00336A5C"/>
    <w:rsid w:val="00340B01"/>
    <w:rsid w:val="00341578"/>
    <w:rsid w:val="00343149"/>
    <w:rsid w:val="00343469"/>
    <w:rsid w:val="003453BC"/>
    <w:rsid w:val="003500C6"/>
    <w:rsid w:val="003501DD"/>
    <w:rsid w:val="0035031B"/>
    <w:rsid w:val="003516F1"/>
    <w:rsid w:val="003517EB"/>
    <w:rsid w:val="00352517"/>
    <w:rsid w:val="003526FC"/>
    <w:rsid w:val="00355131"/>
    <w:rsid w:val="003558CC"/>
    <w:rsid w:val="00356A28"/>
    <w:rsid w:val="0035712F"/>
    <w:rsid w:val="0035716A"/>
    <w:rsid w:val="003602A0"/>
    <w:rsid w:val="00360A62"/>
    <w:rsid w:val="00360C9A"/>
    <w:rsid w:val="00360DB5"/>
    <w:rsid w:val="003613C6"/>
    <w:rsid w:val="00361E2D"/>
    <w:rsid w:val="00361F59"/>
    <w:rsid w:val="00362CEF"/>
    <w:rsid w:val="0036429E"/>
    <w:rsid w:val="00364C0B"/>
    <w:rsid w:val="00365857"/>
    <w:rsid w:val="00367A9E"/>
    <w:rsid w:val="00372385"/>
    <w:rsid w:val="003725B4"/>
    <w:rsid w:val="00372CA4"/>
    <w:rsid w:val="003731A0"/>
    <w:rsid w:val="0037449F"/>
    <w:rsid w:val="00374DDB"/>
    <w:rsid w:val="00375819"/>
    <w:rsid w:val="0037584D"/>
    <w:rsid w:val="00375873"/>
    <w:rsid w:val="00375BF1"/>
    <w:rsid w:val="0037606D"/>
    <w:rsid w:val="00377D1F"/>
    <w:rsid w:val="00380024"/>
    <w:rsid w:val="003808DD"/>
    <w:rsid w:val="00380AFC"/>
    <w:rsid w:val="00380EBA"/>
    <w:rsid w:val="00382B57"/>
    <w:rsid w:val="00382DD6"/>
    <w:rsid w:val="00382F97"/>
    <w:rsid w:val="003833C5"/>
    <w:rsid w:val="00383AA8"/>
    <w:rsid w:val="00383C7A"/>
    <w:rsid w:val="00384459"/>
    <w:rsid w:val="003856A1"/>
    <w:rsid w:val="00386037"/>
    <w:rsid w:val="003860A7"/>
    <w:rsid w:val="003870BB"/>
    <w:rsid w:val="00387E7B"/>
    <w:rsid w:val="00390530"/>
    <w:rsid w:val="003908C3"/>
    <w:rsid w:val="00390D2B"/>
    <w:rsid w:val="003919B9"/>
    <w:rsid w:val="003919CF"/>
    <w:rsid w:val="00391AD1"/>
    <w:rsid w:val="00392212"/>
    <w:rsid w:val="00392630"/>
    <w:rsid w:val="0039288F"/>
    <w:rsid w:val="003931F9"/>
    <w:rsid w:val="003936C4"/>
    <w:rsid w:val="003943D9"/>
    <w:rsid w:val="003948BC"/>
    <w:rsid w:val="0039551E"/>
    <w:rsid w:val="0039553E"/>
    <w:rsid w:val="00395ADC"/>
    <w:rsid w:val="00396085"/>
    <w:rsid w:val="00396555"/>
    <w:rsid w:val="003A0662"/>
    <w:rsid w:val="003A0B94"/>
    <w:rsid w:val="003A17D2"/>
    <w:rsid w:val="003A1CE9"/>
    <w:rsid w:val="003A418E"/>
    <w:rsid w:val="003A45D2"/>
    <w:rsid w:val="003A4DE4"/>
    <w:rsid w:val="003A5134"/>
    <w:rsid w:val="003A5C20"/>
    <w:rsid w:val="003A7021"/>
    <w:rsid w:val="003A7088"/>
    <w:rsid w:val="003A7715"/>
    <w:rsid w:val="003A78BB"/>
    <w:rsid w:val="003A7B74"/>
    <w:rsid w:val="003B0F97"/>
    <w:rsid w:val="003B18BC"/>
    <w:rsid w:val="003B23AE"/>
    <w:rsid w:val="003B2547"/>
    <w:rsid w:val="003B2A5A"/>
    <w:rsid w:val="003B334A"/>
    <w:rsid w:val="003B3B7D"/>
    <w:rsid w:val="003B3C00"/>
    <w:rsid w:val="003B45E0"/>
    <w:rsid w:val="003B4E76"/>
    <w:rsid w:val="003B563D"/>
    <w:rsid w:val="003B56F3"/>
    <w:rsid w:val="003B571F"/>
    <w:rsid w:val="003B5775"/>
    <w:rsid w:val="003B5DFD"/>
    <w:rsid w:val="003B5EC4"/>
    <w:rsid w:val="003B5F62"/>
    <w:rsid w:val="003B6E6F"/>
    <w:rsid w:val="003B74E6"/>
    <w:rsid w:val="003C0C43"/>
    <w:rsid w:val="003C0C48"/>
    <w:rsid w:val="003C18F9"/>
    <w:rsid w:val="003C1B44"/>
    <w:rsid w:val="003C1C13"/>
    <w:rsid w:val="003C2626"/>
    <w:rsid w:val="003C29EE"/>
    <w:rsid w:val="003C2A2A"/>
    <w:rsid w:val="003C2E0C"/>
    <w:rsid w:val="003C3759"/>
    <w:rsid w:val="003C4157"/>
    <w:rsid w:val="003C5098"/>
    <w:rsid w:val="003C5619"/>
    <w:rsid w:val="003C5D0C"/>
    <w:rsid w:val="003C69FC"/>
    <w:rsid w:val="003C7915"/>
    <w:rsid w:val="003C7A54"/>
    <w:rsid w:val="003D06A4"/>
    <w:rsid w:val="003D1597"/>
    <w:rsid w:val="003D160E"/>
    <w:rsid w:val="003D4013"/>
    <w:rsid w:val="003D4138"/>
    <w:rsid w:val="003D44C1"/>
    <w:rsid w:val="003D45E3"/>
    <w:rsid w:val="003D48C2"/>
    <w:rsid w:val="003D5139"/>
    <w:rsid w:val="003D5285"/>
    <w:rsid w:val="003D53DF"/>
    <w:rsid w:val="003D5996"/>
    <w:rsid w:val="003E008F"/>
    <w:rsid w:val="003E17E0"/>
    <w:rsid w:val="003E2124"/>
    <w:rsid w:val="003E2661"/>
    <w:rsid w:val="003E2CBD"/>
    <w:rsid w:val="003E368F"/>
    <w:rsid w:val="003E3782"/>
    <w:rsid w:val="003E3AF4"/>
    <w:rsid w:val="003E3CB9"/>
    <w:rsid w:val="003E40FB"/>
    <w:rsid w:val="003E48F6"/>
    <w:rsid w:val="003E5F2C"/>
    <w:rsid w:val="003E615C"/>
    <w:rsid w:val="003E6637"/>
    <w:rsid w:val="003E7589"/>
    <w:rsid w:val="003F0C3B"/>
    <w:rsid w:val="003F1A38"/>
    <w:rsid w:val="003F1A8C"/>
    <w:rsid w:val="003F26B4"/>
    <w:rsid w:val="003F2E28"/>
    <w:rsid w:val="003F3720"/>
    <w:rsid w:val="003F4773"/>
    <w:rsid w:val="003F4849"/>
    <w:rsid w:val="003F5B74"/>
    <w:rsid w:val="003F6052"/>
    <w:rsid w:val="003F69E6"/>
    <w:rsid w:val="003F7C7E"/>
    <w:rsid w:val="004003C5"/>
    <w:rsid w:val="004004FE"/>
    <w:rsid w:val="0040085F"/>
    <w:rsid w:val="004009F4"/>
    <w:rsid w:val="00400E5B"/>
    <w:rsid w:val="00401473"/>
    <w:rsid w:val="004020C0"/>
    <w:rsid w:val="00402456"/>
    <w:rsid w:val="00403919"/>
    <w:rsid w:val="00403CBF"/>
    <w:rsid w:val="00406191"/>
    <w:rsid w:val="004067DE"/>
    <w:rsid w:val="00406BC7"/>
    <w:rsid w:val="00407D01"/>
    <w:rsid w:val="004100BA"/>
    <w:rsid w:val="004100F4"/>
    <w:rsid w:val="00410937"/>
    <w:rsid w:val="00410DAE"/>
    <w:rsid w:val="00411800"/>
    <w:rsid w:val="00412187"/>
    <w:rsid w:val="00413816"/>
    <w:rsid w:val="00413832"/>
    <w:rsid w:val="00413DF1"/>
    <w:rsid w:val="0041437D"/>
    <w:rsid w:val="00414547"/>
    <w:rsid w:val="0041462F"/>
    <w:rsid w:val="00414B6E"/>
    <w:rsid w:val="00414FB8"/>
    <w:rsid w:val="0041624D"/>
    <w:rsid w:val="004163EA"/>
    <w:rsid w:val="00417004"/>
    <w:rsid w:val="004171C3"/>
    <w:rsid w:val="004174AD"/>
    <w:rsid w:val="004174EC"/>
    <w:rsid w:val="00417EBD"/>
    <w:rsid w:val="00420A5F"/>
    <w:rsid w:val="00420B22"/>
    <w:rsid w:val="00420B23"/>
    <w:rsid w:val="00423D8F"/>
    <w:rsid w:val="00424DD8"/>
    <w:rsid w:val="00425E3E"/>
    <w:rsid w:val="00425EE7"/>
    <w:rsid w:val="00426814"/>
    <w:rsid w:val="00426F8C"/>
    <w:rsid w:val="0043036C"/>
    <w:rsid w:val="0043073B"/>
    <w:rsid w:val="00430F13"/>
    <w:rsid w:val="004318A1"/>
    <w:rsid w:val="0043335C"/>
    <w:rsid w:val="00433A81"/>
    <w:rsid w:val="00433E68"/>
    <w:rsid w:val="00434A33"/>
    <w:rsid w:val="00435F1A"/>
    <w:rsid w:val="0043615A"/>
    <w:rsid w:val="00436835"/>
    <w:rsid w:val="00436CB6"/>
    <w:rsid w:val="0044217A"/>
    <w:rsid w:val="004422B4"/>
    <w:rsid w:val="00442393"/>
    <w:rsid w:val="00442598"/>
    <w:rsid w:val="004425BB"/>
    <w:rsid w:val="00444973"/>
    <w:rsid w:val="00444A7F"/>
    <w:rsid w:val="004458D5"/>
    <w:rsid w:val="00445B0F"/>
    <w:rsid w:val="00445C2B"/>
    <w:rsid w:val="0044605F"/>
    <w:rsid w:val="00446C00"/>
    <w:rsid w:val="00446F8B"/>
    <w:rsid w:val="00447525"/>
    <w:rsid w:val="00447F58"/>
    <w:rsid w:val="004513D4"/>
    <w:rsid w:val="00452A4F"/>
    <w:rsid w:val="004539CF"/>
    <w:rsid w:val="004545AF"/>
    <w:rsid w:val="004558AB"/>
    <w:rsid w:val="0045673B"/>
    <w:rsid w:val="00457653"/>
    <w:rsid w:val="00460132"/>
    <w:rsid w:val="004605E4"/>
    <w:rsid w:val="0046097C"/>
    <w:rsid w:val="00460D7C"/>
    <w:rsid w:val="00460D94"/>
    <w:rsid w:val="004611EB"/>
    <w:rsid w:val="004615A7"/>
    <w:rsid w:val="00461AA5"/>
    <w:rsid w:val="00461EBF"/>
    <w:rsid w:val="0046228C"/>
    <w:rsid w:val="00462513"/>
    <w:rsid w:val="004626EC"/>
    <w:rsid w:val="00462B4D"/>
    <w:rsid w:val="00462F2A"/>
    <w:rsid w:val="00463038"/>
    <w:rsid w:val="00463188"/>
    <w:rsid w:val="00463407"/>
    <w:rsid w:val="00464F4E"/>
    <w:rsid w:val="00465607"/>
    <w:rsid w:val="00465B78"/>
    <w:rsid w:val="00466183"/>
    <w:rsid w:val="00466311"/>
    <w:rsid w:val="004669EA"/>
    <w:rsid w:val="00466E22"/>
    <w:rsid w:val="00466E51"/>
    <w:rsid w:val="00466EEC"/>
    <w:rsid w:val="0046775D"/>
    <w:rsid w:val="004679A2"/>
    <w:rsid w:val="00470294"/>
    <w:rsid w:val="00470589"/>
    <w:rsid w:val="00471A3F"/>
    <w:rsid w:val="00472A58"/>
    <w:rsid w:val="00472DB8"/>
    <w:rsid w:val="00472E33"/>
    <w:rsid w:val="004732CE"/>
    <w:rsid w:val="00473510"/>
    <w:rsid w:val="00473951"/>
    <w:rsid w:val="00474756"/>
    <w:rsid w:val="00474C40"/>
    <w:rsid w:val="00475069"/>
    <w:rsid w:val="00475177"/>
    <w:rsid w:val="00475A10"/>
    <w:rsid w:val="004774D9"/>
    <w:rsid w:val="00477D68"/>
    <w:rsid w:val="004805CC"/>
    <w:rsid w:val="00480F01"/>
    <w:rsid w:val="00481591"/>
    <w:rsid w:val="00483352"/>
    <w:rsid w:val="00483B07"/>
    <w:rsid w:val="00483FFA"/>
    <w:rsid w:val="00484235"/>
    <w:rsid w:val="0048434D"/>
    <w:rsid w:val="004843C7"/>
    <w:rsid w:val="00484C94"/>
    <w:rsid w:val="004850AC"/>
    <w:rsid w:val="004857C8"/>
    <w:rsid w:val="00485BBF"/>
    <w:rsid w:val="00485E9A"/>
    <w:rsid w:val="00485F42"/>
    <w:rsid w:val="00486C99"/>
    <w:rsid w:val="004871C4"/>
    <w:rsid w:val="004873EB"/>
    <w:rsid w:val="004877C4"/>
    <w:rsid w:val="004903F3"/>
    <w:rsid w:val="00490BC6"/>
    <w:rsid w:val="0049180D"/>
    <w:rsid w:val="004918CD"/>
    <w:rsid w:val="004924B8"/>
    <w:rsid w:val="00492826"/>
    <w:rsid w:val="00493063"/>
    <w:rsid w:val="00494133"/>
    <w:rsid w:val="00494D3B"/>
    <w:rsid w:val="00495707"/>
    <w:rsid w:val="00496586"/>
    <w:rsid w:val="00496590"/>
    <w:rsid w:val="004965F5"/>
    <w:rsid w:val="00496E6A"/>
    <w:rsid w:val="004976E0"/>
    <w:rsid w:val="004A0796"/>
    <w:rsid w:val="004A0E88"/>
    <w:rsid w:val="004A172B"/>
    <w:rsid w:val="004A3608"/>
    <w:rsid w:val="004A379B"/>
    <w:rsid w:val="004A500E"/>
    <w:rsid w:val="004A5EAB"/>
    <w:rsid w:val="004A6E12"/>
    <w:rsid w:val="004B0B7B"/>
    <w:rsid w:val="004B1515"/>
    <w:rsid w:val="004B1EB2"/>
    <w:rsid w:val="004B21C2"/>
    <w:rsid w:val="004B326B"/>
    <w:rsid w:val="004B401D"/>
    <w:rsid w:val="004B4E3F"/>
    <w:rsid w:val="004B5935"/>
    <w:rsid w:val="004B5D03"/>
    <w:rsid w:val="004B767C"/>
    <w:rsid w:val="004B77D8"/>
    <w:rsid w:val="004C058A"/>
    <w:rsid w:val="004C0A02"/>
    <w:rsid w:val="004C0B02"/>
    <w:rsid w:val="004C31B5"/>
    <w:rsid w:val="004C33DC"/>
    <w:rsid w:val="004C4BDC"/>
    <w:rsid w:val="004C56D5"/>
    <w:rsid w:val="004C58A6"/>
    <w:rsid w:val="004C5ABE"/>
    <w:rsid w:val="004C5F9D"/>
    <w:rsid w:val="004C6400"/>
    <w:rsid w:val="004C6639"/>
    <w:rsid w:val="004C7412"/>
    <w:rsid w:val="004C753C"/>
    <w:rsid w:val="004C7639"/>
    <w:rsid w:val="004D0570"/>
    <w:rsid w:val="004D0FA9"/>
    <w:rsid w:val="004D1232"/>
    <w:rsid w:val="004D1BAB"/>
    <w:rsid w:val="004D2488"/>
    <w:rsid w:val="004D2BAE"/>
    <w:rsid w:val="004D3353"/>
    <w:rsid w:val="004D36BC"/>
    <w:rsid w:val="004D50F0"/>
    <w:rsid w:val="004D5DE0"/>
    <w:rsid w:val="004D61ED"/>
    <w:rsid w:val="004D67A5"/>
    <w:rsid w:val="004D6B71"/>
    <w:rsid w:val="004D6F5A"/>
    <w:rsid w:val="004D7AA2"/>
    <w:rsid w:val="004D7C08"/>
    <w:rsid w:val="004E0054"/>
    <w:rsid w:val="004E070B"/>
    <w:rsid w:val="004E08C4"/>
    <w:rsid w:val="004E0907"/>
    <w:rsid w:val="004E10A4"/>
    <w:rsid w:val="004E2384"/>
    <w:rsid w:val="004E29EB"/>
    <w:rsid w:val="004E2C8A"/>
    <w:rsid w:val="004E365B"/>
    <w:rsid w:val="004E36EB"/>
    <w:rsid w:val="004E39FD"/>
    <w:rsid w:val="004E4450"/>
    <w:rsid w:val="004E44B1"/>
    <w:rsid w:val="004E79BA"/>
    <w:rsid w:val="004F0787"/>
    <w:rsid w:val="004F1296"/>
    <w:rsid w:val="004F14B5"/>
    <w:rsid w:val="004F14F4"/>
    <w:rsid w:val="004F2017"/>
    <w:rsid w:val="004F2309"/>
    <w:rsid w:val="004F25D5"/>
    <w:rsid w:val="004F2688"/>
    <w:rsid w:val="004F283D"/>
    <w:rsid w:val="004F47E7"/>
    <w:rsid w:val="004F490A"/>
    <w:rsid w:val="004F4D64"/>
    <w:rsid w:val="004F51E1"/>
    <w:rsid w:val="004F5CDA"/>
    <w:rsid w:val="004F5E28"/>
    <w:rsid w:val="004F6183"/>
    <w:rsid w:val="004F632E"/>
    <w:rsid w:val="004F7EFE"/>
    <w:rsid w:val="00500935"/>
    <w:rsid w:val="00500F71"/>
    <w:rsid w:val="00501AD9"/>
    <w:rsid w:val="00501CE2"/>
    <w:rsid w:val="00501F2D"/>
    <w:rsid w:val="0050252C"/>
    <w:rsid w:val="0050325A"/>
    <w:rsid w:val="00503A79"/>
    <w:rsid w:val="005062A5"/>
    <w:rsid w:val="00506D40"/>
    <w:rsid w:val="00506DA2"/>
    <w:rsid w:val="00507F96"/>
    <w:rsid w:val="00510642"/>
    <w:rsid w:val="0051166C"/>
    <w:rsid w:val="00512811"/>
    <w:rsid w:val="00512969"/>
    <w:rsid w:val="0051434E"/>
    <w:rsid w:val="00514661"/>
    <w:rsid w:val="00514E6D"/>
    <w:rsid w:val="00515C58"/>
    <w:rsid w:val="0051626F"/>
    <w:rsid w:val="00516709"/>
    <w:rsid w:val="00516B53"/>
    <w:rsid w:val="0051752F"/>
    <w:rsid w:val="005176C6"/>
    <w:rsid w:val="0051776B"/>
    <w:rsid w:val="00517A9D"/>
    <w:rsid w:val="00520A2A"/>
    <w:rsid w:val="00521B2C"/>
    <w:rsid w:val="00521E47"/>
    <w:rsid w:val="00522EC0"/>
    <w:rsid w:val="00523EF5"/>
    <w:rsid w:val="00524E34"/>
    <w:rsid w:val="00525B36"/>
    <w:rsid w:val="00525F8C"/>
    <w:rsid w:val="00526083"/>
    <w:rsid w:val="00526B24"/>
    <w:rsid w:val="00526F1D"/>
    <w:rsid w:val="0052781B"/>
    <w:rsid w:val="00527C9A"/>
    <w:rsid w:val="00527D97"/>
    <w:rsid w:val="00530138"/>
    <w:rsid w:val="00530AF2"/>
    <w:rsid w:val="00531290"/>
    <w:rsid w:val="0053139E"/>
    <w:rsid w:val="005315F7"/>
    <w:rsid w:val="00531917"/>
    <w:rsid w:val="00532071"/>
    <w:rsid w:val="0053342A"/>
    <w:rsid w:val="005341E9"/>
    <w:rsid w:val="005342BD"/>
    <w:rsid w:val="00534C32"/>
    <w:rsid w:val="00535BAD"/>
    <w:rsid w:val="0053652F"/>
    <w:rsid w:val="00536681"/>
    <w:rsid w:val="00536B9C"/>
    <w:rsid w:val="00540637"/>
    <w:rsid w:val="00540772"/>
    <w:rsid w:val="00540AAF"/>
    <w:rsid w:val="005410E0"/>
    <w:rsid w:val="0054175F"/>
    <w:rsid w:val="005418BF"/>
    <w:rsid w:val="00542868"/>
    <w:rsid w:val="00542B06"/>
    <w:rsid w:val="00545EF5"/>
    <w:rsid w:val="005463E5"/>
    <w:rsid w:val="00547193"/>
    <w:rsid w:val="005504C8"/>
    <w:rsid w:val="00551A35"/>
    <w:rsid w:val="0055205C"/>
    <w:rsid w:val="005520A6"/>
    <w:rsid w:val="00552729"/>
    <w:rsid w:val="005528C8"/>
    <w:rsid w:val="00552F3A"/>
    <w:rsid w:val="0055355B"/>
    <w:rsid w:val="00553CC6"/>
    <w:rsid w:val="00553CFD"/>
    <w:rsid w:val="0055419D"/>
    <w:rsid w:val="0055499E"/>
    <w:rsid w:val="00554C96"/>
    <w:rsid w:val="00555351"/>
    <w:rsid w:val="00556559"/>
    <w:rsid w:val="0055663C"/>
    <w:rsid w:val="00556F9D"/>
    <w:rsid w:val="00557598"/>
    <w:rsid w:val="005577CC"/>
    <w:rsid w:val="00561298"/>
    <w:rsid w:val="00561582"/>
    <w:rsid w:val="00561830"/>
    <w:rsid w:val="00562576"/>
    <w:rsid w:val="00562CD8"/>
    <w:rsid w:val="00563BE8"/>
    <w:rsid w:val="0056452F"/>
    <w:rsid w:val="00566505"/>
    <w:rsid w:val="00566771"/>
    <w:rsid w:val="00567D35"/>
    <w:rsid w:val="00570389"/>
    <w:rsid w:val="0057062C"/>
    <w:rsid w:val="005713E6"/>
    <w:rsid w:val="00571567"/>
    <w:rsid w:val="00571853"/>
    <w:rsid w:val="00571D8F"/>
    <w:rsid w:val="005768F7"/>
    <w:rsid w:val="00576C7C"/>
    <w:rsid w:val="00577326"/>
    <w:rsid w:val="00577771"/>
    <w:rsid w:val="00580E54"/>
    <w:rsid w:val="005814C7"/>
    <w:rsid w:val="00581E84"/>
    <w:rsid w:val="00582E69"/>
    <w:rsid w:val="00583AD3"/>
    <w:rsid w:val="00583CA0"/>
    <w:rsid w:val="00584940"/>
    <w:rsid w:val="00584BB3"/>
    <w:rsid w:val="00584ED7"/>
    <w:rsid w:val="00585957"/>
    <w:rsid w:val="00586BA3"/>
    <w:rsid w:val="00587A9D"/>
    <w:rsid w:val="00590026"/>
    <w:rsid w:val="00590DE7"/>
    <w:rsid w:val="005913B2"/>
    <w:rsid w:val="00591A2A"/>
    <w:rsid w:val="0059221D"/>
    <w:rsid w:val="0059291F"/>
    <w:rsid w:val="00592BB1"/>
    <w:rsid w:val="00593468"/>
    <w:rsid w:val="0059386F"/>
    <w:rsid w:val="005939FB"/>
    <w:rsid w:val="00593B5C"/>
    <w:rsid w:val="00593E45"/>
    <w:rsid w:val="005941FB"/>
    <w:rsid w:val="005947E2"/>
    <w:rsid w:val="00594DCD"/>
    <w:rsid w:val="0059627E"/>
    <w:rsid w:val="005970C2"/>
    <w:rsid w:val="00597C6D"/>
    <w:rsid w:val="00597DDC"/>
    <w:rsid w:val="00597F6E"/>
    <w:rsid w:val="005A031C"/>
    <w:rsid w:val="005A1815"/>
    <w:rsid w:val="005A1ACE"/>
    <w:rsid w:val="005A1D0E"/>
    <w:rsid w:val="005A2084"/>
    <w:rsid w:val="005A2C0F"/>
    <w:rsid w:val="005A34DE"/>
    <w:rsid w:val="005A36AB"/>
    <w:rsid w:val="005A42A0"/>
    <w:rsid w:val="005A4E44"/>
    <w:rsid w:val="005A4EB5"/>
    <w:rsid w:val="005A59BD"/>
    <w:rsid w:val="005A5A1C"/>
    <w:rsid w:val="005A65E1"/>
    <w:rsid w:val="005A780C"/>
    <w:rsid w:val="005A79DF"/>
    <w:rsid w:val="005A7E26"/>
    <w:rsid w:val="005B0173"/>
    <w:rsid w:val="005B0480"/>
    <w:rsid w:val="005B10F1"/>
    <w:rsid w:val="005B1345"/>
    <w:rsid w:val="005B1CF9"/>
    <w:rsid w:val="005B2043"/>
    <w:rsid w:val="005B2612"/>
    <w:rsid w:val="005B3172"/>
    <w:rsid w:val="005B31CC"/>
    <w:rsid w:val="005B369B"/>
    <w:rsid w:val="005B39D9"/>
    <w:rsid w:val="005B43E1"/>
    <w:rsid w:val="005B45A1"/>
    <w:rsid w:val="005B57E6"/>
    <w:rsid w:val="005B6767"/>
    <w:rsid w:val="005B7481"/>
    <w:rsid w:val="005C008C"/>
    <w:rsid w:val="005C0548"/>
    <w:rsid w:val="005C0F07"/>
    <w:rsid w:val="005C248F"/>
    <w:rsid w:val="005C24C6"/>
    <w:rsid w:val="005C2D69"/>
    <w:rsid w:val="005C44D3"/>
    <w:rsid w:val="005C4960"/>
    <w:rsid w:val="005C4D03"/>
    <w:rsid w:val="005C6057"/>
    <w:rsid w:val="005C62A2"/>
    <w:rsid w:val="005C6A23"/>
    <w:rsid w:val="005C6D92"/>
    <w:rsid w:val="005C773C"/>
    <w:rsid w:val="005D0E5D"/>
    <w:rsid w:val="005D1918"/>
    <w:rsid w:val="005D20C7"/>
    <w:rsid w:val="005D2706"/>
    <w:rsid w:val="005D395C"/>
    <w:rsid w:val="005D3C47"/>
    <w:rsid w:val="005D3CCE"/>
    <w:rsid w:val="005D52FE"/>
    <w:rsid w:val="005D53F8"/>
    <w:rsid w:val="005D615E"/>
    <w:rsid w:val="005D66DD"/>
    <w:rsid w:val="005D6E99"/>
    <w:rsid w:val="005E000F"/>
    <w:rsid w:val="005E0480"/>
    <w:rsid w:val="005E1561"/>
    <w:rsid w:val="005E2ADF"/>
    <w:rsid w:val="005E2FF7"/>
    <w:rsid w:val="005E3391"/>
    <w:rsid w:val="005E37F4"/>
    <w:rsid w:val="005E384B"/>
    <w:rsid w:val="005E3BC6"/>
    <w:rsid w:val="005E424A"/>
    <w:rsid w:val="005E42C6"/>
    <w:rsid w:val="005E5184"/>
    <w:rsid w:val="005E5A70"/>
    <w:rsid w:val="005E5E08"/>
    <w:rsid w:val="005E685F"/>
    <w:rsid w:val="005E6881"/>
    <w:rsid w:val="005E6BDD"/>
    <w:rsid w:val="005E6ED4"/>
    <w:rsid w:val="005E7751"/>
    <w:rsid w:val="005F0A83"/>
    <w:rsid w:val="005F12F8"/>
    <w:rsid w:val="005F2FE8"/>
    <w:rsid w:val="005F417D"/>
    <w:rsid w:val="005F43F2"/>
    <w:rsid w:val="005F4BBB"/>
    <w:rsid w:val="005F5944"/>
    <w:rsid w:val="005F6EFA"/>
    <w:rsid w:val="005F74E5"/>
    <w:rsid w:val="005F77D7"/>
    <w:rsid w:val="00600FF0"/>
    <w:rsid w:val="006020C2"/>
    <w:rsid w:val="006025F9"/>
    <w:rsid w:val="00604CEA"/>
    <w:rsid w:val="006053E4"/>
    <w:rsid w:val="0060561E"/>
    <w:rsid w:val="0060786D"/>
    <w:rsid w:val="0061016B"/>
    <w:rsid w:val="006105DD"/>
    <w:rsid w:val="00610764"/>
    <w:rsid w:val="006110BB"/>
    <w:rsid w:val="006147A7"/>
    <w:rsid w:val="00614997"/>
    <w:rsid w:val="00614D5A"/>
    <w:rsid w:val="00614DCD"/>
    <w:rsid w:val="00615E44"/>
    <w:rsid w:val="0061661E"/>
    <w:rsid w:val="00616C69"/>
    <w:rsid w:val="00616D2E"/>
    <w:rsid w:val="00616FCF"/>
    <w:rsid w:val="00621EE2"/>
    <w:rsid w:val="00624CDD"/>
    <w:rsid w:val="00625624"/>
    <w:rsid w:val="00625F3C"/>
    <w:rsid w:val="00626D2C"/>
    <w:rsid w:val="00627438"/>
    <w:rsid w:val="006276F2"/>
    <w:rsid w:val="00627877"/>
    <w:rsid w:val="00630D17"/>
    <w:rsid w:val="00630EF1"/>
    <w:rsid w:val="00630FF3"/>
    <w:rsid w:val="00631D09"/>
    <w:rsid w:val="006322C4"/>
    <w:rsid w:val="00632A2E"/>
    <w:rsid w:val="00632CA9"/>
    <w:rsid w:val="006333F7"/>
    <w:rsid w:val="00633555"/>
    <w:rsid w:val="00633730"/>
    <w:rsid w:val="0063393F"/>
    <w:rsid w:val="0063441D"/>
    <w:rsid w:val="00634503"/>
    <w:rsid w:val="00634555"/>
    <w:rsid w:val="00634E73"/>
    <w:rsid w:val="00635CC4"/>
    <w:rsid w:val="00635D67"/>
    <w:rsid w:val="00636E38"/>
    <w:rsid w:val="006419AD"/>
    <w:rsid w:val="006425E3"/>
    <w:rsid w:val="00642A27"/>
    <w:rsid w:val="006442BD"/>
    <w:rsid w:val="006444AF"/>
    <w:rsid w:val="00644A8A"/>
    <w:rsid w:val="00645EC9"/>
    <w:rsid w:val="006467AA"/>
    <w:rsid w:val="006467BD"/>
    <w:rsid w:val="00647394"/>
    <w:rsid w:val="00647593"/>
    <w:rsid w:val="00647980"/>
    <w:rsid w:val="00651C33"/>
    <w:rsid w:val="0065204F"/>
    <w:rsid w:val="00652397"/>
    <w:rsid w:val="006537E9"/>
    <w:rsid w:val="00654C2F"/>
    <w:rsid w:val="006568F0"/>
    <w:rsid w:val="00656BF9"/>
    <w:rsid w:val="00656E0E"/>
    <w:rsid w:val="00656F87"/>
    <w:rsid w:val="00657E0D"/>
    <w:rsid w:val="0066020C"/>
    <w:rsid w:val="0066046E"/>
    <w:rsid w:val="006604F5"/>
    <w:rsid w:val="00660F84"/>
    <w:rsid w:val="0066301B"/>
    <w:rsid w:val="00663255"/>
    <w:rsid w:val="00663D9B"/>
    <w:rsid w:val="00664F23"/>
    <w:rsid w:val="00665148"/>
    <w:rsid w:val="0066563A"/>
    <w:rsid w:val="00665EAB"/>
    <w:rsid w:val="00666216"/>
    <w:rsid w:val="00666505"/>
    <w:rsid w:val="00666A46"/>
    <w:rsid w:val="00666D07"/>
    <w:rsid w:val="006674C3"/>
    <w:rsid w:val="00667533"/>
    <w:rsid w:val="006679EF"/>
    <w:rsid w:val="00670252"/>
    <w:rsid w:val="0067053E"/>
    <w:rsid w:val="006708CE"/>
    <w:rsid w:val="00670A8D"/>
    <w:rsid w:val="00671184"/>
    <w:rsid w:val="0067142D"/>
    <w:rsid w:val="006714BD"/>
    <w:rsid w:val="0067197B"/>
    <w:rsid w:val="0067207F"/>
    <w:rsid w:val="006720D1"/>
    <w:rsid w:val="00672ECF"/>
    <w:rsid w:val="00672FAB"/>
    <w:rsid w:val="006731B5"/>
    <w:rsid w:val="00673478"/>
    <w:rsid w:val="00673BD7"/>
    <w:rsid w:val="00673DAC"/>
    <w:rsid w:val="006748A0"/>
    <w:rsid w:val="00675277"/>
    <w:rsid w:val="006754FB"/>
    <w:rsid w:val="00675789"/>
    <w:rsid w:val="00675AD5"/>
    <w:rsid w:val="0067620E"/>
    <w:rsid w:val="006769DF"/>
    <w:rsid w:val="00681BEC"/>
    <w:rsid w:val="00681C5B"/>
    <w:rsid w:val="006828FE"/>
    <w:rsid w:val="00682E58"/>
    <w:rsid w:val="00682E61"/>
    <w:rsid w:val="00684B09"/>
    <w:rsid w:val="00686BAC"/>
    <w:rsid w:val="00686DFA"/>
    <w:rsid w:val="0068724F"/>
    <w:rsid w:val="00687588"/>
    <w:rsid w:val="006877E4"/>
    <w:rsid w:val="006879D8"/>
    <w:rsid w:val="00690A4D"/>
    <w:rsid w:val="0069135E"/>
    <w:rsid w:val="006919AA"/>
    <w:rsid w:val="00691E50"/>
    <w:rsid w:val="00692375"/>
    <w:rsid w:val="00692715"/>
    <w:rsid w:val="006942E2"/>
    <w:rsid w:val="0069496B"/>
    <w:rsid w:val="00694E8A"/>
    <w:rsid w:val="00695094"/>
    <w:rsid w:val="0069566D"/>
    <w:rsid w:val="0069661B"/>
    <w:rsid w:val="006978DD"/>
    <w:rsid w:val="00697ACC"/>
    <w:rsid w:val="006A0101"/>
    <w:rsid w:val="006A1386"/>
    <w:rsid w:val="006A2AB9"/>
    <w:rsid w:val="006A43E2"/>
    <w:rsid w:val="006A447F"/>
    <w:rsid w:val="006A4519"/>
    <w:rsid w:val="006A5AE3"/>
    <w:rsid w:val="006A6925"/>
    <w:rsid w:val="006A7FA7"/>
    <w:rsid w:val="006B0470"/>
    <w:rsid w:val="006B1460"/>
    <w:rsid w:val="006B1796"/>
    <w:rsid w:val="006B2123"/>
    <w:rsid w:val="006B31A1"/>
    <w:rsid w:val="006B3DCC"/>
    <w:rsid w:val="006B4063"/>
    <w:rsid w:val="006B44E2"/>
    <w:rsid w:val="006B46FB"/>
    <w:rsid w:val="006B4A3E"/>
    <w:rsid w:val="006B4BC7"/>
    <w:rsid w:val="006B57D3"/>
    <w:rsid w:val="006B6567"/>
    <w:rsid w:val="006B6CF0"/>
    <w:rsid w:val="006B7D47"/>
    <w:rsid w:val="006C066D"/>
    <w:rsid w:val="006C0FD0"/>
    <w:rsid w:val="006C1042"/>
    <w:rsid w:val="006C1D0C"/>
    <w:rsid w:val="006C2424"/>
    <w:rsid w:val="006C444F"/>
    <w:rsid w:val="006C449F"/>
    <w:rsid w:val="006C4A88"/>
    <w:rsid w:val="006C4CAC"/>
    <w:rsid w:val="006C4F9E"/>
    <w:rsid w:val="006C5DE3"/>
    <w:rsid w:val="006C6275"/>
    <w:rsid w:val="006C7830"/>
    <w:rsid w:val="006C7ECA"/>
    <w:rsid w:val="006D069F"/>
    <w:rsid w:val="006D0ADF"/>
    <w:rsid w:val="006D0C4F"/>
    <w:rsid w:val="006D124C"/>
    <w:rsid w:val="006D13B5"/>
    <w:rsid w:val="006D151B"/>
    <w:rsid w:val="006D18EE"/>
    <w:rsid w:val="006D1BB6"/>
    <w:rsid w:val="006D2355"/>
    <w:rsid w:val="006D274D"/>
    <w:rsid w:val="006D32C1"/>
    <w:rsid w:val="006D341D"/>
    <w:rsid w:val="006D377E"/>
    <w:rsid w:val="006D5003"/>
    <w:rsid w:val="006D5E2C"/>
    <w:rsid w:val="006D5FEA"/>
    <w:rsid w:val="006D635E"/>
    <w:rsid w:val="006D6B42"/>
    <w:rsid w:val="006D7140"/>
    <w:rsid w:val="006D7823"/>
    <w:rsid w:val="006E0AB4"/>
    <w:rsid w:val="006E0B19"/>
    <w:rsid w:val="006E0E70"/>
    <w:rsid w:val="006E19F9"/>
    <w:rsid w:val="006E1BC6"/>
    <w:rsid w:val="006E2D95"/>
    <w:rsid w:val="006E54A4"/>
    <w:rsid w:val="006E5F0D"/>
    <w:rsid w:val="006E6A62"/>
    <w:rsid w:val="006E6F09"/>
    <w:rsid w:val="006F0575"/>
    <w:rsid w:val="006F07B1"/>
    <w:rsid w:val="006F0CB1"/>
    <w:rsid w:val="006F0E95"/>
    <w:rsid w:val="006F0ED9"/>
    <w:rsid w:val="006F3339"/>
    <w:rsid w:val="006F418E"/>
    <w:rsid w:val="006F4261"/>
    <w:rsid w:val="006F4C86"/>
    <w:rsid w:val="006F4E17"/>
    <w:rsid w:val="006F572B"/>
    <w:rsid w:val="006F5803"/>
    <w:rsid w:val="006F5F73"/>
    <w:rsid w:val="007015F0"/>
    <w:rsid w:val="0070197D"/>
    <w:rsid w:val="007026B2"/>
    <w:rsid w:val="00702F1C"/>
    <w:rsid w:val="00703578"/>
    <w:rsid w:val="0070389F"/>
    <w:rsid w:val="00704216"/>
    <w:rsid w:val="00704A67"/>
    <w:rsid w:val="00704FA5"/>
    <w:rsid w:val="00704FEA"/>
    <w:rsid w:val="0070595C"/>
    <w:rsid w:val="0070692F"/>
    <w:rsid w:val="00707853"/>
    <w:rsid w:val="0071078C"/>
    <w:rsid w:val="0071097C"/>
    <w:rsid w:val="00710E15"/>
    <w:rsid w:val="007116D0"/>
    <w:rsid w:val="00712399"/>
    <w:rsid w:val="00712568"/>
    <w:rsid w:val="0071264E"/>
    <w:rsid w:val="00712CCE"/>
    <w:rsid w:val="0071319B"/>
    <w:rsid w:val="00714924"/>
    <w:rsid w:val="00714973"/>
    <w:rsid w:val="00715A73"/>
    <w:rsid w:val="00715CFA"/>
    <w:rsid w:val="00716100"/>
    <w:rsid w:val="0071611F"/>
    <w:rsid w:val="00716BAD"/>
    <w:rsid w:val="00717C90"/>
    <w:rsid w:val="00720015"/>
    <w:rsid w:val="00720466"/>
    <w:rsid w:val="007209ED"/>
    <w:rsid w:val="00720AEE"/>
    <w:rsid w:val="00722D9A"/>
    <w:rsid w:val="00722E7D"/>
    <w:rsid w:val="00722F18"/>
    <w:rsid w:val="007230DA"/>
    <w:rsid w:val="0072355A"/>
    <w:rsid w:val="0072367A"/>
    <w:rsid w:val="007239B4"/>
    <w:rsid w:val="00724048"/>
    <w:rsid w:val="007243CE"/>
    <w:rsid w:val="00724DC8"/>
    <w:rsid w:val="00725327"/>
    <w:rsid w:val="0072633F"/>
    <w:rsid w:val="007263B3"/>
    <w:rsid w:val="00726C0F"/>
    <w:rsid w:val="0072721B"/>
    <w:rsid w:val="007277C6"/>
    <w:rsid w:val="00731134"/>
    <w:rsid w:val="007312D3"/>
    <w:rsid w:val="00731D69"/>
    <w:rsid w:val="0073212B"/>
    <w:rsid w:val="0073269D"/>
    <w:rsid w:val="0073285B"/>
    <w:rsid w:val="00733936"/>
    <w:rsid w:val="00733EE1"/>
    <w:rsid w:val="007341EA"/>
    <w:rsid w:val="00734539"/>
    <w:rsid w:val="0073610A"/>
    <w:rsid w:val="00736A47"/>
    <w:rsid w:val="00740101"/>
    <w:rsid w:val="00740E4C"/>
    <w:rsid w:val="0074160D"/>
    <w:rsid w:val="00741D3C"/>
    <w:rsid w:val="007420BC"/>
    <w:rsid w:val="007430D9"/>
    <w:rsid w:val="0074389B"/>
    <w:rsid w:val="00744286"/>
    <w:rsid w:val="007451AA"/>
    <w:rsid w:val="007451D1"/>
    <w:rsid w:val="00746322"/>
    <w:rsid w:val="0074749A"/>
    <w:rsid w:val="00747A6F"/>
    <w:rsid w:val="0075162B"/>
    <w:rsid w:val="00751B7D"/>
    <w:rsid w:val="0075236D"/>
    <w:rsid w:val="0075453E"/>
    <w:rsid w:val="00755F72"/>
    <w:rsid w:val="00757B8B"/>
    <w:rsid w:val="00760280"/>
    <w:rsid w:val="007606D5"/>
    <w:rsid w:val="00761B9F"/>
    <w:rsid w:val="00762601"/>
    <w:rsid w:val="007627EB"/>
    <w:rsid w:val="00763314"/>
    <w:rsid w:val="00763591"/>
    <w:rsid w:val="007637EE"/>
    <w:rsid w:val="00763F6B"/>
    <w:rsid w:val="007640A2"/>
    <w:rsid w:val="007640BF"/>
    <w:rsid w:val="007644BF"/>
    <w:rsid w:val="00765FAD"/>
    <w:rsid w:val="00766305"/>
    <w:rsid w:val="0076674F"/>
    <w:rsid w:val="00766977"/>
    <w:rsid w:val="00767A4B"/>
    <w:rsid w:val="00770530"/>
    <w:rsid w:val="00772626"/>
    <w:rsid w:val="00772891"/>
    <w:rsid w:val="00773497"/>
    <w:rsid w:val="0077381D"/>
    <w:rsid w:val="00773E70"/>
    <w:rsid w:val="00773F75"/>
    <w:rsid w:val="00774184"/>
    <w:rsid w:val="00774306"/>
    <w:rsid w:val="007759C3"/>
    <w:rsid w:val="00777041"/>
    <w:rsid w:val="00777070"/>
    <w:rsid w:val="0077741D"/>
    <w:rsid w:val="00777A86"/>
    <w:rsid w:val="00777BF0"/>
    <w:rsid w:val="007802F2"/>
    <w:rsid w:val="00780A33"/>
    <w:rsid w:val="0078198C"/>
    <w:rsid w:val="00781E23"/>
    <w:rsid w:val="00781F1A"/>
    <w:rsid w:val="0078228B"/>
    <w:rsid w:val="00782F13"/>
    <w:rsid w:val="00783D18"/>
    <w:rsid w:val="0078426C"/>
    <w:rsid w:val="00784588"/>
    <w:rsid w:val="0078476D"/>
    <w:rsid w:val="00784778"/>
    <w:rsid w:val="00784886"/>
    <w:rsid w:val="00786F18"/>
    <w:rsid w:val="0078792C"/>
    <w:rsid w:val="007903FA"/>
    <w:rsid w:val="007925FB"/>
    <w:rsid w:val="00793143"/>
    <w:rsid w:val="0079361D"/>
    <w:rsid w:val="00794185"/>
    <w:rsid w:val="00794576"/>
    <w:rsid w:val="00794BB6"/>
    <w:rsid w:val="0079517B"/>
    <w:rsid w:val="00795684"/>
    <w:rsid w:val="00795EC6"/>
    <w:rsid w:val="00796705"/>
    <w:rsid w:val="007971F8"/>
    <w:rsid w:val="00797EA7"/>
    <w:rsid w:val="007A0223"/>
    <w:rsid w:val="007A0429"/>
    <w:rsid w:val="007A1856"/>
    <w:rsid w:val="007A2454"/>
    <w:rsid w:val="007A24D0"/>
    <w:rsid w:val="007A315B"/>
    <w:rsid w:val="007A31CF"/>
    <w:rsid w:val="007A31E5"/>
    <w:rsid w:val="007A3522"/>
    <w:rsid w:val="007A47E1"/>
    <w:rsid w:val="007A512C"/>
    <w:rsid w:val="007A59BF"/>
    <w:rsid w:val="007A6F18"/>
    <w:rsid w:val="007A74EC"/>
    <w:rsid w:val="007A7561"/>
    <w:rsid w:val="007A7DD8"/>
    <w:rsid w:val="007B031E"/>
    <w:rsid w:val="007B0EF1"/>
    <w:rsid w:val="007B1323"/>
    <w:rsid w:val="007B1BFA"/>
    <w:rsid w:val="007B2476"/>
    <w:rsid w:val="007B2CEA"/>
    <w:rsid w:val="007B47E7"/>
    <w:rsid w:val="007B4A8F"/>
    <w:rsid w:val="007B506F"/>
    <w:rsid w:val="007B5581"/>
    <w:rsid w:val="007B5C1B"/>
    <w:rsid w:val="007B6AAD"/>
    <w:rsid w:val="007B6BD4"/>
    <w:rsid w:val="007B7438"/>
    <w:rsid w:val="007B748F"/>
    <w:rsid w:val="007B7CB9"/>
    <w:rsid w:val="007B7E3B"/>
    <w:rsid w:val="007C02B3"/>
    <w:rsid w:val="007C0582"/>
    <w:rsid w:val="007C093C"/>
    <w:rsid w:val="007C2060"/>
    <w:rsid w:val="007C20BB"/>
    <w:rsid w:val="007C31CB"/>
    <w:rsid w:val="007C330F"/>
    <w:rsid w:val="007C359F"/>
    <w:rsid w:val="007C3A71"/>
    <w:rsid w:val="007C3EA8"/>
    <w:rsid w:val="007C3EE8"/>
    <w:rsid w:val="007C4A43"/>
    <w:rsid w:val="007C4ABE"/>
    <w:rsid w:val="007C4B32"/>
    <w:rsid w:val="007C553B"/>
    <w:rsid w:val="007C55E5"/>
    <w:rsid w:val="007C5A3A"/>
    <w:rsid w:val="007C780E"/>
    <w:rsid w:val="007D014E"/>
    <w:rsid w:val="007D0289"/>
    <w:rsid w:val="007D0648"/>
    <w:rsid w:val="007D0F56"/>
    <w:rsid w:val="007D10AC"/>
    <w:rsid w:val="007D1613"/>
    <w:rsid w:val="007D23CE"/>
    <w:rsid w:val="007D3098"/>
    <w:rsid w:val="007D4D4E"/>
    <w:rsid w:val="007D58F2"/>
    <w:rsid w:val="007D5B00"/>
    <w:rsid w:val="007D5C68"/>
    <w:rsid w:val="007D6BE4"/>
    <w:rsid w:val="007D718B"/>
    <w:rsid w:val="007E2357"/>
    <w:rsid w:val="007E33C5"/>
    <w:rsid w:val="007E3831"/>
    <w:rsid w:val="007E397D"/>
    <w:rsid w:val="007E4187"/>
    <w:rsid w:val="007E5B5A"/>
    <w:rsid w:val="007E6E0F"/>
    <w:rsid w:val="007F15C4"/>
    <w:rsid w:val="007F1B80"/>
    <w:rsid w:val="007F2913"/>
    <w:rsid w:val="007F2ED3"/>
    <w:rsid w:val="007F36C3"/>
    <w:rsid w:val="007F3DD3"/>
    <w:rsid w:val="007F470E"/>
    <w:rsid w:val="007F50FD"/>
    <w:rsid w:val="007F528E"/>
    <w:rsid w:val="007F555F"/>
    <w:rsid w:val="007F6052"/>
    <w:rsid w:val="007F6461"/>
    <w:rsid w:val="007F79F4"/>
    <w:rsid w:val="007F7DF9"/>
    <w:rsid w:val="007F7F2C"/>
    <w:rsid w:val="008005AD"/>
    <w:rsid w:val="00800890"/>
    <w:rsid w:val="008009C9"/>
    <w:rsid w:val="00800D58"/>
    <w:rsid w:val="00800EDE"/>
    <w:rsid w:val="008010AD"/>
    <w:rsid w:val="008020E0"/>
    <w:rsid w:val="00802E9B"/>
    <w:rsid w:val="0080380A"/>
    <w:rsid w:val="00803F20"/>
    <w:rsid w:val="00803FD3"/>
    <w:rsid w:val="0080487C"/>
    <w:rsid w:val="0080635F"/>
    <w:rsid w:val="008079CF"/>
    <w:rsid w:val="00807D27"/>
    <w:rsid w:val="00807DE3"/>
    <w:rsid w:val="00811FC7"/>
    <w:rsid w:val="00812213"/>
    <w:rsid w:val="00812AC2"/>
    <w:rsid w:val="0081342E"/>
    <w:rsid w:val="0081447B"/>
    <w:rsid w:val="008152FC"/>
    <w:rsid w:val="008163FA"/>
    <w:rsid w:val="00820095"/>
    <w:rsid w:val="00820612"/>
    <w:rsid w:val="00822240"/>
    <w:rsid w:val="0082256B"/>
    <w:rsid w:val="008228F0"/>
    <w:rsid w:val="008240D0"/>
    <w:rsid w:val="008246C5"/>
    <w:rsid w:val="008264B5"/>
    <w:rsid w:val="00826987"/>
    <w:rsid w:val="00826C75"/>
    <w:rsid w:val="0083049A"/>
    <w:rsid w:val="0083060E"/>
    <w:rsid w:val="0083083F"/>
    <w:rsid w:val="008308BF"/>
    <w:rsid w:val="008315C3"/>
    <w:rsid w:val="0083166B"/>
    <w:rsid w:val="00831CEB"/>
    <w:rsid w:val="0083271C"/>
    <w:rsid w:val="00832967"/>
    <w:rsid w:val="00832F3A"/>
    <w:rsid w:val="008332AA"/>
    <w:rsid w:val="008336BD"/>
    <w:rsid w:val="00833BEC"/>
    <w:rsid w:val="00835EB1"/>
    <w:rsid w:val="00836399"/>
    <w:rsid w:val="008364AB"/>
    <w:rsid w:val="0083653C"/>
    <w:rsid w:val="00836957"/>
    <w:rsid w:val="00836A23"/>
    <w:rsid w:val="00836DB1"/>
    <w:rsid w:val="00837426"/>
    <w:rsid w:val="00837F2B"/>
    <w:rsid w:val="00841613"/>
    <w:rsid w:val="0084211A"/>
    <w:rsid w:val="00842405"/>
    <w:rsid w:val="00844C96"/>
    <w:rsid w:val="00844E2D"/>
    <w:rsid w:val="00845B01"/>
    <w:rsid w:val="00850D06"/>
    <w:rsid w:val="00851BE2"/>
    <w:rsid w:val="008529F4"/>
    <w:rsid w:val="008529FD"/>
    <w:rsid w:val="008548FC"/>
    <w:rsid w:val="00855403"/>
    <w:rsid w:val="00855494"/>
    <w:rsid w:val="00856AFE"/>
    <w:rsid w:val="0085786E"/>
    <w:rsid w:val="00860E1A"/>
    <w:rsid w:val="00861A5D"/>
    <w:rsid w:val="00862081"/>
    <w:rsid w:val="00862794"/>
    <w:rsid w:val="00862B6C"/>
    <w:rsid w:val="00864574"/>
    <w:rsid w:val="0086546B"/>
    <w:rsid w:val="008659CA"/>
    <w:rsid w:val="00865E43"/>
    <w:rsid w:val="008660CD"/>
    <w:rsid w:val="00866A4A"/>
    <w:rsid w:val="0086710E"/>
    <w:rsid w:val="00870518"/>
    <w:rsid w:val="00870604"/>
    <w:rsid w:val="00872774"/>
    <w:rsid w:val="00872E7E"/>
    <w:rsid w:val="008741D9"/>
    <w:rsid w:val="00874E39"/>
    <w:rsid w:val="00875310"/>
    <w:rsid w:val="00876034"/>
    <w:rsid w:val="0087744A"/>
    <w:rsid w:val="00880CD8"/>
    <w:rsid w:val="0088138F"/>
    <w:rsid w:val="00881C55"/>
    <w:rsid w:val="0088216D"/>
    <w:rsid w:val="00882643"/>
    <w:rsid w:val="00882CDD"/>
    <w:rsid w:val="00882DC1"/>
    <w:rsid w:val="0088346C"/>
    <w:rsid w:val="00883878"/>
    <w:rsid w:val="00883AE3"/>
    <w:rsid w:val="00883B1A"/>
    <w:rsid w:val="008860D6"/>
    <w:rsid w:val="00887349"/>
    <w:rsid w:val="0088754F"/>
    <w:rsid w:val="00887B5B"/>
    <w:rsid w:val="00890748"/>
    <w:rsid w:val="008909F2"/>
    <w:rsid w:val="00891CA5"/>
    <w:rsid w:val="00892012"/>
    <w:rsid w:val="0089218F"/>
    <w:rsid w:val="0089284E"/>
    <w:rsid w:val="00893087"/>
    <w:rsid w:val="008933FE"/>
    <w:rsid w:val="00893D0E"/>
    <w:rsid w:val="00895D68"/>
    <w:rsid w:val="008964C3"/>
    <w:rsid w:val="0089683E"/>
    <w:rsid w:val="008A004E"/>
    <w:rsid w:val="008A01A0"/>
    <w:rsid w:val="008A02A1"/>
    <w:rsid w:val="008A0C45"/>
    <w:rsid w:val="008A1B45"/>
    <w:rsid w:val="008A2299"/>
    <w:rsid w:val="008A42FA"/>
    <w:rsid w:val="008A4374"/>
    <w:rsid w:val="008A4453"/>
    <w:rsid w:val="008A451D"/>
    <w:rsid w:val="008A498A"/>
    <w:rsid w:val="008A53E1"/>
    <w:rsid w:val="008B0A83"/>
    <w:rsid w:val="008B16B1"/>
    <w:rsid w:val="008B18F4"/>
    <w:rsid w:val="008B21F5"/>
    <w:rsid w:val="008B32D5"/>
    <w:rsid w:val="008B32DB"/>
    <w:rsid w:val="008B363F"/>
    <w:rsid w:val="008B44ED"/>
    <w:rsid w:val="008B49CD"/>
    <w:rsid w:val="008B5BC5"/>
    <w:rsid w:val="008B5EA6"/>
    <w:rsid w:val="008B6596"/>
    <w:rsid w:val="008B6A65"/>
    <w:rsid w:val="008B6AA6"/>
    <w:rsid w:val="008B74CF"/>
    <w:rsid w:val="008C105B"/>
    <w:rsid w:val="008C2A42"/>
    <w:rsid w:val="008C2EF1"/>
    <w:rsid w:val="008C3B36"/>
    <w:rsid w:val="008C47DB"/>
    <w:rsid w:val="008C486A"/>
    <w:rsid w:val="008C4B70"/>
    <w:rsid w:val="008C4D33"/>
    <w:rsid w:val="008C5D00"/>
    <w:rsid w:val="008C68C9"/>
    <w:rsid w:val="008C6A3B"/>
    <w:rsid w:val="008C7569"/>
    <w:rsid w:val="008C7810"/>
    <w:rsid w:val="008D05C9"/>
    <w:rsid w:val="008D0D47"/>
    <w:rsid w:val="008D1A4F"/>
    <w:rsid w:val="008D2F19"/>
    <w:rsid w:val="008D2FCC"/>
    <w:rsid w:val="008D3443"/>
    <w:rsid w:val="008D4301"/>
    <w:rsid w:val="008D47A9"/>
    <w:rsid w:val="008D4AE3"/>
    <w:rsid w:val="008D51BE"/>
    <w:rsid w:val="008D567B"/>
    <w:rsid w:val="008D5C5B"/>
    <w:rsid w:val="008D5DA6"/>
    <w:rsid w:val="008D5E4C"/>
    <w:rsid w:val="008D6076"/>
    <w:rsid w:val="008D659B"/>
    <w:rsid w:val="008D74CF"/>
    <w:rsid w:val="008D7A99"/>
    <w:rsid w:val="008D7F99"/>
    <w:rsid w:val="008E018D"/>
    <w:rsid w:val="008E254B"/>
    <w:rsid w:val="008E2A5C"/>
    <w:rsid w:val="008E2C10"/>
    <w:rsid w:val="008E2F1F"/>
    <w:rsid w:val="008E3A09"/>
    <w:rsid w:val="008E49DC"/>
    <w:rsid w:val="008E51CA"/>
    <w:rsid w:val="008E738D"/>
    <w:rsid w:val="008E7912"/>
    <w:rsid w:val="008F0A43"/>
    <w:rsid w:val="008F122C"/>
    <w:rsid w:val="008F1AC5"/>
    <w:rsid w:val="008F462C"/>
    <w:rsid w:val="008F5391"/>
    <w:rsid w:val="008F57F5"/>
    <w:rsid w:val="008F5E49"/>
    <w:rsid w:val="008F5F54"/>
    <w:rsid w:val="008F7B2B"/>
    <w:rsid w:val="009007A1"/>
    <w:rsid w:val="00901208"/>
    <w:rsid w:val="00901404"/>
    <w:rsid w:val="0090223B"/>
    <w:rsid w:val="00902A18"/>
    <w:rsid w:val="00903270"/>
    <w:rsid w:val="00905258"/>
    <w:rsid w:val="009053AA"/>
    <w:rsid w:val="009057A8"/>
    <w:rsid w:val="00905951"/>
    <w:rsid w:val="00905A57"/>
    <w:rsid w:val="00905B46"/>
    <w:rsid w:val="00905C1F"/>
    <w:rsid w:val="00905C94"/>
    <w:rsid w:val="00905FB6"/>
    <w:rsid w:val="00907363"/>
    <w:rsid w:val="0090750B"/>
    <w:rsid w:val="00907873"/>
    <w:rsid w:val="00907ADC"/>
    <w:rsid w:val="00907B1A"/>
    <w:rsid w:val="00907EC8"/>
    <w:rsid w:val="00910DEB"/>
    <w:rsid w:val="009126FD"/>
    <w:rsid w:val="00912D35"/>
    <w:rsid w:val="009139A4"/>
    <w:rsid w:val="00914396"/>
    <w:rsid w:val="0091459A"/>
    <w:rsid w:val="00914C82"/>
    <w:rsid w:val="00914EE0"/>
    <w:rsid w:val="0091505E"/>
    <w:rsid w:val="009157A9"/>
    <w:rsid w:val="00915ADF"/>
    <w:rsid w:val="009160C2"/>
    <w:rsid w:val="009167C5"/>
    <w:rsid w:val="00916B74"/>
    <w:rsid w:val="00917001"/>
    <w:rsid w:val="009172DA"/>
    <w:rsid w:val="0092148D"/>
    <w:rsid w:val="00921D65"/>
    <w:rsid w:val="00921D66"/>
    <w:rsid w:val="0092251F"/>
    <w:rsid w:val="00922B85"/>
    <w:rsid w:val="00922FB4"/>
    <w:rsid w:val="009232AE"/>
    <w:rsid w:val="009238C0"/>
    <w:rsid w:val="00924390"/>
    <w:rsid w:val="00924562"/>
    <w:rsid w:val="0092459E"/>
    <w:rsid w:val="0092535A"/>
    <w:rsid w:val="009259CE"/>
    <w:rsid w:val="00925B36"/>
    <w:rsid w:val="0092601C"/>
    <w:rsid w:val="009303C0"/>
    <w:rsid w:val="0093212C"/>
    <w:rsid w:val="009328DB"/>
    <w:rsid w:val="00932CD6"/>
    <w:rsid w:val="009330DC"/>
    <w:rsid w:val="00933EE9"/>
    <w:rsid w:val="00934669"/>
    <w:rsid w:val="009349CD"/>
    <w:rsid w:val="009353CE"/>
    <w:rsid w:val="00935F31"/>
    <w:rsid w:val="009362B4"/>
    <w:rsid w:val="009365BB"/>
    <w:rsid w:val="00936AB7"/>
    <w:rsid w:val="00941C87"/>
    <w:rsid w:val="00941DB1"/>
    <w:rsid w:val="00944175"/>
    <w:rsid w:val="00944249"/>
    <w:rsid w:val="009445F0"/>
    <w:rsid w:val="00944CE3"/>
    <w:rsid w:val="00944DA9"/>
    <w:rsid w:val="00946C87"/>
    <w:rsid w:val="009473DB"/>
    <w:rsid w:val="009475F5"/>
    <w:rsid w:val="00950477"/>
    <w:rsid w:val="00950650"/>
    <w:rsid w:val="00951C07"/>
    <w:rsid w:val="00952333"/>
    <w:rsid w:val="0095302F"/>
    <w:rsid w:val="00954AB7"/>
    <w:rsid w:val="0095529B"/>
    <w:rsid w:val="00955B89"/>
    <w:rsid w:val="00956083"/>
    <w:rsid w:val="00956C8A"/>
    <w:rsid w:val="0095717F"/>
    <w:rsid w:val="00957E33"/>
    <w:rsid w:val="00960FAB"/>
    <w:rsid w:val="00960FAD"/>
    <w:rsid w:val="009614B6"/>
    <w:rsid w:val="009614BC"/>
    <w:rsid w:val="00961737"/>
    <w:rsid w:val="00962B0A"/>
    <w:rsid w:val="00962F37"/>
    <w:rsid w:val="00962F8D"/>
    <w:rsid w:val="0096488E"/>
    <w:rsid w:val="00964DC5"/>
    <w:rsid w:val="00964DF6"/>
    <w:rsid w:val="00965367"/>
    <w:rsid w:val="00966D9E"/>
    <w:rsid w:val="00966E7B"/>
    <w:rsid w:val="00966F99"/>
    <w:rsid w:val="00970DB0"/>
    <w:rsid w:val="00970ED9"/>
    <w:rsid w:val="00971CBC"/>
    <w:rsid w:val="00971D4C"/>
    <w:rsid w:val="00971F2F"/>
    <w:rsid w:val="00972B4D"/>
    <w:rsid w:val="00973C77"/>
    <w:rsid w:val="00975D35"/>
    <w:rsid w:val="00977464"/>
    <w:rsid w:val="00980EF6"/>
    <w:rsid w:val="0098110B"/>
    <w:rsid w:val="009816BF"/>
    <w:rsid w:val="00982862"/>
    <w:rsid w:val="0098300B"/>
    <w:rsid w:val="00983F45"/>
    <w:rsid w:val="009840B9"/>
    <w:rsid w:val="009840C9"/>
    <w:rsid w:val="009840ED"/>
    <w:rsid w:val="00984CB0"/>
    <w:rsid w:val="00984DFC"/>
    <w:rsid w:val="00986441"/>
    <w:rsid w:val="00987918"/>
    <w:rsid w:val="00991321"/>
    <w:rsid w:val="009914B2"/>
    <w:rsid w:val="00992602"/>
    <w:rsid w:val="00992B6C"/>
    <w:rsid w:val="00992C66"/>
    <w:rsid w:val="00993107"/>
    <w:rsid w:val="009948A9"/>
    <w:rsid w:val="009956F6"/>
    <w:rsid w:val="00996245"/>
    <w:rsid w:val="0099707B"/>
    <w:rsid w:val="0099794E"/>
    <w:rsid w:val="009A0818"/>
    <w:rsid w:val="009A10E2"/>
    <w:rsid w:val="009A2214"/>
    <w:rsid w:val="009A230A"/>
    <w:rsid w:val="009A38F0"/>
    <w:rsid w:val="009A3C36"/>
    <w:rsid w:val="009A4629"/>
    <w:rsid w:val="009A54BC"/>
    <w:rsid w:val="009A5CEA"/>
    <w:rsid w:val="009A68CB"/>
    <w:rsid w:val="009A711F"/>
    <w:rsid w:val="009A7184"/>
    <w:rsid w:val="009A71CB"/>
    <w:rsid w:val="009B1016"/>
    <w:rsid w:val="009B1BC7"/>
    <w:rsid w:val="009B225B"/>
    <w:rsid w:val="009B2692"/>
    <w:rsid w:val="009B2A5F"/>
    <w:rsid w:val="009B48D1"/>
    <w:rsid w:val="009B4C7E"/>
    <w:rsid w:val="009B5855"/>
    <w:rsid w:val="009B596D"/>
    <w:rsid w:val="009B5BE5"/>
    <w:rsid w:val="009B5CD7"/>
    <w:rsid w:val="009B5D21"/>
    <w:rsid w:val="009B5E4D"/>
    <w:rsid w:val="009B620E"/>
    <w:rsid w:val="009B75AB"/>
    <w:rsid w:val="009C0398"/>
    <w:rsid w:val="009C12E3"/>
    <w:rsid w:val="009C1A76"/>
    <w:rsid w:val="009C1B23"/>
    <w:rsid w:val="009C25EB"/>
    <w:rsid w:val="009C36D7"/>
    <w:rsid w:val="009C41A1"/>
    <w:rsid w:val="009C4AD0"/>
    <w:rsid w:val="009C4FB6"/>
    <w:rsid w:val="009C5BC0"/>
    <w:rsid w:val="009C64CE"/>
    <w:rsid w:val="009C697B"/>
    <w:rsid w:val="009D2F02"/>
    <w:rsid w:val="009D3679"/>
    <w:rsid w:val="009D5E7F"/>
    <w:rsid w:val="009D6057"/>
    <w:rsid w:val="009D6743"/>
    <w:rsid w:val="009D6797"/>
    <w:rsid w:val="009D7604"/>
    <w:rsid w:val="009D76DF"/>
    <w:rsid w:val="009E04E2"/>
    <w:rsid w:val="009E0511"/>
    <w:rsid w:val="009E0943"/>
    <w:rsid w:val="009E1255"/>
    <w:rsid w:val="009E255C"/>
    <w:rsid w:val="009E2AE1"/>
    <w:rsid w:val="009E2B56"/>
    <w:rsid w:val="009E2BB5"/>
    <w:rsid w:val="009E3561"/>
    <w:rsid w:val="009E3575"/>
    <w:rsid w:val="009E44A7"/>
    <w:rsid w:val="009E504F"/>
    <w:rsid w:val="009E56B6"/>
    <w:rsid w:val="009E5C89"/>
    <w:rsid w:val="009E7C7F"/>
    <w:rsid w:val="009E7C95"/>
    <w:rsid w:val="009F017A"/>
    <w:rsid w:val="009F12F7"/>
    <w:rsid w:val="009F13BC"/>
    <w:rsid w:val="009F197B"/>
    <w:rsid w:val="009F239C"/>
    <w:rsid w:val="009F3C4F"/>
    <w:rsid w:val="009F489E"/>
    <w:rsid w:val="009F48C3"/>
    <w:rsid w:val="009F60C1"/>
    <w:rsid w:val="009F758F"/>
    <w:rsid w:val="009F7985"/>
    <w:rsid w:val="00A00250"/>
    <w:rsid w:val="00A0128F"/>
    <w:rsid w:val="00A01308"/>
    <w:rsid w:val="00A016E8"/>
    <w:rsid w:val="00A01B2C"/>
    <w:rsid w:val="00A01EC0"/>
    <w:rsid w:val="00A01FF0"/>
    <w:rsid w:val="00A022A7"/>
    <w:rsid w:val="00A02638"/>
    <w:rsid w:val="00A037F5"/>
    <w:rsid w:val="00A03CAB"/>
    <w:rsid w:val="00A041DC"/>
    <w:rsid w:val="00A0431D"/>
    <w:rsid w:val="00A05E16"/>
    <w:rsid w:val="00A0638E"/>
    <w:rsid w:val="00A06D31"/>
    <w:rsid w:val="00A07909"/>
    <w:rsid w:val="00A079F5"/>
    <w:rsid w:val="00A07CF9"/>
    <w:rsid w:val="00A10E4A"/>
    <w:rsid w:val="00A11F1E"/>
    <w:rsid w:val="00A12BE3"/>
    <w:rsid w:val="00A13298"/>
    <w:rsid w:val="00A13410"/>
    <w:rsid w:val="00A14771"/>
    <w:rsid w:val="00A15401"/>
    <w:rsid w:val="00A15653"/>
    <w:rsid w:val="00A1700A"/>
    <w:rsid w:val="00A17115"/>
    <w:rsid w:val="00A17CF3"/>
    <w:rsid w:val="00A20344"/>
    <w:rsid w:val="00A20516"/>
    <w:rsid w:val="00A20C91"/>
    <w:rsid w:val="00A22699"/>
    <w:rsid w:val="00A2305D"/>
    <w:rsid w:val="00A246D9"/>
    <w:rsid w:val="00A24EA0"/>
    <w:rsid w:val="00A25036"/>
    <w:rsid w:val="00A2526B"/>
    <w:rsid w:val="00A25E20"/>
    <w:rsid w:val="00A27943"/>
    <w:rsid w:val="00A30B0D"/>
    <w:rsid w:val="00A32C0F"/>
    <w:rsid w:val="00A33765"/>
    <w:rsid w:val="00A33AED"/>
    <w:rsid w:val="00A35AE9"/>
    <w:rsid w:val="00A35B34"/>
    <w:rsid w:val="00A36652"/>
    <w:rsid w:val="00A36857"/>
    <w:rsid w:val="00A368E7"/>
    <w:rsid w:val="00A37B4B"/>
    <w:rsid w:val="00A37E52"/>
    <w:rsid w:val="00A40EBB"/>
    <w:rsid w:val="00A415B2"/>
    <w:rsid w:val="00A4305D"/>
    <w:rsid w:val="00A43487"/>
    <w:rsid w:val="00A43C85"/>
    <w:rsid w:val="00A44327"/>
    <w:rsid w:val="00A44546"/>
    <w:rsid w:val="00A44749"/>
    <w:rsid w:val="00A44BFB"/>
    <w:rsid w:val="00A45B98"/>
    <w:rsid w:val="00A462D3"/>
    <w:rsid w:val="00A467D2"/>
    <w:rsid w:val="00A476E8"/>
    <w:rsid w:val="00A50AF8"/>
    <w:rsid w:val="00A50C3A"/>
    <w:rsid w:val="00A5101B"/>
    <w:rsid w:val="00A51229"/>
    <w:rsid w:val="00A51E48"/>
    <w:rsid w:val="00A52419"/>
    <w:rsid w:val="00A53FC8"/>
    <w:rsid w:val="00A5466A"/>
    <w:rsid w:val="00A5471E"/>
    <w:rsid w:val="00A54EA9"/>
    <w:rsid w:val="00A550C3"/>
    <w:rsid w:val="00A56660"/>
    <w:rsid w:val="00A600EF"/>
    <w:rsid w:val="00A60FDB"/>
    <w:rsid w:val="00A61036"/>
    <w:rsid w:val="00A61908"/>
    <w:rsid w:val="00A62CE9"/>
    <w:rsid w:val="00A63BA6"/>
    <w:rsid w:val="00A648FA"/>
    <w:rsid w:val="00A64D7A"/>
    <w:rsid w:val="00A650AA"/>
    <w:rsid w:val="00A6561A"/>
    <w:rsid w:val="00A6584C"/>
    <w:rsid w:val="00A66A68"/>
    <w:rsid w:val="00A70748"/>
    <w:rsid w:val="00A715E8"/>
    <w:rsid w:val="00A72914"/>
    <w:rsid w:val="00A72B21"/>
    <w:rsid w:val="00A7382A"/>
    <w:rsid w:val="00A73860"/>
    <w:rsid w:val="00A74343"/>
    <w:rsid w:val="00A754EB"/>
    <w:rsid w:val="00A758F5"/>
    <w:rsid w:val="00A75BDE"/>
    <w:rsid w:val="00A77296"/>
    <w:rsid w:val="00A80704"/>
    <w:rsid w:val="00A816C3"/>
    <w:rsid w:val="00A833C1"/>
    <w:rsid w:val="00A83431"/>
    <w:rsid w:val="00A8398F"/>
    <w:rsid w:val="00A83A63"/>
    <w:rsid w:val="00A83B9E"/>
    <w:rsid w:val="00A83C8C"/>
    <w:rsid w:val="00A8512A"/>
    <w:rsid w:val="00A85942"/>
    <w:rsid w:val="00A85F44"/>
    <w:rsid w:val="00A86178"/>
    <w:rsid w:val="00A86338"/>
    <w:rsid w:val="00A86905"/>
    <w:rsid w:val="00A8690B"/>
    <w:rsid w:val="00A87143"/>
    <w:rsid w:val="00A878FC"/>
    <w:rsid w:val="00A90232"/>
    <w:rsid w:val="00A90BCF"/>
    <w:rsid w:val="00A92064"/>
    <w:rsid w:val="00A9227E"/>
    <w:rsid w:val="00A925DC"/>
    <w:rsid w:val="00A92949"/>
    <w:rsid w:val="00A92B4B"/>
    <w:rsid w:val="00A93476"/>
    <w:rsid w:val="00A9399E"/>
    <w:rsid w:val="00A93FD5"/>
    <w:rsid w:val="00A946E0"/>
    <w:rsid w:val="00A94D0B"/>
    <w:rsid w:val="00A95108"/>
    <w:rsid w:val="00A975DC"/>
    <w:rsid w:val="00A97BB0"/>
    <w:rsid w:val="00AA1668"/>
    <w:rsid w:val="00AA1EE8"/>
    <w:rsid w:val="00AA28D4"/>
    <w:rsid w:val="00AA3BD4"/>
    <w:rsid w:val="00AA40F3"/>
    <w:rsid w:val="00AA48D6"/>
    <w:rsid w:val="00AA58A4"/>
    <w:rsid w:val="00AA5EEC"/>
    <w:rsid w:val="00AA6E82"/>
    <w:rsid w:val="00AA6FEF"/>
    <w:rsid w:val="00AA7015"/>
    <w:rsid w:val="00AA7E64"/>
    <w:rsid w:val="00AB0809"/>
    <w:rsid w:val="00AB16AD"/>
    <w:rsid w:val="00AB1C31"/>
    <w:rsid w:val="00AB28B0"/>
    <w:rsid w:val="00AB3331"/>
    <w:rsid w:val="00AB35E5"/>
    <w:rsid w:val="00AB35F5"/>
    <w:rsid w:val="00AB3E79"/>
    <w:rsid w:val="00AB46EC"/>
    <w:rsid w:val="00AB4F39"/>
    <w:rsid w:val="00AB5289"/>
    <w:rsid w:val="00AB53BB"/>
    <w:rsid w:val="00AB5540"/>
    <w:rsid w:val="00AB692C"/>
    <w:rsid w:val="00AB6F10"/>
    <w:rsid w:val="00AB7381"/>
    <w:rsid w:val="00AC0070"/>
    <w:rsid w:val="00AC15DC"/>
    <w:rsid w:val="00AC1B8E"/>
    <w:rsid w:val="00AC288A"/>
    <w:rsid w:val="00AC2C5C"/>
    <w:rsid w:val="00AC3530"/>
    <w:rsid w:val="00AC4147"/>
    <w:rsid w:val="00AC473F"/>
    <w:rsid w:val="00AC4EC0"/>
    <w:rsid w:val="00AC55B8"/>
    <w:rsid w:val="00AC57F2"/>
    <w:rsid w:val="00AC5AAB"/>
    <w:rsid w:val="00AC65F5"/>
    <w:rsid w:val="00AC7B65"/>
    <w:rsid w:val="00AD03F0"/>
    <w:rsid w:val="00AD0BFF"/>
    <w:rsid w:val="00AD10D0"/>
    <w:rsid w:val="00AD19D3"/>
    <w:rsid w:val="00AD1F4B"/>
    <w:rsid w:val="00AD2CE7"/>
    <w:rsid w:val="00AD3973"/>
    <w:rsid w:val="00AD3B88"/>
    <w:rsid w:val="00AD41F9"/>
    <w:rsid w:val="00AD524D"/>
    <w:rsid w:val="00AD5795"/>
    <w:rsid w:val="00AD75A0"/>
    <w:rsid w:val="00AE035A"/>
    <w:rsid w:val="00AE0930"/>
    <w:rsid w:val="00AE103C"/>
    <w:rsid w:val="00AE10B7"/>
    <w:rsid w:val="00AE12EE"/>
    <w:rsid w:val="00AE13F4"/>
    <w:rsid w:val="00AE1FCD"/>
    <w:rsid w:val="00AE2670"/>
    <w:rsid w:val="00AE2E8F"/>
    <w:rsid w:val="00AE4459"/>
    <w:rsid w:val="00AE4A41"/>
    <w:rsid w:val="00AE52B3"/>
    <w:rsid w:val="00AE54A1"/>
    <w:rsid w:val="00AE555F"/>
    <w:rsid w:val="00AE564C"/>
    <w:rsid w:val="00AE5964"/>
    <w:rsid w:val="00AE68B2"/>
    <w:rsid w:val="00AE7369"/>
    <w:rsid w:val="00AE7B19"/>
    <w:rsid w:val="00AF06E9"/>
    <w:rsid w:val="00AF1829"/>
    <w:rsid w:val="00AF1859"/>
    <w:rsid w:val="00AF1F3C"/>
    <w:rsid w:val="00AF2D44"/>
    <w:rsid w:val="00AF34E9"/>
    <w:rsid w:val="00AF3E55"/>
    <w:rsid w:val="00AF5683"/>
    <w:rsid w:val="00AF65FE"/>
    <w:rsid w:val="00AF7772"/>
    <w:rsid w:val="00B01C94"/>
    <w:rsid w:val="00B022F2"/>
    <w:rsid w:val="00B027D8"/>
    <w:rsid w:val="00B02885"/>
    <w:rsid w:val="00B02DDB"/>
    <w:rsid w:val="00B04D01"/>
    <w:rsid w:val="00B05CF5"/>
    <w:rsid w:val="00B06D5D"/>
    <w:rsid w:val="00B077C6"/>
    <w:rsid w:val="00B07DAA"/>
    <w:rsid w:val="00B07EA7"/>
    <w:rsid w:val="00B07F6A"/>
    <w:rsid w:val="00B10ADA"/>
    <w:rsid w:val="00B1117A"/>
    <w:rsid w:val="00B114EF"/>
    <w:rsid w:val="00B1239E"/>
    <w:rsid w:val="00B12A4C"/>
    <w:rsid w:val="00B14AB2"/>
    <w:rsid w:val="00B14FF3"/>
    <w:rsid w:val="00B15441"/>
    <w:rsid w:val="00B15693"/>
    <w:rsid w:val="00B15910"/>
    <w:rsid w:val="00B15FC6"/>
    <w:rsid w:val="00B167C3"/>
    <w:rsid w:val="00B16AD8"/>
    <w:rsid w:val="00B16C40"/>
    <w:rsid w:val="00B1701A"/>
    <w:rsid w:val="00B17325"/>
    <w:rsid w:val="00B17464"/>
    <w:rsid w:val="00B17AAF"/>
    <w:rsid w:val="00B17E94"/>
    <w:rsid w:val="00B17F7C"/>
    <w:rsid w:val="00B20858"/>
    <w:rsid w:val="00B20CF3"/>
    <w:rsid w:val="00B20F49"/>
    <w:rsid w:val="00B21BB3"/>
    <w:rsid w:val="00B22680"/>
    <w:rsid w:val="00B2285D"/>
    <w:rsid w:val="00B22AB9"/>
    <w:rsid w:val="00B22D1A"/>
    <w:rsid w:val="00B22F23"/>
    <w:rsid w:val="00B24082"/>
    <w:rsid w:val="00B25186"/>
    <w:rsid w:val="00B25A61"/>
    <w:rsid w:val="00B2683B"/>
    <w:rsid w:val="00B26F11"/>
    <w:rsid w:val="00B2738E"/>
    <w:rsid w:val="00B2799D"/>
    <w:rsid w:val="00B30113"/>
    <w:rsid w:val="00B307EE"/>
    <w:rsid w:val="00B32168"/>
    <w:rsid w:val="00B327F5"/>
    <w:rsid w:val="00B32E45"/>
    <w:rsid w:val="00B33791"/>
    <w:rsid w:val="00B337DF"/>
    <w:rsid w:val="00B34784"/>
    <w:rsid w:val="00B34FE0"/>
    <w:rsid w:val="00B355B7"/>
    <w:rsid w:val="00B3604E"/>
    <w:rsid w:val="00B3674A"/>
    <w:rsid w:val="00B376E3"/>
    <w:rsid w:val="00B379AA"/>
    <w:rsid w:val="00B4168E"/>
    <w:rsid w:val="00B416A2"/>
    <w:rsid w:val="00B41CE0"/>
    <w:rsid w:val="00B4217E"/>
    <w:rsid w:val="00B4252E"/>
    <w:rsid w:val="00B42C0E"/>
    <w:rsid w:val="00B4415E"/>
    <w:rsid w:val="00B44B5C"/>
    <w:rsid w:val="00B45272"/>
    <w:rsid w:val="00B4753C"/>
    <w:rsid w:val="00B47E75"/>
    <w:rsid w:val="00B50C25"/>
    <w:rsid w:val="00B50C72"/>
    <w:rsid w:val="00B52096"/>
    <w:rsid w:val="00B522A7"/>
    <w:rsid w:val="00B52B82"/>
    <w:rsid w:val="00B545A8"/>
    <w:rsid w:val="00B55B85"/>
    <w:rsid w:val="00B564AA"/>
    <w:rsid w:val="00B56542"/>
    <w:rsid w:val="00B56B80"/>
    <w:rsid w:val="00B57122"/>
    <w:rsid w:val="00B6045A"/>
    <w:rsid w:val="00B60CEA"/>
    <w:rsid w:val="00B61C91"/>
    <w:rsid w:val="00B629E0"/>
    <w:rsid w:val="00B643BB"/>
    <w:rsid w:val="00B64BCF"/>
    <w:rsid w:val="00B66A42"/>
    <w:rsid w:val="00B66FDB"/>
    <w:rsid w:val="00B674B8"/>
    <w:rsid w:val="00B6768D"/>
    <w:rsid w:val="00B679E0"/>
    <w:rsid w:val="00B67CFA"/>
    <w:rsid w:val="00B70135"/>
    <w:rsid w:val="00B70282"/>
    <w:rsid w:val="00B709FA"/>
    <w:rsid w:val="00B723F5"/>
    <w:rsid w:val="00B72E5A"/>
    <w:rsid w:val="00B745B9"/>
    <w:rsid w:val="00B74781"/>
    <w:rsid w:val="00B749D6"/>
    <w:rsid w:val="00B7562C"/>
    <w:rsid w:val="00B769C5"/>
    <w:rsid w:val="00B76B74"/>
    <w:rsid w:val="00B8084A"/>
    <w:rsid w:val="00B80A38"/>
    <w:rsid w:val="00B80D54"/>
    <w:rsid w:val="00B80F13"/>
    <w:rsid w:val="00B81087"/>
    <w:rsid w:val="00B81264"/>
    <w:rsid w:val="00B8196E"/>
    <w:rsid w:val="00B83427"/>
    <w:rsid w:val="00B840B7"/>
    <w:rsid w:val="00B85558"/>
    <w:rsid w:val="00B85728"/>
    <w:rsid w:val="00B85AE5"/>
    <w:rsid w:val="00B863E0"/>
    <w:rsid w:val="00B86967"/>
    <w:rsid w:val="00B872F4"/>
    <w:rsid w:val="00B874A6"/>
    <w:rsid w:val="00B87AF0"/>
    <w:rsid w:val="00B87C71"/>
    <w:rsid w:val="00B87F3F"/>
    <w:rsid w:val="00B90464"/>
    <w:rsid w:val="00B91459"/>
    <w:rsid w:val="00B923E1"/>
    <w:rsid w:val="00B93243"/>
    <w:rsid w:val="00B940DE"/>
    <w:rsid w:val="00B9455C"/>
    <w:rsid w:val="00B950CD"/>
    <w:rsid w:val="00B96DAC"/>
    <w:rsid w:val="00B9771E"/>
    <w:rsid w:val="00B97875"/>
    <w:rsid w:val="00BA087C"/>
    <w:rsid w:val="00BA0B9A"/>
    <w:rsid w:val="00BA1026"/>
    <w:rsid w:val="00BA16A7"/>
    <w:rsid w:val="00BA2304"/>
    <w:rsid w:val="00BA25B9"/>
    <w:rsid w:val="00BA2BA0"/>
    <w:rsid w:val="00BA3A2F"/>
    <w:rsid w:val="00BA4D73"/>
    <w:rsid w:val="00BA60FB"/>
    <w:rsid w:val="00BB0888"/>
    <w:rsid w:val="00BB0BF3"/>
    <w:rsid w:val="00BB0DF4"/>
    <w:rsid w:val="00BB198C"/>
    <w:rsid w:val="00BB5121"/>
    <w:rsid w:val="00BB5B13"/>
    <w:rsid w:val="00BB5C74"/>
    <w:rsid w:val="00BB6574"/>
    <w:rsid w:val="00BB6AB5"/>
    <w:rsid w:val="00BC0C07"/>
    <w:rsid w:val="00BC0E92"/>
    <w:rsid w:val="00BC1E39"/>
    <w:rsid w:val="00BC3319"/>
    <w:rsid w:val="00BC3A74"/>
    <w:rsid w:val="00BC3B2D"/>
    <w:rsid w:val="00BC3DEB"/>
    <w:rsid w:val="00BC4BE2"/>
    <w:rsid w:val="00BC4CAF"/>
    <w:rsid w:val="00BC768C"/>
    <w:rsid w:val="00BD002F"/>
    <w:rsid w:val="00BD1370"/>
    <w:rsid w:val="00BD245F"/>
    <w:rsid w:val="00BD29E9"/>
    <w:rsid w:val="00BD3077"/>
    <w:rsid w:val="00BD3A74"/>
    <w:rsid w:val="00BD3B06"/>
    <w:rsid w:val="00BD4380"/>
    <w:rsid w:val="00BD4728"/>
    <w:rsid w:val="00BD4C32"/>
    <w:rsid w:val="00BD577F"/>
    <w:rsid w:val="00BD5B7F"/>
    <w:rsid w:val="00BD722B"/>
    <w:rsid w:val="00BD74DB"/>
    <w:rsid w:val="00BD77FC"/>
    <w:rsid w:val="00BE058E"/>
    <w:rsid w:val="00BE07B1"/>
    <w:rsid w:val="00BE2229"/>
    <w:rsid w:val="00BE2BA9"/>
    <w:rsid w:val="00BE31D2"/>
    <w:rsid w:val="00BE320F"/>
    <w:rsid w:val="00BE3FCB"/>
    <w:rsid w:val="00BE4D68"/>
    <w:rsid w:val="00BE4E52"/>
    <w:rsid w:val="00BE557D"/>
    <w:rsid w:val="00BE590B"/>
    <w:rsid w:val="00BE6126"/>
    <w:rsid w:val="00BE6781"/>
    <w:rsid w:val="00BE7DD7"/>
    <w:rsid w:val="00BF00DC"/>
    <w:rsid w:val="00BF0AA0"/>
    <w:rsid w:val="00BF1326"/>
    <w:rsid w:val="00BF1ED7"/>
    <w:rsid w:val="00BF2CDB"/>
    <w:rsid w:val="00BF3195"/>
    <w:rsid w:val="00BF376A"/>
    <w:rsid w:val="00BF3D16"/>
    <w:rsid w:val="00BF3DB2"/>
    <w:rsid w:val="00BF51E5"/>
    <w:rsid w:val="00BF52CB"/>
    <w:rsid w:val="00BF5737"/>
    <w:rsid w:val="00BF5808"/>
    <w:rsid w:val="00BF5A25"/>
    <w:rsid w:val="00BF5A6E"/>
    <w:rsid w:val="00BF6DC0"/>
    <w:rsid w:val="00BF74AD"/>
    <w:rsid w:val="00BF7B7D"/>
    <w:rsid w:val="00C00CDA"/>
    <w:rsid w:val="00C0227C"/>
    <w:rsid w:val="00C028B4"/>
    <w:rsid w:val="00C02A5A"/>
    <w:rsid w:val="00C02E3B"/>
    <w:rsid w:val="00C0457B"/>
    <w:rsid w:val="00C04E22"/>
    <w:rsid w:val="00C05028"/>
    <w:rsid w:val="00C0541D"/>
    <w:rsid w:val="00C0550E"/>
    <w:rsid w:val="00C055EE"/>
    <w:rsid w:val="00C05BB7"/>
    <w:rsid w:val="00C06D8D"/>
    <w:rsid w:val="00C071E3"/>
    <w:rsid w:val="00C07D16"/>
    <w:rsid w:val="00C07E2B"/>
    <w:rsid w:val="00C101E6"/>
    <w:rsid w:val="00C1049B"/>
    <w:rsid w:val="00C10BCD"/>
    <w:rsid w:val="00C1152D"/>
    <w:rsid w:val="00C12821"/>
    <w:rsid w:val="00C13A47"/>
    <w:rsid w:val="00C13F30"/>
    <w:rsid w:val="00C146A1"/>
    <w:rsid w:val="00C15EEC"/>
    <w:rsid w:val="00C1602B"/>
    <w:rsid w:val="00C16816"/>
    <w:rsid w:val="00C17989"/>
    <w:rsid w:val="00C20097"/>
    <w:rsid w:val="00C20AC2"/>
    <w:rsid w:val="00C21749"/>
    <w:rsid w:val="00C2325C"/>
    <w:rsid w:val="00C2485E"/>
    <w:rsid w:val="00C252D9"/>
    <w:rsid w:val="00C25EAB"/>
    <w:rsid w:val="00C25FE6"/>
    <w:rsid w:val="00C26510"/>
    <w:rsid w:val="00C269A7"/>
    <w:rsid w:val="00C3022A"/>
    <w:rsid w:val="00C311EE"/>
    <w:rsid w:val="00C311F4"/>
    <w:rsid w:val="00C312FF"/>
    <w:rsid w:val="00C31F2F"/>
    <w:rsid w:val="00C32547"/>
    <w:rsid w:val="00C32F75"/>
    <w:rsid w:val="00C33E3B"/>
    <w:rsid w:val="00C348A1"/>
    <w:rsid w:val="00C34A80"/>
    <w:rsid w:val="00C34D9C"/>
    <w:rsid w:val="00C34F56"/>
    <w:rsid w:val="00C35757"/>
    <w:rsid w:val="00C363B9"/>
    <w:rsid w:val="00C3655B"/>
    <w:rsid w:val="00C36A9A"/>
    <w:rsid w:val="00C375CE"/>
    <w:rsid w:val="00C37741"/>
    <w:rsid w:val="00C407B7"/>
    <w:rsid w:val="00C410A2"/>
    <w:rsid w:val="00C411AF"/>
    <w:rsid w:val="00C42C11"/>
    <w:rsid w:val="00C42C90"/>
    <w:rsid w:val="00C42DB0"/>
    <w:rsid w:val="00C44C35"/>
    <w:rsid w:val="00C454D6"/>
    <w:rsid w:val="00C46560"/>
    <w:rsid w:val="00C469EC"/>
    <w:rsid w:val="00C47AEF"/>
    <w:rsid w:val="00C51AFC"/>
    <w:rsid w:val="00C52DAD"/>
    <w:rsid w:val="00C539F6"/>
    <w:rsid w:val="00C53FAC"/>
    <w:rsid w:val="00C54DFB"/>
    <w:rsid w:val="00C55BA9"/>
    <w:rsid w:val="00C55BAA"/>
    <w:rsid w:val="00C561E5"/>
    <w:rsid w:val="00C56835"/>
    <w:rsid w:val="00C57069"/>
    <w:rsid w:val="00C572A6"/>
    <w:rsid w:val="00C57513"/>
    <w:rsid w:val="00C57984"/>
    <w:rsid w:val="00C60665"/>
    <w:rsid w:val="00C60E0D"/>
    <w:rsid w:val="00C61BD4"/>
    <w:rsid w:val="00C64728"/>
    <w:rsid w:val="00C6479C"/>
    <w:rsid w:val="00C647AB"/>
    <w:rsid w:val="00C64BB8"/>
    <w:rsid w:val="00C64C50"/>
    <w:rsid w:val="00C652D3"/>
    <w:rsid w:val="00C653BA"/>
    <w:rsid w:val="00C65BEC"/>
    <w:rsid w:val="00C65F71"/>
    <w:rsid w:val="00C66C56"/>
    <w:rsid w:val="00C674A8"/>
    <w:rsid w:val="00C67E1D"/>
    <w:rsid w:val="00C709DA"/>
    <w:rsid w:val="00C70DF0"/>
    <w:rsid w:val="00C71671"/>
    <w:rsid w:val="00C726C7"/>
    <w:rsid w:val="00C72B1F"/>
    <w:rsid w:val="00C74761"/>
    <w:rsid w:val="00C74D26"/>
    <w:rsid w:val="00C75792"/>
    <w:rsid w:val="00C763F8"/>
    <w:rsid w:val="00C77618"/>
    <w:rsid w:val="00C807FA"/>
    <w:rsid w:val="00C80DB0"/>
    <w:rsid w:val="00C81C51"/>
    <w:rsid w:val="00C826B0"/>
    <w:rsid w:val="00C8353D"/>
    <w:rsid w:val="00C8528C"/>
    <w:rsid w:val="00C8596B"/>
    <w:rsid w:val="00C87005"/>
    <w:rsid w:val="00C87381"/>
    <w:rsid w:val="00C877E3"/>
    <w:rsid w:val="00C904A9"/>
    <w:rsid w:val="00C9073D"/>
    <w:rsid w:val="00C91B29"/>
    <w:rsid w:val="00C91CEB"/>
    <w:rsid w:val="00C920EA"/>
    <w:rsid w:val="00C922FA"/>
    <w:rsid w:val="00C9294B"/>
    <w:rsid w:val="00C93531"/>
    <w:rsid w:val="00C94108"/>
    <w:rsid w:val="00C94310"/>
    <w:rsid w:val="00C946AD"/>
    <w:rsid w:val="00C94F87"/>
    <w:rsid w:val="00C9560F"/>
    <w:rsid w:val="00C95ABE"/>
    <w:rsid w:val="00C9661C"/>
    <w:rsid w:val="00C9692D"/>
    <w:rsid w:val="00C96AA8"/>
    <w:rsid w:val="00C97595"/>
    <w:rsid w:val="00CA10D1"/>
    <w:rsid w:val="00CA1765"/>
    <w:rsid w:val="00CA1810"/>
    <w:rsid w:val="00CA236B"/>
    <w:rsid w:val="00CA3617"/>
    <w:rsid w:val="00CA3897"/>
    <w:rsid w:val="00CA406F"/>
    <w:rsid w:val="00CA4E4D"/>
    <w:rsid w:val="00CA5356"/>
    <w:rsid w:val="00CA6209"/>
    <w:rsid w:val="00CA7102"/>
    <w:rsid w:val="00CA737D"/>
    <w:rsid w:val="00CA7D73"/>
    <w:rsid w:val="00CA7FC9"/>
    <w:rsid w:val="00CB1057"/>
    <w:rsid w:val="00CB13CB"/>
    <w:rsid w:val="00CB2C36"/>
    <w:rsid w:val="00CB3604"/>
    <w:rsid w:val="00CB4149"/>
    <w:rsid w:val="00CB46E4"/>
    <w:rsid w:val="00CB4D1F"/>
    <w:rsid w:val="00CB570E"/>
    <w:rsid w:val="00CB6BB7"/>
    <w:rsid w:val="00CB7207"/>
    <w:rsid w:val="00CB7CE5"/>
    <w:rsid w:val="00CC2497"/>
    <w:rsid w:val="00CC2904"/>
    <w:rsid w:val="00CC35AF"/>
    <w:rsid w:val="00CC3731"/>
    <w:rsid w:val="00CC3CC3"/>
    <w:rsid w:val="00CC459A"/>
    <w:rsid w:val="00CC4A79"/>
    <w:rsid w:val="00CC53FE"/>
    <w:rsid w:val="00CC5B20"/>
    <w:rsid w:val="00CC6059"/>
    <w:rsid w:val="00CC74F0"/>
    <w:rsid w:val="00CC7620"/>
    <w:rsid w:val="00CC7E52"/>
    <w:rsid w:val="00CC7FE0"/>
    <w:rsid w:val="00CD07B8"/>
    <w:rsid w:val="00CD147B"/>
    <w:rsid w:val="00CD1BF5"/>
    <w:rsid w:val="00CD1E39"/>
    <w:rsid w:val="00CD23D5"/>
    <w:rsid w:val="00CD25AE"/>
    <w:rsid w:val="00CD2C72"/>
    <w:rsid w:val="00CD3696"/>
    <w:rsid w:val="00CD48C0"/>
    <w:rsid w:val="00CD4A2E"/>
    <w:rsid w:val="00CD4E2E"/>
    <w:rsid w:val="00CD5A48"/>
    <w:rsid w:val="00CD6CFC"/>
    <w:rsid w:val="00CD7872"/>
    <w:rsid w:val="00CE01F5"/>
    <w:rsid w:val="00CE0CF3"/>
    <w:rsid w:val="00CE1D64"/>
    <w:rsid w:val="00CE2241"/>
    <w:rsid w:val="00CE3223"/>
    <w:rsid w:val="00CE396E"/>
    <w:rsid w:val="00CE53FB"/>
    <w:rsid w:val="00CE66A1"/>
    <w:rsid w:val="00CE7343"/>
    <w:rsid w:val="00CF0CC1"/>
    <w:rsid w:val="00CF1648"/>
    <w:rsid w:val="00CF16BC"/>
    <w:rsid w:val="00CF2435"/>
    <w:rsid w:val="00CF2DBE"/>
    <w:rsid w:val="00CF2FEB"/>
    <w:rsid w:val="00CF310F"/>
    <w:rsid w:val="00CF37C1"/>
    <w:rsid w:val="00CF3F90"/>
    <w:rsid w:val="00CF4299"/>
    <w:rsid w:val="00CF4F98"/>
    <w:rsid w:val="00CF59E0"/>
    <w:rsid w:val="00CF751A"/>
    <w:rsid w:val="00CF797A"/>
    <w:rsid w:val="00D00A7F"/>
    <w:rsid w:val="00D00D32"/>
    <w:rsid w:val="00D019E4"/>
    <w:rsid w:val="00D0313E"/>
    <w:rsid w:val="00D03CFA"/>
    <w:rsid w:val="00D04A68"/>
    <w:rsid w:val="00D0566F"/>
    <w:rsid w:val="00D066DA"/>
    <w:rsid w:val="00D06A0D"/>
    <w:rsid w:val="00D1058A"/>
    <w:rsid w:val="00D10B21"/>
    <w:rsid w:val="00D110D7"/>
    <w:rsid w:val="00D1121B"/>
    <w:rsid w:val="00D11640"/>
    <w:rsid w:val="00D11DF3"/>
    <w:rsid w:val="00D121C9"/>
    <w:rsid w:val="00D13430"/>
    <w:rsid w:val="00D13909"/>
    <w:rsid w:val="00D146BB"/>
    <w:rsid w:val="00D14752"/>
    <w:rsid w:val="00D15D71"/>
    <w:rsid w:val="00D16AFC"/>
    <w:rsid w:val="00D20533"/>
    <w:rsid w:val="00D2184B"/>
    <w:rsid w:val="00D23186"/>
    <w:rsid w:val="00D236C5"/>
    <w:rsid w:val="00D23D5D"/>
    <w:rsid w:val="00D2402B"/>
    <w:rsid w:val="00D24834"/>
    <w:rsid w:val="00D249C1"/>
    <w:rsid w:val="00D24CB9"/>
    <w:rsid w:val="00D25311"/>
    <w:rsid w:val="00D258CB"/>
    <w:rsid w:val="00D25AE9"/>
    <w:rsid w:val="00D26ADC"/>
    <w:rsid w:val="00D271BF"/>
    <w:rsid w:val="00D2725E"/>
    <w:rsid w:val="00D2777F"/>
    <w:rsid w:val="00D3016D"/>
    <w:rsid w:val="00D30612"/>
    <w:rsid w:val="00D30E08"/>
    <w:rsid w:val="00D3135C"/>
    <w:rsid w:val="00D3201B"/>
    <w:rsid w:val="00D32157"/>
    <w:rsid w:val="00D32B67"/>
    <w:rsid w:val="00D32F26"/>
    <w:rsid w:val="00D3394B"/>
    <w:rsid w:val="00D33CDB"/>
    <w:rsid w:val="00D34324"/>
    <w:rsid w:val="00D34483"/>
    <w:rsid w:val="00D3522A"/>
    <w:rsid w:val="00D3525E"/>
    <w:rsid w:val="00D3543E"/>
    <w:rsid w:val="00D354AC"/>
    <w:rsid w:val="00D35B58"/>
    <w:rsid w:val="00D40B43"/>
    <w:rsid w:val="00D41DAB"/>
    <w:rsid w:val="00D4247C"/>
    <w:rsid w:val="00D429BA"/>
    <w:rsid w:val="00D42AB4"/>
    <w:rsid w:val="00D442DB"/>
    <w:rsid w:val="00D45115"/>
    <w:rsid w:val="00D45CFD"/>
    <w:rsid w:val="00D478FC"/>
    <w:rsid w:val="00D47D11"/>
    <w:rsid w:val="00D47E42"/>
    <w:rsid w:val="00D5078E"/>
    <w:rsid w:val="00D50831"/>
    <w:rsid w:val="00D51537"/>
    <w:rsid w:val="00D519D5"/>
    <w:rsid w:val="00D5208E"/>
    <w:rsid w:val="00D54875"/>
    <w:rsid w:val="00D54903"/>
    <w:rsid w:val="00D554FC"/>
    <w:rsid w:val="00D57C1A"/>
    <w:rsid w:val="00D57D26"/>
    <w:rsid w:val="00D6025E"/>
    <w:rsid w:val="00D605B5"/>
    <w:rsid w:val="00D612AB"/>
    <w:rsid w:val="00D6297E"/>
    <w:rsid w:val="00D62B16"/>
    <w:rsid w:val="00D631DC"/>
    <w:rsid w:val="00D6338C"/>
    <w:rsid w:val="00D63DF8"/>
    <w:rsid w:val="00D64113"/>
    <w:rsid w:val="00D6416C"/>
    <w:rsid w:val="00D64B2C"/>
    <w:rsid w:val="00D64F7D"/>
    <w:rsid w:val="00D65353"/>
    <w:rsid w:val="00D6539C"/>
    <w:rsid w:val="00D70156"/>
    <w:rsid w:val="00D711F4"/>
    <w:rsid w:val="00D71254"/>
    <w:rsid w:val="00D71E48"/>
    <w:rsid w:val="00D725D2"/>
    <w:rsid w:val="00D73F2D"/>
    <w:rsid w:val="00D74029"/>
    <w:rsid w:val="00D741D7"/>
    <w:rsid w:val="00D74587"/>
    <w:rsid w:val="00D74BED"/>
    <w:rsid w:val="00D75712"/>
    <w:rsid w:val="00D758FC"/>
    <w:rsid w:val="00D75EDB"/>
    <w:rsid w:val="00D76B94"/>
    <w:rsid w:val="00D77319"/>
    <w:rsid w:val="00D7774D"/>
    <w:rsid w:val="00D77C33"/>
    <w:rsid w:val="00D80556"/>
    <w:rsid w:val="00D824E0"/>
    <w:rsid w:val="00D82EE4"/>
    <w:rsid w:val="00D8376C"/>
    <w:rsid w:val="00D837BF"/>
    <w:rsid w:val="00D8383B"/>
    <w:rsid w:val="00D83881"/>
    <w:rsid w:val="00D8463F"/>
    <w:rsid w:val="00D875A4"/>
    <w:rsid w:val="00D87611"/>
    <w:rsid w:val="00D87A73"/>
    <w:rsid w:val="00D90ACC"/>
    <w:rsid w:val="00D90F00"/>
    <w:rsid w:val="00D91347"/>
    <w:rsid w:val="00D915C2"/>
    <w:rsid w:val="00D925B9"/>
    <w:rsid w:val="00D943EC"/>
    <w:rsid w:val="00D9481C"/>
    <w:rsid w:val="00D94DF9"/>
    <w:rsid w:val="00D94F83"/>
    <w:rsid w:val="00D9543C"/>
    <w:rsid w:val="00D95BC3"/>
    <w:rsid w:val="00D95BD3"/>
    <w:rsid w:val="00D95DB4"/>
    <w:rsid w:val="00D97364"/>
    <w:rsid w:val="00D97854"/>
    <w:rsid w:val="00D97FD6"/>
    <w:rsid w:val="00DA0097"/>
    <w:rsid w:val="00DA03BF"/>
    <w:rsid w:val="00DA0DB7"/>
    <w:rsid w:val="00DA1621"/>
    <w:rsid w:val="00DA1F5B"/>
    <w:rsid w:val="00DA2AA1"/>
    <w:rsid w:val="00DA2EAE"/>
    <w:rsid w:val="00DA31A0"/>
    <w:rsid w:val="00DA413A"/>
    <w:rsid w:val="00DA4511"/>
    <w:rsid w:val="00DA4552"/>
    <w:rsid w:val="00DA55A7"/>
    <w:rsid w:val="00DA6013"/>
    <w:rsid w:val="00DA6819"/>
    <w:rsid w:val="00DA692B"/>
    <w:rsid w:val="00DB163A"/>
    <w:rsid w:val="00DB1863"/>
    <w:rsid w:val="00DB1D59"/>
    <w:rsid w:val="00DB2EBD"/>
    <w:rsid w:val="00DB3966"/>
    <w:rsid w:val="00DB3DD3"/>
    <w:rsid w:val="00DB50B8"/>
    <w:rsid w:val="00DB5876"/>
    <w:rsid w:val="00DB61F8"/>
    <w:rsid w:val="00DB673F"/>
    <w:rsid w:val="00DB6841"/>
    <w:rsid w:val="00DB7258"/>
    <w:rsid w:val="00DB7513"/>
    <w:rsid w:val="00DC0D95"/>
    <w:rsid w:val="00DC0FF9"/>
    <w:rsid w:val="00DC1591"/>
    <w:rsid w:val="00DC1A61"/>
    <w:rsid w:val="00DC2B95"/>
    <w:rsid w:val="00DC2C28"/>
    <w:rsid w:val="00DC2FAE"/>
    <w:rsid w:val="00DC335B"/>
    <w:rsid w:val="00DC37A3"/>
    <w:rsid w:val="00DC3A38"/>
    <w:rsid w:val="00DC3C97"/>
    <w:rsid w:val="00DC3FFF"/>
    <w:rsid w:val="00DC4FCE"/>
    <w:rsid w:val="00DC5084"/>
    <w:rsid w:val="00DC5766"/>
    <w:rsid w:val="00DC5E41"/>
    <w:rsid w:val="00DC6435"/>
    <w:rsid w:val="00DC6478"/>
    <w:rsid w:val="00DC73C4"/>
    <w:rsid w:val="00DC768C"/>
    <w:rsid w:val="00DC7ED5"/>
    <w:rsid w:val="00DD0034"/>
    <w:rsid w:val="00DD10D1"/>
    <w:rsid w:val="00DD12E4"/>
    <w:rsid w:val="00DD133F"/>
    <w:rsid w:val="00DD1409"/>
    <w:rsid w:val="00DD1862"/>
    <w:rsid w:val="00DD264F"/>
    <w:rsid w:val="00DD2EAF"/>
    <w:rsid w:val="00DD353E"/>
    <w:rsid w:val="00DD3FF4"/>
    <w:rsid w:val="00DD426B"/>
    <w:rsid w:val="00DD48B8"/>
    <w:rsid w:val="00DD5F22"/>
    <w:rsid w:val="00DD79EE"/>
    <w:rsid w:val="00DD7BD1"/>
    <w:rsid w:val="00DE068B"/>
    <w:rsid w:val="00DE0FB4"/>
    <w:rsid w:val="00DE232B"/>
    <w:rsid w:val="00DE2B4D"/>
    <w:rsid w:val="00DE360D"/>
    <w:rsid w:val="00DE4B46"/>
    <w:rsid w:val="00DE5924"/>
    <w:rsid w:val="00DE5B7F"/>
    <w:rsid w:val="00DE604C"/>
    <w:rsid w:val="00DE74D4"/>
    <w:rsid w:val="00DE7649"/>
    <w:rsid w:val="00DE7693"/>
    <w:rsid w:val="00DF0063"/>
    <w:rsid w:val="00DF0391"/>
    <w:rsid w:val="00DF064D"/>
    <w:rsid w:val="00DF21D1"/>
    <w:rsid w:val="00DF300B"/>
    <w:rsid w:val="00DF41F0"/>
    <w:rsid w:val="00DF447B"/>
    <w:rsid w:val="00DF481E"/>
    <w:rsid w:val="00DF5A02"/>
    <w:rsid w:val="00DF5D3F"/>
    <w:rsid w:val="00DF5F9E"/>
    <w:rsid w:val="00DF6C83"/>
    <w:rsid w:val="00DF6DA6"/>
    <w:rsid w:val="00DF77A0"/>
    <w:rsid w:val="00DF7912"/>
    <w:rsid w:val="00DF7B38"/>
    <w:rsid w:val="00DF7D44"/>
    <w:rsid w:val="00E0021A"/>
    <w:rsid w:val="00E00968"/>
    <w:rsid w:val="00E00A22"/>
    <w:rsid w:val="00E0199D"/>
    <w:rsid w:val="00E02A31"/>
    <w:rsid w:val="00E03748"/>
    <w:rsid w:val="00E03CBB"/>
    <w:rsid w:val="00E0410F"/>
    <w:rsid w:val="00E05529"/>
    <w:rsid w:val="00E0678D"/>
    <w:rsid w:val="00E072B2"/>
    <w:rsid w:val="00E074D2"/>
    <w:rsid w:val="00E10FE8"/>
    <w:rsid w:val="00E11865"/>
    <w:rsid w:val="00E146C4"/>
    <w:rsid w:val="00E15534"/>
    <w:rsid w:val="00E1744C"/>
    <w:rsid w:val="00E2034F"/>
    <w:rsid w:val="00E20BE9"/>
    <w:rsid w:val="00E21497"/>
    <w:rsid w:val="00E216AE"/>
    <w:rsid w:val="00E21AB1"/>
    <w:rsid w:val="00E21DC1"/>
    <w:rsid w:val="00E21F8A"/>
    <w:rsid w:val="00E238A5"/>
    <w:rsid w:val="00E23F16"/>
    <w:rsid w:val="00E2420D"/>
    <w:rsid w:val="00E242A8"/>
    <w:rsid w:val="00E25B84"/>
    <w:rsid w:val="00E3065A"/>
    <w:rsid w:val="00E31BC8"/>
    <w:rsid w:val="00E31E05"/>
    <w:rsid w:val="00E33505"/>
    <w:rsid w:val="00E33DF4"/>
    <w:rsid w:val="00E35815"/>
    <w:rsid w:val="00E35B5D"/>
    <w:rsid w:val="00E36C08"/>
    <w:rsid w:val="00E37946"/>
    <w:rsid w:val="00E401C0"/>
    <w:rsid w:val="00E40731"/>
    <w:rsid w:val="00E40C45"/>
    <w:rsid w:val="00E40E54"/>
    <w:rsid w:val="00E41335"/>
    <w:rsid w:val="00E4232D"/>
    <w:rsid w:val="00E4245E"/>
    <w:rsid w:val="00E42BAE"/>
    <w:rsid w:val="00E42C98"/>
    <w:rsid w:val="00E43A06"/>
    <w:rsid w:val="00E43CC6"/>
    <w:rsid w:val="00E444E1"/>
    <w:rsid w:val="00E445FF"/>
    <w:rsid w:val="00E44CF3"/>
    <w:rsid w:val="00E456BE"/>
    <w:rsid w:val="00E47570"/>
    <w:rsid w:val="00E51E01"/>
    <w:rsid w:val="00E532F0"/>
    <w:rsid w:val="00E53B2E"/>
    <w:rsid w:val="00E54057"/>
    <w:rsid w:val="00E548D7"/>
    <w:rsid w:val="00E54AAF"/>
    <w:rsid w:val="00E54D59"/>
    <w:rsid w:val="00E57954"/>
    <w:rsid w:val="00E6026D"/>
    <w:rsid w:val="00E60431"/>
    <w:rsid w:val="00E60470"/>
    <w:rsid w:val="00E60BD2"/>
    <w:rsid w:val="00E6244B"/>
    <w:rsid w:val="00E625F6"/>
    <w:rsid w:val="00E63153"/>
    <w:rsid w:val="00E63D59"/>
    <w:rsid w:val="00E643B9"/>
    <w:rsid w:val="00E645ED"/>
    <w:rsid w:val="00E65794"/>
    <w:rsid w:val="00E663F0"/>
    <w:rsid w:val="00E67127"/>
    <w:rsid w:val="00E6719C"/>
    <w:rsid w:val="00E675FF"/>
    <w:rsid w:val="00E70D73"/>
    <w:rsid w:val="00E710D1"/>
    <w:rsid w:val="00E71C9F"/>
    <w:rsid w:val="00E7267B"/>
    <w:rsid w:val="00E72DFD"/>
    <w:rsid w:val="00E73452"/>
    <w:rsid w:val="00E73C7D"/>
    <w:rsid w:val="00E7463F"/>
    <w:rsid w:val="00E7619E"/>
    <w:rsid w:val="00E7644A"/>
    <w:rsid w:val="00E7649B"/>
    <w:rsid w:val="00E77834"/>
    <w:rsid w:val="00E77B2C"/>
    <w:rsid w:val="00E77E8D"/>
    <w:rsid w:val="00E818E2"/>
    <w:rsid w:val="00E821F0"/>
    <w:rsid w:val="00E82F30"/>
    <w:rsid w:val="00E83492"/>
    <w:rsid w:val="00E83D23"/>
    <w:rsid w:val="00E83F60"/>
    <w:rsid w:val="00E840E9"/>
    <w:rsid w:val="00E85520"/>
    <w:rsid w:val="00E85978"/>
    <w:rsid w:val="00E85DA5"/>
    <w:rsid w:val="00E8601E"/>
    <w:rsid w:val="00E87D7B"/>
    <w:rsid w:val="00E9019E"/>
    <w:rsid w:val="00E902B8"/>
    <w:rsid w:val="00E906F0"/>
    <w:rsid w:val="00E9196A"/>
    <w:rsid w:val="00E91C40"/>
    <w:rsid w:val="00E92052"/>
    <w:rsid w:val="00E923E4"/>
    <w:rsid w:val="00E927FB"/>
    <w:rsid w:val="00E93DFA"/>
    <w:rsid w:val="00E94C98"/>
    <w:rsid w:val="00E94E34"/>
    <w:rsid w:val="00E9660B"/>
    <w:rsid w:val="00E9667A"/>
    <w:rsid w:val="00EA13E2"/>
    <w:rsid w:val="00EA1F6D"/>
    <w:rsid w:val="00EA2AA3"/>
    <w:rsid w:val="00EA2C7F"/>
    <w:rsid w:val="00EA3254"/>
    <w:rsid w:val="00EA4A24"/>
    <w:rsid w:val="00EA5B79"/>
    <w:rsid w:val="00EA615E"/>
    <w:rsid w:val="00EA63C7"/>
    <w:rsid w:val="00EA6414"/>
    <w:rsid w:val="00EA6436"/>
    <w:rsid w:val="00EA65E7"/>
    <w:rsid w:val="00EA6AC0"/>
    <w:rsid w:val="00EA7222"/>
    <w:rsid w:val="00EA759D"/>
    <w:rsid w:val="00EA771C"/>
    <w:rsid w:val="00EA7964"/>
    <w:rsid w:val="00EA796C"/>
    <w:rsid w:val="00EB088F"/>
    <w:rsid w:val="00EB0A7A"/>
    <w:rsid w:val="00EB1494"/>
    <w:rsid w:val="00EB1C7D"/>
    <w:rsid w:val="00EB22E9"/>
    <w:rsid w:val="00EB2808"/>
    <w:rsid w:val="00EB2BC3"/>
    <w:rsid w:val="00EB2C73"/>
    <w:rsid w:val="00EB30AD"/>
    <w:rsid w:val="00EB3699"/>
    <w:rsid w:val="00EB3ED1"/>
    <w:rsid w:val="00EB48EF"/>
    <w:rsid w:val="00EB4E9D"/>
    <w:rsid w:val="00EB5206"/>
    <w:rsid w:val="00EB628C"/>
    <w:rsid w:val="00EB7223"/>
    <w:rsid w:val="00EC0401"/>
    <w:rsid w:val="00EC0D36"/>
    <w:rsid w:val="00EC1394"/>
    <w:rsid w:val="00EC1A25"/>
    <w:rsid w:val="00EC3614"/>
    <w:rsid w:val="00EC3777"/>
    <w:rsid w:val="00EC386F"/>
    <w:rsid w:val="00EC518F"/>
    <w:rsid w:val="00EC5250"/>
    <w:rsid w:val="00EC5329"/>
    <w:rsid w:val="00EC5C1F"/>
    <w:rsid w:val="00EC5C95"/>
    <w:rsid w:val="00EC70CD"/>
    <w:rsid w:val="00EC71B2"/>
    <w:rsid w:val="00ED0769"/>
    <w:rsid w:val="00ED0E10"/>
    <w:rsid w:val="00ED174E"/>
    <w:rsid w:val="00ED18E0"/>
    <w:rsid w:val="00ED18FB"/>
    <w:rsid w:val="00ED374B"/>
    <w:rsid w:val="00ED3814"/>
    <w:rsid w:val="00ED6030"/>
    <w:rsid w:val="00ED6BCF"/>
    <w:rsid w:val="00EE02FF"/>
    <w:rsid w:val="00EE0D19"/>
    <w:rsid w:val="00EE13B4"/>
    <w:rsid w:val="00EE188A"/>
    <w:rsid w:val="00EE23C2"/>
    <w:rsid w:val="00EE28BB"/>
    <w:rsid w:val="00EE2B5C"/>
    <w:rsid w:val="00EE31BC"/>
    <w:rsid w:val="00EE3415"/>
    <w:rsid w:val="00EE3B35"/>
    <w:rsid w:val="00EE3DA7"/>
    <w:rsid w:val="00EE4345"/>
    <w:rsid w:val="00EE45CC"/>
    <w:rsid w:val="00EE464C"/>
    <w:rsid w:val="00EE4990"/>
    <w:rsid w:val="00EE4AE2"/>
    <w:rsid w:val="00EE5319"/>
    <w:rsid w:val="00EE548E"/>
    <w:rsid w:val="00EE5758"/>
    <w:rsid w:val="00EE5829"/>
    <w:rsid w:val="00EE6D0A"/>
    <w:rsid w:val="00EE6E19"/>
    <w:rsid w:val="00EE7046"/>
    <w:rsid w:val="00EF1A99"/>
    <w:rsid w:val="00EF2063"/>
    <w:rsid w:val="00EF21EF"/>
    <w:rsid w:val="00EF24C1"/>
    <w:rsid w:val="00EF25B8"/>
    <w:rsid w:val="00EF2C93"/>
    <w:rsid w:val="00EF2F74"/>
    <w:rsid w:val="00EF3B08"/>
    <w:rsid w:val="00EF3D16"/>
    <w:rsid w:val="00EF3D9D"/>
    <w:rsid w:val="00EF5346"/>
    <w:rsid w:val="00EF5CE5"/>
    <w:rsid w:val="00EF6EBB"/>
    <w:rsid w:val="00EF6EEB"/>
    <w:rsid w:val="00EF6F2F"/>
    <w:rsid w:val="00EF7241"/>
    <w:rsid w:val="00F0144E"/>
    <w:rsid w:val="00F01FC0"/>
    <w:rsid w:val="00F02898"/>
    <w:rsid w:val="00F028C9"/>
    <w:rsid w:val="00F041EF"/>
    <w:rsid w:val="00F0491E"/>
    <w:rsid w:val="00F0557D"/>
    <w:rsid w:val="00F05F94"/>
    <w:rsid w:val="00F06A82"/>
    <w:rsid w:val="00F11414"/>
    <w:rsid w:val="00F11F1C"/>
    <w:rsid w:val="00F1271F"/>
    <w:rsid w:val="00F12C7D"/>
    <w:rsid w:val="00F141C9"/>
    <w:rsid w:val="00F14222"/>
    <w:rsid w:val="00F14396"/>
    <w:rsid w:val="00F145B8"/>
    <w:rsid w:val="00F15081"/>
    <w:rsid w:val="00F16041"/>
    <w:rsid w:val="00F1622C"/>
    <w:rsid w:val="00F16CF7"/>
    <w:rsid w:val="00F17FCD"/>
    <w:rsid w:val="00F20D86"/>
    <w:rsid w:val="00F2204B"/>
    <w:rsid w:val="00F22581"/>
    <w:rsid w:val="00F23583"/>
    <w:rsid w:val="00F23E7B"/>
    <w:rsid w:val="00F23F99"/>
    <w:rsid w:val="00F245A5"/>
    <w:rsid w:val="00F24A46"/>
    <w:rsid w:val="00F252A3"/>
    <w:rsid w:val="00F25D01"/>
    <w:rsid w:val="00F25D27"/>
    <w:rsid w:val="00F25FB9"/>
    <w:rsid w:val="00F26315"/>
    <w:rsid w:val="00F2746E"/>
    <w:rsid w:val="00F27A0A"/>
    <w:rsid w:val="00F27E29"/>
    <w:rsid w:val="00F30413"/>
    <w:rsid w:val="00F316AF"/>
    <w:rsid w:val="00F31879"/>
    <w:rsid w:val="00F31BCE"/>
    <w:rsid w:val="00F357A3"/>
    <w:rsid w:val="00F3595F"/>
    <w:rsid w:val="00F36D3E"/>
    <w:rsid w:val="00F4065A"/>
    <w:rsid w:val="00F40A2C"/>
    <w:rsid w:val="00F40F68"/>
    <w:rsid w:val="00F4189C"/>
    <w:rsid w:val="00F41B3E"/>
    <w:rsid w:val="00F42E37"/>
    <w:rsid w:val="00F43A9F"/>
    <w:rsid w:val="00F44EBC"/>
    <w:rsid w:val="00F45575"/>
    <w:rsid w:val="00F45800"/>
    <w:rsid w:val="00F465C7"/>
    <w:rsid w:val="00F472D1"/>
    <w:rsid w:val="00F473E6"/>
    <w:rsid w:val="00F47D95"/>
    <w:rsid w:val="00F50250"/>
    <w:rsid w:val="00F504C5"/>
    <w:rsid w:val="00F50EB0"/>
    <w:rsid w:val="00F5119F"/>
    <w:rsid w:val="00F5247F"/>
    <w:rsid w:val="00F52AC0"/>
    <w:rsid w:val="00F52B7D"/>
    <w:rsid w:val="00F53407"/>
    <w:rsid w:val="00F5349C"/>
    <w:rsid w:val="00F536D4"/>
    <w:rsid w:val="00F53B7C"/>
    <w:rsid w:val="00F54527"/>
    <w:rsid w:val="00F546D1"/>
    <w:rsid w:val="00F548FB"/>
    <w:rsid w:val="00F54B99"/>
    <w:rsid w:val="00F55419"/>
    <w:rsid w:val="00F5549E"/>
    <w:rsid w:val="00F56E7A"/>
    <w:rsid w:val="00F57C79"/>
    <w:rsid w:val="00F61A4C"/>
    <w:rsid w:val="00F61C44"/>
    <w:rsid w:val="00F62768"/>
    <w:rsid w:val="00F629C0"/>
    <w:rsid w:val="00F62A12"/>
    <w:rsid w:val="00F62BC1"/>
    <w:rsid w:val="00F63DA6"/>
    <w:rsid w:val="00F64B11"/>
    <w:rsid w:val="00F64D43"/>
    <w:rsid w:val="00F64F9F"/>
    <w:rsid w:val="00F655A1"/>
    <w:rsid w:val="00F662DA"/>
    <w:rsid w:val="00F66C81"/>
    <w:rsid w:val="00F67152"/>
    <w:rsid w:val="00F6750B"/>
    <w:rsid w:val="00F67B6B"/>
    <w:rsid w:val="00F67B88"/>
    <w:rsid w:val="00F67E0C"/>
    <w:rsid w:val="00F7079E"/>
    <w:rsid w:val="00F70C65"/>
    <w:rsid w:val="00F718E1"/>
    <w:rsid w:val="00F71D31"/>
    <w:rsid w:val="00F7302B"/>
    <w:rsid w:val="00F737E6"/>
    <w:rsid w:val="00F73F20"/>
    <w:rsid w:val="00F73F4B"/>
    <w:rsid w:val="00F743D7"/>
    <w:rsid w:val="00F745D7"/>
    <w:rsid w:val="00F74983"/>
    <w:rsid w:val="00F756FA"/>
    <w:rsid w:val="00F76130"/>
    <w:rsid w:val="00F76704"/>
    <w:rsid w:val="00F77441"/>
    <w:rsid w:val="00F809D5"/>
    <w:rsid w:val="00F815EF"/>
    <w:rsid w:val="00F8283C"/>
    <w:rsid w:val="00F82A8B"/>
    <w:rsid w:val="00F832D4"/>
    <w:rsid w:val="00F84E3A"/>
    <w:rsid w:val="00F85E6D"/>
    <w:rsid w:val="00F903C0"/>
    <w:rsid w:val="00F9136F"/>
    <w:rsid w:val="00F92BBB"/>
    <w:rsid w:val="00F92F6E"/>
    <w:rsid w:val="00F937D3"/>
    <w:rsid w:val="00F94A12"/>
    <w:rsid w:val="00F95C38"/>
    <w:rsid w:val="00F96306"/>
    <w:rsid w:val="00FA00CE"/>
    <w:rsid w:val="00FA0AF5"/>
    <w:rsid w:val="00FA1626"/>
    <w:rsid w:val="00FA163D"/>
    <w:rsid w:val="00FA39AC"/>
    <w:rsid w:val="00FA4446"/>
    <w:rsid w:val="00FA4A53"/>
    <w:rsid w:val="00FA4D6B"/>
    <w:rsid w:val="00FA4DAE"/>
    <w:rsid w:val="00FA505C"/>
    <w:rsid w:val="00FA5367"/>
    <w:rsid w:val="00FA69A3"/>
    <w:rsid w:val="00FA6AFA"/>
    <w:rsid w:val="00FA79F4"/>
    <w:rsid w:val="00FB089B"/>
    <w:rsid w:val="00FB0DA5"/>
    <w:rsid w:val="00FB1231"/>
    <w:rsid w:val="00FB232F"/>
    <w:rsid w:val="00FB27F9"/>
    <w:rsid w:val="00FB34EC"/>
    <w:rsid w:val="00FB4303"/>
    <w:rsid w:val="00FB5A49"/>
    <w:rsid w:val="00FB5E2F"/>
    <w:rsid w:val="00FB6DA3"/>
    <w:rsid w:val="00FC0216"/>
    <w:rsid w:val="00FC05AF"/>
    <w:rsid w:val="00FC07E0"/>
    <w:rsid w:val="00FC0C01"/>
    <w:rsid w:val="00FC15CF"/>
    <w:rsid w:val="00FC2AB1"/>
    <w:rsid w:val="00FC49DC"/>
    <w:rsid w:val="00FC593D"/>
    <w:rsid w:val="00FC596E"/>
    <w:rsid w:val="00FC5A94"/>
    <w:rsid w:val="00FC619C"/>
    <w:rsid w:val="00FC6554"/>
    <w:rsid w:val="00FC66BA"/>
    <w:rsid w:val="00FC6A0C"/>
    <w:rsid w:val="00FC6C11"/>
    <w:rsid w:val="00FC6FEC"/>
    <w:rsid w:val="00FD0D88"/>
    <w:rsid w:val="00FD1411"/>
    <w:rsid w:val="00FD1CA1"/>
    <w:rsid w:val="00FD21E7"/>
    <w:rsid w:val="00FD26DF"/>
    <w:rsid w:val="00FD3220"/>
    <w:rsid w:val="00FD430D"/>
    <w:rsid w:val="00FD4391"/>
    <w:rsid w:val="00FD449E"/>
    <w:rsid w:val="00FD584C"/>
    <w:rsid w:val="00FD5EBF"/>
    <w:rsid w:val="00FD73D3"/>
    <w:rsid w:val="00FD7961"/>
    <w:rsid w:val="00FD7FB5"/>
    <w:rsid w:val="00FE05AC"/>
    <w:rsid w:val="00FE0A16"/>
    <w:rsid w:val="00FE0C0F"/>
    <w:rsid w:val="00FE126C"/>
    <w:rsid w:val="00FE2184"/>
    <w:rsid w:val="00FE2F53"/>
    <w:rsid w:val="00FE30F4"/>
    <w:rsid w:val="00FE3913"/>
    <w:rsid w:val="00FE50B8"/>
    <w:rsid w:val="00FE60F0"/>
    <w:rsid w:val="00FE6E56"/>
    <w:rsid w:val="00FF1716"/>
    <w:rsid w:val="00FF1E94"/>
    <w:rsid w:val="00FF26F3"/>
    <w:rsid w:val="00FF286A"/>
    <w:rsid w:val="00FF2D1F"/>
    <w:rsid w:val="00FF33EF"/>
    <w:rsid w:val="00FF36C7"/>
    <w:rsid w:val="00FF4456"/>
    <w:rsid w:val="00FF5406"/>
    <w:rsid w:val="00FF6F3E"/>
    <w:rsid w:val="00FF707A"/>
    <w:rsid w:val="00FF75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6A76351"/>
  <w14:defaultImageDpi w14:val="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uiPriority="67"/>
    <w:lsdException w:name="No Spacing" w:uiPriority="1"/>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0"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29"/>
    <w:lsdException w:name="Intense Quote" w:uiPriority="3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19"/>
    <w:lsdException w:name="Intense Emphasis" w:uiPriority="21"/>
    <w:lsdException w:name="Subtle Reference" w:uiPriority="31"/>
    <w:lsdException w:name="Intense Reference" w:uiPriority="32"/>
    <w:lsdException w:name="Book Title" w:uiPriority="33"/>
    <w:lsdException w:name="Bibliography"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61A5D"/>
    <w:pPr>
      <w:spacing w:before="120" w:after="120"/>
    </w:pPr>
    <w:rPr>
      <w:sz w:val="24"/>
      <w:szCs w:val="24"/>
      <w:lang w:eastAsia="sv-SE"/>
    </w:rPr>
  </w:style>
  <w:style w:type="paragraph" w:styleId="Heading1">
    <w:name w:val="heading 1"/>
    <w:basedOn w:val="Normal"/>
    <w:next w:val="BodyText"/>
    <w:link w:val="Heading1Char"/>
    <w:uiPriority w:val="9"/>
    <w:qFormat/>
    <w:rsid w:val="00861A5D"/>
    <w:pPr>
      <w:keepNext/>
      <w:numPr>
        <w:numId w:val="48"/>
      </w:numPr>
      <w:spacing w:before="360"/>
      <w:outlineLvl w:val="0"/>
    </w:pPr>
    <w:rPr>
      <w:rFonts w:ascii="Cambria" w:eastAsiaTheme="majorEastAsia" w:hAnsi="Cambria" w:cs="Arial"/>
      <w:b/>
      <w:bCs/>
      <w:kern w:val="32"/>
      <w:sz w:val="44"/>
      <w:szCs w:val="32"/>
      <w:lang w:eastAsia="en-US"/>
    </w:rPr>
  </w:style>
  <w:style w:type="paragraph" w:styleId="Heading2">
    <w:name w:val="heading 2"/>
    <w:basedOn w:val="Normal"/>
    <w:next w:val="BodyText"/>
    <w:link w:val="Heading2Char"/>
    <w:uiPriority w:val="9"/>
    <w:qFormat/>
    <w:rsid w:val="00861A5D"/>
    <w:pPr>
      <w:keepNext/>
      <w:numPr>
        <w:ilvl w:val="1"/>
        <w:numId w:val="48"/>
      </w:numPr>
      <w:spacing w:before="360"/>
      <w:outlineLvl w:val="1"/>
    </w:pPr>
    <w:rPr>
      <w:rFonts w:ascii="Cambria" w:eastAsiaTheme="majorEastAsia" w:hAnsi="Cambria" w:cs="Arial"/>
      <w:b/>
      <w:bCs/>
      <w:iCs/>
      <w:sz w:val="28"/>
      <w:szCs w:val="28"/>
      <w:lang w:eastAsia="en-US"/>
    </w:rPr>
  </w:style>
  <w:style w:type="paragraph" w:styleId="Heading3">
    <w:name w:val="heading 3"/>
    <w:basedOn w:val="Normal"/>
    <w:next w:val="BodyText"/>
    <w:link w:val="Heading3Char"/>
    <w:uiPriority w:val="9"/>
    <w:qFormat/>
    <w:rsid w:val="00861A5D"/>
    <w:pPr>
      <w:keepNext/>
      <w:numPr>
        <w:ilvl w:val="2"/>
        <w:numId w:val="48"/>
      </w:numPr>
      <w:spacing w:before="240" w:after="60"/>
      <w:outlineLvl w:val="2"/>
    </w:pPr>
    <w:rPr>
      <w:rFonts w:ascii="Cambria" w:eastAsiaTheme="majorEastAsia" w:hAnsi="Cambria" w:cs="Arial"/>
      <w:b/>
      <w:bCs/>
      <w:i/>
      <w:lang w:eastAsia="en-US"/>
    </w:rPr>
  </w:style>
  <w:style w:type="paragraph" w:styleId="Heading4">
    <w:name w:val="heading 4"/>
    <w:basedOn w:val="Normal"/>
    <w:next w:val="Normal"/>
    <w:link w:val="Heading4Char"/>
    <w:uiPriority w:val="9"/>
    <w:qFormat/>
    <w:rsid w:val="00861A5D"/>
    <w:pPr>
      <w:keepNext/>
      <w:numPr>
        <w:ilvl w:val="3"/>
        <w:numId w:val="48"/>
      </w:numPr>
      <w:spacing w:before="240" w:after="60"/>
      <w:outlineLvl w:val="3"/>
    </w:pPr>
    <w:rPr>
      <w:rFonts w:ascii="Arial" w:eastAsiaTheme="majorEastAsia" w:hAnsi="Arial" w:cs="Arial"/>
      <w:b/>
      <w:bCs/>
      <w:i/>
      <w:sz w:val="22"/>
      <w:szCs w:val="22"/>
      <w:lang w:eastAsia="en-US"/>
    </w:rPr>
  </w:style>
  <w:style w:type="paragraph" w:styleId="Heading5">
    <w:name w:val="heading 5"/>
    <w:basedOn w:val="Normal"/>
    <w:next w:val="Normal"/>
    <w:link w:val="Heading5Char"/>
    <w:uiPriority w:val="9"/>
    <w:qFormat/>
    <w:rsid w:val="00861A5D"/>
    <w:pPr>
      <w:numPr>
        <w:ilvl w:val="4"/>
        <w:numId w:val="48"/>
      </w:numPr>
      <w:spacing w:before="240" w:after="60"/>
      <w:outlineLvl w:val="4"/>
    </w:pPr>
    <w:rPr>
      <w:rFonts w:ascii="Garamond" w:eastAsiaTheme="majorEastAsia" w:hAnsi="Garamond" w:cstheme="majorBidi"/>
      <w:b/>
      <w:bCs/>
      <w:i/>
      <w:iCs/>
      <w:sz w:val="26"/>
      <w:szCs w:val="26"/>
      <w:lang w:eastAsia="en-US"/>
    </w:rPr>
  </w:style>
  <w:style w:type="paragraph" w:styleId="Heading6">
    <w:name w:val="heading 6"/>
    <w:basedOn w:val="Normal"/>
    <w:next w:val="Normal"/>
    <w:link w:val="Heading6Char"/>
    <w:uiPriority w:val="9"/>
    <w:qFormat/>
    <w:rsid w:val="00861A5D"/>
    <w:pPr>
      <w:numPr>
        <w:ilvl w:val="5"/>
        <w:numId w:val="48"/>
      </w:numPr>
      <w:spacing w:before="240" w:after="60"/>
      <w:outlineLvl w:val="5"/>
    </w:pPr>
    <w:rPr>
      <w:rFonts w:eastAsiaTheme="majorEastAsia" w:cstheme="majorBidi"/>
      <w:b/>
      <w:bCs/>
      <w:sz w:val="22"/>
      <w:szCs w:val="22"/>
      <w:lang w:eastAsia="en-US"/>
    </w:rPr>
  </w:style>
  <w:style w:type="paragraph" w:styleId="Heading7">
    <w:name w:val="heading 7"/>
    <w:basedOn w:val="Normal"/>
    <w:next w:val="Normal"/>
    <w:link w:val="Heading7Char"/>
    <w:uiPriority w:val="9"/>
    <w:qFormat/>
    <w:rsid w:val="00861A5D"/>
    <w:pPr>
      <w:numPr>
        <w:ilvl w:val="6"/>
        <w:numId w:val="48"/>
      </w:numPr>
      <w:spacing w:before="240" w:after="60"/>
      <w:outlineLvl w:val="6"/>
    </w:pPr>
    <w:rPr>
      <w:rFonts w:eastAsiaTheme="majorEastAsia" w:cstheme="majorBidi"/>
      <w:lang w:eastAsia="en-US"/>
    </w:rPr>
  </w:style>
  <w:style w:type="paragraph" w:styleId="Heading8">
    <w:name w:val="heading 8"/>
    <w:basedOn w:val="Normal"/>
    <w:next w:val="Normal"/>
    <w:link w:val="Heading8Char"/>
    <w:uiPriority w:val="9"/>
    <w:qFormat/>
    <w:rsid w:val="00861A5D"/>
    <w:pPr>
      <w:numPr>
        <w:ilvl w:val="7"/>
        <w:numId w:val="48"/>
      </w:numPr>
      <w:spacing w:before="240" w:after="60"/>
      <w:outlineLvl w:val="7"/>
    </w:pPr>
    <w:rPr>
      <w:rFonts w:eastAsiaTheme="majorEastAsia" w:cstheme="majorBidi"/>
      <w:i/>
      <w:iCs/>
      <w:lang w:eastAsia="en-US"/>
    </w:rPr>
  </w:style>
  <w:style w:type="paragraph" w:styleId="Heading9">
    <w:name w:val="heading 9"/>
    <w:basedOn w:val="Normal"/>
    <w:next w:val="Normal"/>
    <w:link w:val="Heading9Char"/>
    <w:uiPriority w:val="9"/>
    <w:qFormat/>
    <w:rsid w:val="00861A5D"/>
    <w:pPr>
      <w:numPr>
        <w:ilvl w:val="8"/>
        <w:numId w:val="3"/>
      </w:numPr>
      <w:spacing w:before="240" w:after="60"/>
      <w:outlineLvl w:val="8"/>
    </w:pPr>
    <w:rPr>
      <w:rFonts w:ascii="Arial" w:eastAsiaTheme="majorEastAsia" w:hAnsi="Arial" w:cs="Arial"/>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861A5D"/>
    <w:rPr>
      <w:rFonts w:ascii="Cambria" w:eastAsiaTheme="majorEastAsia" w:hAnsi="Cambria" w:cs="Arial"/>
      <w:b/>
      <w:bCs/>
      <w:kern w:val="32"/>
      <w:sz w:val="44"/>
      <w:szCs w:val="32"/>
    </w:rPr>
  </w:style>
  <w:style w:type="character" w:customStyle="1" w:styleId="Heading2Char">
    <w:name w:val="Heading 2 Char"/>
    <w:link w:val="Heading2"/>
    <w:uiPriority w:val="9"/>
    <w:rsid w:val="00861A5D"/>
    <w:rPr>
      <w:rFonts w:ascii="Cambria" w:eastAsiaTheme="majorEastAsia" w:hAnsi="Cambria" w:cs="Arial"/>
      <w:b/>
      <w:bCs/>
      <w:iCs/>
      <w:sz w:val="28"/>
      <w:szCs w:val="28"/>
    </w:rPr>
  </w:style>
  <w:style w:type="character" w:customStyle="1" w:styleId="Heading3Char">
    <w:name w:val="Heading 3 Char"/>
    <w:link w:val="Heading3"/>
    <w:uiPriority w:val="9"/>
    <w:rsid w:val="00861A5D"/>
    <w:rPr>
      <w:rFonts w:ascii="Cambria" w:eastAsiaTheme="majorEastAsia" w:hAnsi="Cambria" w:cs="Arial"/>
      <w:b/>
      <w:bCs/>
      <w:i/>
      <w:sz w:val="24"/>
      <w:szCs w:val="24"/>
    </w:rPr>
  </w:style>
  <w:style w:type="character" w:customStyle="1" w:styleId="Heading4Char">
    <w:name w:val="Heading 4 Char"/>
    <w:link w:val="Heading4"/>
    <w:uiPriority w:val="9"/>
    <w:rsid w:val="00861A5D"/>
    <w:rPr>
      <w:rFonts w:ascii="Arial" w:eastAsiaTheme="majorEastAsia" w:hAnsi="Arial" w:cs="Arial"/>
      <w:b/>
      <w:bCs/>
      <w:i/>
      <w:sz w:val="22"/>
      <w:szCs w:val="22"/>
    </w:rPr>
  </w:style>
  <w:style w:type="character" w:customStyle="1" w:styleId="Heading5Char">
    <w:name w:val="Heading 5 Char"/>
    <w:link w:val="Heading5"/>
    <w:uiPriority w:val="9"/>
    <w:rsid w:val="00861A5D"/>
    <w:rPr>
      <w:rFonts w:ascii="Garamond" w:eastAsiaTheme="majorEastAsia" w:hAnsi="Garamond" w:cstheme="majorBidi"/>
      <w:b/>
      <w:bCs/>
      <w:i/>
      <w:iCs/>
      <w:sz w:val="26"/>
      <w:szCs w:val="26"/>
    </w:rPr>
  </w:style>
  <w:style w:type="character" w:customStyle="1" w:styleId="Heading6Char">
    <w:name w:val="Heading 6 Char"/>
    <w:link w:val="Heading6"/>
    <w:uiPriority w:val="9"/>
    <w:rsid w:val="00861A5D"/>
    <w:rPr>
      <w:rFonts w:eastAsiaTheme="majorEastAsia" w:cstheme="majorBidi"/>
      <w:b/>
      <w:bCs/>
      <w:sz w:val="22"/>
      <w:szCs w:val="22"/>
    </w:rPr>
  </w:style>
  <w:style w:type="character" w:customStyle="1" w:styleId="Heading7Char">
    <w:name w:val="Heading 7 Char"/>
    <w:link w:val="Heading7"/>
    <w:uiPriority w:val="9"/>
    <w:rsid w:val="00861A5D"/>
    <w:rPr>
      <w:rFonts w:eastAsiaTheme="majorEastAsia" w:cstheme="majorBidi"/>
      <w:sz w:val="24"/>
      <w:szCs w:val="24"/>
    </w:rPr>
  </w:style>
  <w:style w:type="character" w:customStyle="1" w:styleId="Heading8Char">
    <w:name w:val="Heading 8 Char"/>
    <w:link w:val="Heading8"/>
    <w:uiPriority w:val="9"/>
    <w:rsid w:val="00861A5D"/>
    <w:rPr>
      <w:rFonts w:eastAsiaTheme="majorEastAsia" w:cstheme="majorBidi"/>
      <w:i/>
      <w:iCs/>
      <w:sz w:val="24"/>
      <w:szCs w:val="24"/>
    </w:rPr>
  </w:style>
  <w:style w:type="character" w:customStyle="1" w:styleId="Heading9Char">
    <w:name w:val="Heading 9 Char"/>
    <w:link w:val="Heading9"/>
    <w:uiPriority w:val="9"/>
    <w:rsid w:val="00861A5D"/>
    <w:rPr>
      <w:rFonts w:ascii="Arial" w:eastAsiaTheme="majorEastAsia" w:hAnsi="Arial" w:cs="Arial"/>
      <w:sz w:val="22"/>
      <w:szCs w:val="22"/>
    </w:rPr>
  </w:style>
  <w:style w:type="paragraph" w:styleId="DocumentMap">
    <w:name w:val="Document Map"/>
    <w:basedOn w:val="Normal"/>
    <w:link w:val="DocumentMapChar"/>
    <w:uiPriority w:val="99"/>
    <w:semiHidden/>
    <w:pPr>
      <w:shd w:val="clear" w:color="auto" w:fill="000080"/>
    </w:pPr>
    <w:rPr>
      <w:rFonts w:ascii="Tahoma" w:hAnsi="Tahoma" w:cs="Tahoma"/>
      <w:sz w:val="20"/>
      <w:szCs w:val="20"/>
    </w:rPr>
  </w:style>
  <w:style w:type="character" w:customStyle="1" w:styleId="DocumentMapChar">
    <w:name w:val="Document Map Char"/>
    <w:link w:val="DocumentMap"/>
    <w:uiPriority w:val="99"/>
    <w:semiHidden/>
    <w:rPr>
      <w:rFonts w:ascii="Tahoma" w:hAnsi="Tahoma" w:cs="Tahoma"/>
      <w:sz w:val="16"/>
      <w:szCs w:val="16"/>
    </w:rPr>
  </w:style>
  <w:style w:type="paragraph" w:styleId="Header">
    <w:name w:val="header"/>
    <w:basedOn w:val="Normal"/>
    <w:link w:val="HeaderChar"/>
    <w:uiPriority w:val="99"/>
    <w:pPr>
      <w:pBdr>
        <w:bottom w:val="single" w:sz="4" w:space="1" w:color="auto"/>
      </w:pBdr>
      <w:jc w:val="center"/>
    </w:pPr>
    <w:rPr>
      <w:rFonts w:cs="Arial"/>
      <w:i/>
    </w:rPr>
  </w:style>
  <w:style w:type="character" w:customStyle="1" w:styleId="HeaderChar">
    <w:name w:val="Header Char"/>
    <w:link w:val="Header"/>
    <w:uiPriority w:val="99"/>
    <w:semiHidden/>
    <w:rPr>
      <w:rFonts w:ascii="Garamond" w:hAnsi="Garamond"/>
      <w:sz w:val="24"/>
      <w:szCs w:val="24"/>
    </w:rPr>
  </w:style>
  <w:style w:type="paragraph" w:styleId="Footer">
    <w:name w:val="footer"/>
    <w:basedOn w:val="Normal"/>
    <w:link w:val="FooterChar"/>
    <w:uiPriority w:val="99"/>
    <w:pPr>
      <w:tabs>
        <w:tab w:val="center" w:pos="4320"/>
        <w:tab w:val="right" w:pos="8460"/>
      </w:tabs>
    </w:pPr>
  </w:style>
  <w:style w:type="character" w:customStyle="1" w:styleId="FooterChar">
    <w:name w:val="Footer Char"/>
    <w:link w:val="Footer"/>
    <w:uiPriority w:val="99"/>
    <w:rPr>
      <w:rFonts w:ascii="Garamond" w:hAnsi="Garamond"/>
      <w:sz w:val="24"/>
      <w:szCs w:val="24"/>
    </w:rPr>
  </w:style>
  <w:style w:type="character" w:styleId="PageNumber">
    <w:name w:val="page number"/>
    <w:uiPriority w:val="99"/>
    <w:rPr>
      <w:rFonts w:cs="Times New Roman"/>
    </w:rPr>
  </w:style>
  <w:style w:type="paragraph" w:customStyle="1" w:styleId="Info">
    <w:name w:val="Info"/>
    <w:basedOn w:val="Normal"/>
    <w:rsid w:val="00C2325C"/>
    <w:pPr>
      <w:tabs>
        <w:tab w:val="left" w:pos="1260"/>
        <w:tab w:val="left" w:pos="4140"/>
        <w:tab w:val="left" w:pos="5760"/>
      </w:tabs>
      <w:ind w:left="1259" w:hanging="1259"/>
    </w:pPr>
    <w:rPr>
      <w:rFonts w:ascii="Arial" w:hAnsi="Arial" w:cs="Arial"/>
      <w:sz w:val="18"/>
      <w:szCs w:val="18"/>
    </w:rPr>
  </w:style>
  <w:style w:type="paragraph" w:styleId="Title">
    <w:name w:val="Title"/>
    <w:basedOn w:val="Normal"/>
    <w:next w:val="BodyText"/>
    <w:link w:val="TitleChar"/>
    <w:uiPriority w:val="10"/>
    <w:qFormat/>
    <w:rsid w:val="00861A5D"/>
    <w:pPr>
      <w:spacing w:before="360"/>
      <w:outlineLvl w:val="0"/>
    </w:pPr>
    <w:rPr>
      <w:rFonts w:ascii="Cambria" w:eastAsiaTheme="majorEastAsia" w:hAnsi="Cambria"/>
      <w:b/>
      <w:bCs/>
      <w:kern w:val="28"/>
      <w:sz w:val="32"/>
      <w:szCs w:val="32"/>
      <w:lang w:eastAsia="en-US"/>
    </w:rPr>
  </w:style>
  <w:style w:type="character" w:customStyle="1" w:styleId="TitleChar">
    <w:name w:val="Title Char"/>
    <w:link w:val="Title"/>
    <w:uiPriority w:val="10"/>
    <w:rsid w:val="00861A5D"/>
    <w:rPr>
      <w:rFonts w:ascii="Cambria" w:eastAsiaTheme="majorEastAsia" w:hAnsi="Cambria"/>
      <w:b/>
      <w:bCs/>
      <w:kern w:val="28"/>
      <w:sz w:val="32"/>
      <w:szCs w:val="32"/>
    </w:rPr>
  </w:style>
  <w:style w:type="paragraph" w:styleId="BodyText">
    <w:name w:val="Body Text"/>
    <w:basedOn w:val="Normal"/>
    <w:link w:val="BodyTextChar"/>
    <w:pPr>
      <w:spacing w:line="320" w:lineRule="atLeast"/>
      <w:jc w:val="both"/>
    </w:pPr>
    <w:rPr>
      <w:szCs w:val="20"/>
      <w:lang w:eastAsia="en-US"/>
    </w:rPr>
  </w:style>
  <w:style w:type="character" w:customStyle="1" w:styleId="BodyTextChar">
    <w:name w:val="Body Text Char"/>
    <w:link w:val="BodyText"/>
    <w:uiPriority w:val="99"/>
    <w:semiHidden/>
    <w:rPr>
      <w:rFonts w:ascii="Garamond" w:hAnsi="Garamond"/>
      <w:sz w:val="24"/>
      <w:szCs w:val="24"/>
    </w:rPr>
  </w:style>
  <w:style w:type="paragraph" w:styleId="ListBullet">
    <w:name w:val="List Bullet"/>
    <w:basedOn w:val="Normal"/>
    <w:uiPriority w:val="99"/>
    <w:pPr>
      <w:numPr>
        <w:numId w:val="1"/>
      </w:numPr>
      <w:ind w:left="357" w:hanging="357"/>
    </w:pPr>
  </w:style>
  <w:style w:type="paragraph" w:customStyle="1" w:styleId="Referenspost">
    <w:name w:val="Referenspost"/>
    <w:basedOn w:val="Normal"/>
    <w:pPr>
      <w:numPr>
        <w:numId w:val="2"/>
      </w:numPr>
      <w:tabs>
        <w:tab w:val="clear" w:pos="720"/>
        <w:tab w:val="num" w:pos="360"/>
      </w:tabs>
      <w:ind w:left="357" w:hanging="357"/>
    </w:pPr>
  </w:style>
  <w:style w:type="paragraph" w:styleId="TOC1">
    <w:name w:val="toc 1"/>
    <w:basedOn w:val="Normal"/>
    <w:next w:val="Normal"/>
    <w:autoRedefine/>
    <w:uiPriority w:val="39"/>
    <w:rsid w:val="00577771"/>
    <w:pPr>
      <w:tabs>
        <w:tab w:val="left" w:pos="360"/>
        <w:tab w:val="right" w:leader="dot" w:pos="8460"/>
      </w:tabs>
      <w:spacing w:before="60"/>
      <w:ind w:left="357" w:right="584" w:hanging="357"/>
    </w:pPr>
  </w:style>
  <w:style w:type="paragraph" w:styleId="TOC2">
    <w:name w:val="toc 2"/>
    <w:basedOn w:val="Normal"/>
    <w:next w:val="Normal"/>
    <w:autoRedefine/>
    <w:uiPriority w:val="39"/>
    <w:pPr>
      <w:tabs>
        <w:tab w:val="left" w:pos="900"/>
        <w:tab w:val="right" w:leader="dot" w:pos="8460"/>
      </w:tabs>
      <w:ind w:left="896" w:right="584" w:hanging="539"/>
    </w:pPr>
  </w:style>
  <w:style w:type="character" w:styleId="Hyperlink">
    <w:name w:val="Hyperlink"/>
    <w:uiPriority w:val="99"/>
    <w:rPr>
      <w:color w:val="0000FF"/>
      <w:u w:val="single"/>
    </w:rPr>
  </w:style>
  <w:style w:type="paragraph" w:styleId="TOC3">
    <w:name w:val="toc 3"/>
    <w:basedOn w:val="Normal"/>
    <w:next w:val="Normal"/>
    <w:autoRedefine/>
    <w:uiPriority w:val="39"/>
    <w:pPr>
      <w:tabs>
        <w:tab w:val="left" w:pos="1620"/>
        <w:tab w:val="right" w:leader="dot" w:pos="8460"/>
      </w:tabs>
      <w:ind w:left="1622" w:right="584" w:hanging="720"/>
    </w:pPr>
  </w:style>
  <w:style w:type="paragraph" w:styleId="HTMLAddress">
    <w:name w:val="HTML Address"/>
    <w:aliases w:val="adress"/>
    <w:basedOn w:val="Normal"/>
    <w:link w:val="HTMLAddressChar"/>
    <w:uiPriority w:val="99"/>
    <w:semiHidden/>
    <w:rPr>
      <w:i/>
      <w:iCs/>
    </w:rPr>
  </w:style>
  <w:style w:type="character" w:customStyle="1" w:styleId="HTMLAddressChar">
    <w:name w:val="HTML Address Char"/>
    <w:aliases w:val="adress Char"/>
    <w:link w:val="HTMLAddress"/>
    <w:uiPriority w:val="99"/>
    <w:semiHidden/>
    <w:rPr>
      <w:rFonts w:ascii="Garamond" w:hAnsi="Garamond"/>
      <w:i/>
      <w:iCs/>
      <w:sz w:val="24"/>
      <w:szCs w:val="24"/>
    </w:rPr>
  </w:style>
  <w:style w:type="character" w:styleId="HTMLAcronym">
    <w:name w:val="HTML Acronym"/>
    <w:aliases w:val="akronym"/>
    <w:uiPriority w:val="99"/>
    <w:semiHidden/>
    <w:rPr>
      <w:rFonts w:cs="Times New Roman"/>
    </w:rPr>
  </w:style>
  <w:style w:type="character" w:styleId="HTMLCite">
    <w:name w:val="HTML Cite"/>
    <w:aliases w:val="citat"/>
    <w:uiPriority w:val="99"/>
    <w:semiHidden/>
    <w:rPr>
      <w:i/>
    </w:rPr>
  </w:style>
  <w:style w:type="character" w:styleId="HTMLDefinition">
    <w:name w:val="HTML Definition"/>
    <w:uiPriority w:val="99"/>
    <w:semiHidden/>
    <w:rPr>
      <w:i/>
    </w:rPr>
  </w:style>
  <w:style w:type="character" w:styleId="HTMLSample">
    <w:name w:val="HTML Sample"/>
    <w:aliases w:val="exempel"/>
    <w:uiPriority w:val="99"/>
    <w:semiHidden/>
    <w:rPr>
      <w:rFonts w:ascii="Courier New" w:hAnsi="Courier New"/>
    </w:rPr>
  </w:style>
  <w:style w:type="paragraph" w:styleId="HTMLPreformatted">
    <w:name w:val="HTML Preformatted"/>
    <w:aliases w:val="förformaterad"/>
    <w:basedOn w:val="Normal"/>
    <w:link w:val="HTMLPreformattedChar"/>
    <w:uiPriority w:val="99"/>
    <w:semiHidden/>
    <w:rPr>
      <w:rFonts w:ascii="Courier New" w:hAnsi="Courier New" w:cs="Courier New"/>
      <w:sz w:val="20"/>
      <w:szCs w:val="20"/>
    </w:rPr>
  </w:style>
  <w:style w:type="character" w:customStyle="1" w:styleId="HTMLPreformattedChar">
    <w:name w:val="HTML Preformatted Char"/>
    <w:aliases w:val="förformaterad Char"/>
    <w:link w:val="HTMLPreformatted"/>
    <w:uiPriority w:val="99"/>
    <w:semiHidden/>
    <w:rPr>
      <w:rFonts w:ascii="Courier New" w:hAnsi="Courier New" w:cs="Courier New"/>
    </w:rPr>
  </w:style>
  <w:style w:type="character" w:styleId="HTMLCode">
    <w:name w:val="HTML Code"/>
    <w:uiPriority w:val="99"/>
    <w:semiHidden/>
    <w:rPr>
      <w:rFonts w:ascii="Courier New" w:hAnsi="Courier New"/>
      <w:sz w:val="20"/>
    </w:rPr>
  </w:style>
  <w:style w:type="character" w:styleId="HTMLTypewriter">
    <w:name w:val="HTML Typewriter"/>
    <w:aliases w:val="skrivmaskin"/>
    <w:uiPriority w:val="99"/>
    <w:semiHidden/>
    <w:rPr>
      <w:rFonts w:ascii="Courier New" w:hAnsi="Courier New"/>
      <w:sz w:val="20"/>
    </w:rPr>
  </w:style>
  <w:style w:type="character" w:styleId="HTMLKeyboard">
    <w:name w:val="HTML Keyboard"/>
    <w:aliases w:val="tangentbord"/>
    <w:uiPriority w:val="99"/>
    <w:semiHidden/>
    <w:rPr>
      <w:rFonts w:ascii="Courier New" w:hAnsi="Courier New"/>
      <w:sz w:val="20"/>
    </w:rPr>
  </w:style>
  <w:style w:type="character" w:styleId="HTMLVariable">
    <w:name w:val="HTML Variable"/>
    <w:aliases w:val="variabel"/>
    <w:uiPriority w:val="99"/>
    <w:semiHidden/>
    <w:rPr>
      <w:i/>
    </w:rPr>
  </w:style>
  <w:style w:type="paragraph" w:styleId="BalloonText">
    <w:name w:val="Balloon Text"/>
    <w:basedOn w:val="Normal"/>
    <w:link w:val="BalloonTextChar"/>
    <w:uiPriority w:val="99"/>
    <w:semiHidden/>
    <w:rPr>
      <w:rFonts w:ascii="Tahoma" w:hAnsi="Tahoma" w:cs="Tahoma"/>
      <w:sz w:val="16"/>
      <w:szCs w:val="16"/>
    </w:rPr>
  </w:style>
  <w:style w:type="character" w:customStyle="1" w:styleId="BalloonTextChar">
    <w:name w:val="Balloon Text Char"/>
    <w:link w:val="BalloonText"/>
    <w:uiPriority w:val="99"/>
    <w:semiHidden/>
    <w:rPr>
      <w:rFonts w:ascii="Tahoma" w:hAnsi="Tahoma" w:cs="Tahoma"/>
      <w:sz w:val="16"/>
      <w:szCs w:val="16"/>
    </w:rPr>
  </w:style>
  <w:style w:type="paragraph" w:customStyle="1" w:styleId="Bilagerubrik">
    <w:name w:val="Bilagerubrik"/>
    <w:basedOn w:val="Heading1"/>
    <w:next w:val="BodyText"/>
    <w:pPr>
      <w:numPr>
        <w:ilvl w:val="1"/>
        <w:numId w:val="2"/>
      </w:numPr>
      <w:tabs>
        <w:tab w:val="num" w:pos="540"/>
      </w:tabs>
      <w:ind w:left="539" w:hanging="539"/>
      <w:outlineLvl w:val="9"/>
    </w:pPr>
  </w:style>
  <w:style w:type="paragraph" w:customStyle="1" w:styleId="ColorfulGrid-Accent11">
    <w:name w:val="Colorful Grid - Accent 11"/>
    <w:basedOn w:val="Normal"/>
    <w:link w:val="ColorfulGrid-Accent1Char"/>
    <w:uiPriority w:val="29"/>
    <w:qFormat/>
    <w:rsid w:val="00861A5D"/>
    <w:pPr>
      <w:ind w:left="539"/>
    </w:pPr>
    <w:rPr>
      <w:rFonts w:ascii="Garamond" w:hAnsi="Garamond"/>
      <w:i/>
      <w:iCs/>
      <w:color w:val="000000"/>
      <w:lang w:eastAsia="en-US"/>
    </w:rPr>
  </w:style>
  <w:style w:type="character" w:customStyle="1" w:styleId="ColorfulGrid-Accent1Char">
    <w:name w:val="Colorful Grid - Accent 1 Char"/>
    <w:link w:val="ColorfulGrid-Accent11"/>
    <w:uiPriority w:val="29"/>
    <w:rsid w:val="00861A5D"/>
    <w:rPr>
      <w:rFonts w:ascii="Garamond" w:hAnsi="Garamond"/>
      <w:i/>
      <w:iCs/>
      <w:color w:val="000000"/>
      <w:sz w:val="24"/>
      <w:szCs w:val="24"/>
    </w:rPr>
  </w:style>
  <w:style w:type="paragraph" w:customStyle="1" w:styleId="Programkod">
    <w:name w:val="Programkod"/>
    <w:basedOn w:val="Normal"/>
    <w:pPr>
      <w:ind w:left="540"/>
    </w:pPr>
    <w:rPr>
      <w:rFonts w:ascii="Courier New" w:hAnsi="Courier New" w:cs="Courier New"/>
      <w:noProof/>
      <w:sz w:val="20"/>
      <w:szCs w:val="20"/>
    </w:rPr>
  </w:style>
  <w:style w:type="paragraph" w:customStyle="1" w:styleId="Ekvation">
    <w:name w:val="Ekvation"/>
    <w:basedOn w:val="Normal"/>
    <w:pPr>
      <w:tabs>
        <w:tab w:val="right" w:pos="8019"/>
      </w:tabs>
      <w:ind w:left="539"/>
    </w:pPr>
  </w:style>
  <w:style w:type="paragraph" w:customStyle="1" w:styleId="Figur">
    <w:name w:val="Figur"/>
    <w:basedOn w:val="Normal"/>
    <w:next w:val="Figurtext"/>
    <w:pPr>
      <w:spacing w:before="240" w:after="240"/>
    </w:pPr>
  </w:style>
  <w:style w:type="paragraph" w:customStyle="1" w:styleId="Figurtext">
    <w:name w:val="Figurtext"/>
    <w:basedOn w:val="Normal"/>
    <w:next w:val="Normal"/>
    <w:pPr>
      <w:spacing w:after="360"/>
      <w:ind w:left="902" w:hanging="902"/>
    </w:pPr>
    <w:rPr>
      <w:sz w:val="20"/>
      <w:szCs w:val="20"/>
    </w:rPr>
  </w:style>
  <w:style w:type="paragraph" w:customStyle="1" w:styleId="Tabellfrklaring">
    <w:name w:val="Tabellförklaring"/>
    <w:basedOn w:val="Normal"/>
    <w:pPr>
      <w:spacing w:before="360"/>
      <w:ind w:left="902" w:hanging="902"/>
    </w:pPr>
    <w:rPr>
      <w:sz w:val="20"/>
      <w:szCs w:val="20"/>
    </w:rPr>
  </w:style>
  <w:style w:type="paragraph" w:styleId="TOCHeading">
    <w:name w:val="TOC Heading"/>
    <w:basedOn w:val="Heading1"/>
    <w:next w:val="Normal"/>
    <w:uiPriority w:val="39"/>
    <w:semiHidden/>
    <w:unhideWhenUsed/>
    <w:qFormat/>
    <w:rsid w:val="00861A5D"/>
    <w:pPr>
      <w:keepLines/>
      <w:numPr>
        <w:numId w:val="0"/>
      </w:numPr>
      <w:spacing w:before="480" w:after="0" w:line="276" w:lineRule="auto"/>
      <w:outlineLvl w:val="9"/>
    </w:pPr>
    <w:rPr>
      <w:rFonts w:eastAsia="MS Gothic"/>
      <w:color w:val="365F91"/>
      <w:kern w:val="0"/>
      <w:sz w:val="28"/>
      <w:szCs w:val="28"/>
      <w:lang w:eastAsia="ja-JP"/>
    </w:rPr>
  </w:style>
  <w:style w:type="paragraph" w:styleId="FootnoteText">
    <w:name w:val="footnote text"/>
    <w:basedOn w:val="Normal"/>
    <w:link w:val="FootnoteTextChar"/>
    <w:uiPriority w:val="99"/>
    <w:semiHidden/>
    <w:unhideWhenUsed/>
    <w:rsid w:val="00403919"/>
    <w:rPr>
      <w:sz w:val="20"/>
      <w:szCs w:val="20"/>
    </w:rPr>
  </w:style>
  <w:style w:type="character" w:customStyle="1" w:styleId="FootnoteTextChar">
    <w:name w:val="Footnote Text Char"/>
    <w:link w:val="FootnoteText"/>
    <w:uiPriority w:val="99"/>
    <w:semiHidden/>
    <w:rsid w:val="00403919"/>
    <w:rPr>
      <w:rFonts w:ascii="Garamond" w:hAnsi="Garamond"/>
    </w:rPr>
  </w:style>
  <w:style w:type="character" w:styleId="FootnoteReference">
    <w:name w:val="footnote reference"/>
    <w:uiPriority w:val="99"/>
    <w:semiHidden/>
    <w:unhideWhenUsed/>
    <w:rsid w:val="00403919"/>
    <w:rPr>
      <w:vertAlign w:val="superscript"/>
    </w:rPr>
  </w:style>
  <w:style w:type="character" w:styleId="Emphasis">
    <w:name w:val="Emphasis"/>
    <w:uiPriority w:val="20"/>
    <w:qFormat/>
    <w:rsid w:val="00861A5D"/>
    <w:rPr>
      <w:i/>
      <w:iCs/>
    </w:rPr>
  </w:style>
  <w:style w:type="character" w:styleId="FollowedHyperlink">
    <w:name w:val="FollowedHyperlink"/>
    <w:uiPriority w:val="99"/>
    <w:semiHidden/>
    <w:unhideWhenUsed/>
    <w:rsid w:val="00663255"/>
    <w:rPr>
      <w:color w:val="800080"/>
      <w:u w:val="single"/>
    </w:rPr>
  </w:style>
  <w:style w:type="paragraph" w:customStyle="1" w:styleId="ColorfulList-Accent11">
    <w:name w:val="Colorful List - Accent 11"/>
    <w:basedOn w:val="Normal"/>
    <w:uiPriority w:val="34"/>
    <w:qFormat/>
    <w:rsid w:val="00861A5D"/>
    <w:pPr>
      <w:spacing w:after="200" w:line="276" w:lineRule="auto"/>
      <w:ind w:left="720"/>
      <w:contextualSpacing/>
    </w:pPr>
    <w:rPr>
      <w:rFonts w:ascii="Calibri" w:eastAsia="Calibri" w:hAnsi="Calibri"/>
      <w:sz w:val="22"/>
      <w:szCs w:val="22"/>
      <w:lang w:eastAsia="en-US"/>
    </w:rPr>
  </w:style>
  <w:style w:type="character" w:customStyle="1" w:styleId="exlresultdetails">
    <w:name w:val="exlresultdetails"/>
    <w:rsid w:val="00CC5B20"/>
  </w:style>
  <w:style w:type="paragraph" w:styleId="NormalWeb">
    <w:name w:val="Normal (Web)"/>
    <w:basedOn w:val="Normal"/>
    <w:uiPriority w:val="99"/>
    <w:unhideWhenUsed/>
    <w:rsid w:val="00EC5C95"/>
  </w:style>
  <w:style w:type="character" w:styleId="Strong">
    <w:name w:val="Strong"/>
    <w:uiPriority w:val="22"/>
    <w:qFormat/>
    <w:rsid w:val="00861A5D"/>
    <w:rPr>
      <w:b/>
      <w:bCs/>
    </w:rPr>
  </w:style>
  <w:style w:type="paragraph" w:customStyle="1" w:styleId="Default">
    <w:name w:val="Default"/>
    <w:rsid w:val="00666D07"/>
    <w:pPr>
      <w:autoSpaceDE w:val="0"/>
      <w:autoSpaceDN w:val="0"/>
      <w:adjustRightInd w:val="0"/>
    </w:pPr>
    <w:rPr>
      <w:rFonts w:ascii="Code" w:hAnsi="Code" w:cs="Code"/>
      <w:color w:val="000000"/>
      <w:sz w:val="24"/>
      <w:szCs w:val="24"/>
      <w:lang w:val="sv-SE" w:eastAsia="sv-SE"/>
    </w:rPr>
  </w:style>
  <w:style w:type="character" w:styleId="CommentReference">
    <w:name w:val="annotation reference"/>
    <w:uiPriority w:val="99"/>
    <w:semiHidden/>
    <w:unhideWhenUsed/>
    <w:rsid w:val="00DD12E4"/>
    <w:rPr>
      <w:sz w:val="16"/>
      <w:szCs w:val="16"/>
    </w:rPr>
  </w:style>
  <w:style w:type="paragraph" w:styleId="CommentText">
    <w:name w:val="annotation text"/>
    <w:basedOn w:val="Normal"/>
    <w:link w:val="CommentTextChar"/>
    <w:uiPriority w:val="99"/>
    <w:unhideWhenUsed/>
    <w:rsid w:val="00DD12E4"/>
    <w:rPr>
      <w:sz w:val="20"/>
      <w:szCs w:val="20"/>
    </w:rPr>
  </w:style>
  <w:style w:type="character" w:customStyle="1" w:styleId="CommentTextChar">
    <w:name w:val="Comment Text Char"/>
    <w:link w:val="CommentText"/>
    <w:uiPriority w:val="99"/>
    <w:rsid w:val="00DD12E4"/>
    <w:rPr>
      <w:rFonts w:ascii="Garamond" w:hAnsi="Garamond"/>
    </w:rPr>
  </w:style>
  <w:style w:type="character" w:customStyle="1" w:styleId="hps">
    <w:name w:val="hps"/>
    <w:rsid w:val="007D4D4E"/>
  </w:style>
  <w:style w:type="table" w:styleId="TableGrid">
    <w:name w:val="Table Grid"/>
    <w:basedOn w:val="TableNormal"/>
    <w:uiPriority w:val="39"/>
    <w:rsid w:val="006F5F7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
    <w:name w:val="Medium Grid 3"/>
    <w:basedOn w:val="TableNormal"/>
    <w:uiPriority w:val="60"/>
    <w:rsid w:val="006F5F73"/>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Caption">
    <w:name w:val="caption"/>
    <w:basedOn w:val="Normal"/>
    <w:next w:val="Normal"/>
    <w:uiPriority w:val="35"/>
    <w:qFormat/>
    <w:rsid w:val="00861A5D"/>
    <w:rPr>
      <w:b/>
      <w:bCs/>
      <w:sz w:val="20"/>
      <w:szCs w:val="20"/>
    </w:rPr>
  </w:style>
  <w:style w:type="paragraph" w:styleId="TableofFigures">
    <w:name w:val="table of figures"/>
    <w:basedOn w:val="Normal"/>
    <w:next w:val="Normal"/>
    <w:uiPriority w:val="99"/>
    <w:unhideWhenUsed/>
    <w:rsid w:val="003D45E3"/>
  </w:style>
  <w:style w:type="paragraph" w:styleId="CommentSubject">
    <w:name w:val="annotation subject"/>
    <w:basedOn w:val="CommentText"/>
    <w:next w:val="CommentText"/>
    <w:link w:val="CommentSubjectChar"/>
    <w:uiPriority w:val="99"/>
    <w:semiHidden/>
    <w:unhideWhenUsed/>
    <w:rsid w:val="009D6797"/>
    <w:rPr>
      <w:b/>
      <w:bCs/>
    </w:rPr>
  </w:style>
  <w:style w:type="character" w:customStyle="1" w:styleId="CommentSubjectChar">
    <w:name w:val="Comment Subject Char"/>
    <w:link w:val="CommentSubject"/>
    <w:uiPriority w:val="99"/>
    <w:semiHidden/>
    <w:rsid w:val="009D6797"/>
    <w:rPr>
      <w:rFonts w:ascii="Garamond" w:hAnsi="Garamond"/>
      <w:b/>
      <w:bCs/>
    </w:rPr>
  </w:style>
  <w:style w:type="paragraph" w:customStyle="1" w:styleId="MediumGrid21">
    <w:name w:val="Medium Grid 21"/>
    <w:uiPriority w:val="1"/>
    <w:qFormat/>
    <w:rsid w:val="00861A5D"/>
    <w:rPr>
      <w:rFonts w:ascii="Garamond" w:hAnsi="Garamond"/>
      <w:sz w:val="24"/>
      <w:szCs w:val="24"/>
      <w:lang w:val="sv-SE" w:eastAsia="sv-SE"/>
    </w:rPr>
  </w:style>
  <w:style w:type="paragraph" w:customStyle="1" w:styleId="Normal1">
    <w:name w:val="Normal1"/>
    <w:rsid w:val="004B401D"/>
    <w:rPr>
      <w:color w:val="000000"/>
      <w:sz w:val="24"/>
      <w:szCs w:val="24"/>
    </w:rPr>
  </w:style>
  <w:style w:type="paragraph" w:styleId="ListParagraph">
    <w:name w:val="List Paragraph"/>
    <w:basedOn w:val="Normal"/>
    <w:uiPriority w:val="34"/>
    <w:qFormat/>
    <w:rsid w:val="00861A5D"/>
    <w:pPr>
      <w:spacing w:before="0" w:after="0"/>
      <w:ind w:left="720"/>
      <w:contextualSpacing/>
    </w:pPr>
    <w:rPr>
      <w:rFonts w:asciiTheme="minorHAnsi" w:eastAsiaTheme="minorHAnsi" w:hAnsiTheme="minorHAnsi" w:cstheme="minorBidi"/>
      <w:lang w:eastAsia="en-US"/>
    </w:rPr>
  </w:style>
  <w:style w:type="table" w:styleId="MediumList1">
    <w:name w:val="Medium List 1"/>
    <w:basedOn w:val="TableNormal"/>
    <w:uiPriority w:val="60"/>
    <w:rsid w:val="00DA55A7"/>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customStyle="1" w:styleId="apple-tab-span">
    <w:name w:val="apple-tab-span"/>
    <w:basedOn w:val="DefaultParagraphFont"/>
    <w:rsid w:val="00C56835"/>
  </w:style>
  <w:style w:type="character" w:customStyle="1" w:styleId="apple-converted-space">
    <w:name w:val="apple-converted-space"/>
    <w:basedOn w:val="DefaultParagraphFont"/>
    <w:rsid w:val="00004EE8"/>
  </w:style>
  <w:style w:type="paragraph" w:styleId="Bibliography">
    <w:name w:val="Bibliography"/>
    <w:basedOn w:val="Normal"/>
    <w:next w:val="Normal"/>
    <w:uiPriority w:val="37"/>
    <w:unhideWhenUsed/>
    <w:rsid w:val="006B46FB"/>
    <w:rPr>
      <w:lang w:val="sv-SE"/>
    </w:rPr>
  </w:style>
  <w:style w:type="table" w:customStyle="1" w:styleId="MediumList11">
    <w:name w:val="Medium List 11"/>
    <w:basedOn w:val="TableNormal"/>
    <w:next w:val="MediumList1"/>
    <w:uiPriority w:val="60"/>
    <w:rsid w:val="00023C65"/>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rPr>
        <w:rFonts w:ascii="Calibri Light" w:eastAsia="Yu Gothic Light" w:hAnsi="Calibri Light" w:cs="Times New Roman"/>
      </w:rPr>
      <w:tblPr/>
      <w:tcPr>
        <w:tcBorders>
          <w:top w:val="nil"/>
          <w:bottom w:val="single" w:sz="8" w:space="0" w:color="000000"/>
        </w:tcBorders>
      </w:tcPr>
    </w:tblStylePr>
    <w:tblStylePr w:type="lastRow">
      <w:rPr>
        <w:b/>
        <w:bCs/>
        <w:color w:val="44546A"/>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Subtitle">
    <w:name w:val="Subtitle"/>
    <w:basedOn w:val="Normal"/>
    <w:next w:val="Normal"/>
    <w:link w:val="SubtitleChar"/>
    <w:uiPriority w:val="11"/>
    <w:qFormat/>
    <w:rsid w:val="002428A3"/>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2428A3"/>
    <w:rPr>
      <w:rFonts w:asciiTheme="majorHAnsi" w:eastAsiaTheme="majorEastAsia" w:hAnsiTheme="majorHAnsi" w:cstheme="majorBidi"/>
      <w:i/>
      <w:iCs/>
      <w:color w:val="4F81BD" w:themeColor="accent1"/>
      <w:spacing w:val="15"/>
      <w:sz w:val="24"/>
      <w:szCs w:val="24"/>
      <w:lang w:eastAsia="sv-SE"/>
    </w:rPr>
  </w:style>
  <w:style w:type="paragraph" w:styleId="NoSpacing">
    <w:name w:val="No Spacing"/>
    <w:uiPriority w:val="1"/>
    <w:rsid w:val="002428A3"/>
  </w:style>
  <w:style w:type="paragraph" w:styleId="Quote">
    <w:name w:val="Quote"/>
    <w:basedOn w:val="Normal"/>
    <w:next w:val="Normal"/>
    <w:link w:val="QuoteChar"/>
    <w:uiPriority w:val="29"/>
    <w:rsid w:val="002428A3"/>
    <w:rPr>
      <w:i/>
      <w:iCs/>
      <w:color w:val="000000" w:themeColor="text1"/>
    </w:rPr>
  </w:style>
  <w:style w:type="character" w:customStyle="1" w:styleId="QuoteChar">
    <w:name w:val="Quote Char"/>
    <w:basedOn w:val="DefaultParagraphFont"/>
    <w:link w:val="Quote"/>
    <w:uiPriority w:val="29"/>
    <w:rsid w:val="002428A3"/>
    <w:rPr>
      <w:i/>
      <w:iCs/>
      <w:color w:val="000000" w:themeColor="text1"/>
    </w:rPr>
  </w:style>
  <w:style w:type="paragraph" w:styleId="IntenseQuote">
    <w:name w:val="Intense Quote"/>
    <w:basedOn w:val="Normal"/>
    <w:next w:val="Normal"/>
    <w:link w:val="IntenseQuoteChar"/>
    <w:uiPriority w:val="30"/>
    <w:rsid w:val="002428A3"/>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2428A3"/>
    <w:rPr>
      <w:b/>
      <w:bCs/>
      <w:i/>
      <w:iCs/>
      <w:color w:val="4F81BD" w:themeColor="accent1"/>
    </w:rPr>
  </w:style>
  <w:style w:type="character" w:styleId="SubtleEmphasis">
    <w:name w:val="Subtle Emphasis"/>
    <w:basedOn w:val="DefaultParagraphFont"/>
    <w:uiPriority w:val="19"/>
    <w:rsid w:val="002428A3"/>
    <w:rPr>
      <w:i/>
      <w:iCs/>
      <w:color w:val="808080" w:themeColor="text1" w:themeTint="7F"/>
    </w:rPr>
  </w:style>
  <w:style w:type="character" w:styleId="IntenseEmphasis">
    <w:name w:val="Intense Emphasis"/>
    <w:basedOn w:val="DefaultParagraphFont"/>
    <w:uiPriority w:val="21"/>
    <w:rsid w:val="002428A3"/>
    <w:rPr>
      <w:b/>
      <w:bCs/>
      <w:i/>
      <w:iCs/>
      <w:color w:val="4F81BD" w:themeColor="accent1"/>
    </w:rPr>
  </w:style>
  <w:style w:type="character" w:styleId="SubtleReference">
    <w:name w:val="Subtle Reference"/>
    <w:basedOn w:val="DefaultParagraphFont"/>
    <w:uiPriority w:val="31"/>
    <w:rsid w:val="002428A3"/>
    <w:rPr>
      <w:smallCaps/>
      <w:color w:val="C0504D" w:themeColor="accent2"/>
      <w:u w:val="single"/>
    </w:rPr>
  </w:style>
  <w:style w:type="character" w:styleId="IntenseReference">
    <w:name w:val="Intense Reference"/>
    <w:basedOn w:val="DefaultParagraphFont"/>
    <w:uiPriority w:val="32"/>
    <w:rsid w:val="002428A3"/>
    <w:rPr>
      <w:b/>
      <w:bCs/>
      <w:smallCaps/>
      <w:color w:val="C0504D" w:themeColor="accent2"/>
      <w:spacing w:val="5"/>
      <w:u w:val="single"/>
    </w:rPr>
  </w:style>
  <w:style w:type="character" w:styleId="BookTitle">
    <w:name w:val="Book Title"/>
    <w:basedOn w:val="DefaultParagraphFont"/>
    <w:uiPriority w:val="33"/>
    <w:rsid w:val="002428A3"/>
    <w:rPr>
      <w:b/>
      <w:bCs/>
      <w:smallCaps/>
      <w:spacing w:val="5"/>
    </w:rPr>
  </w:style>
  <w:style w:type="paragraph" w:styleId="Revision">
    <w:name w:val="Revision"/>
    <w:hidden/>
    <w:uiPriority w:val="71"/>
    <w:rsid w:val="002C6418"/>
    <w:rPr>
      <w:sz w:val="24"/>
      <w:szCs w:val="24"/>
      <w:lang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0819">
      <w:bodyDiv w:val="1"/>
      <w:marLeft w:val="0"/>
      <w:marRight w:val="0"/>
      <w:marTop w:val="0"/>
      <w:marBottom w:val="0"/>
      <w:divBdr>
        <w:top w:val="none" w:sz="0" w:space="0" w:color="auto"/>
        <w:left w:val="none" w:sz="0" w:space="0" w:color="auto"/>
        <w:bottom w:val="none" w:sz="0" w:space="0" w:color="auto"/>
        <w:right w:val="none" w:sz="0" w:space="0" w:color="auto"/>
      </w:divBdr>
      <w:divsChild>
        <w:div w:id="465659427">
          <w:marLeft w:val="0"/>
          <w:marRight w:val="0"/>
          <w:marTop w:val="0"/>
          <w:marBottom w:val="0"/>
          <w:divBdr>
            <w:top w:val="none" w:sz="0" w:space="0" w:color="auto"/>
            <w:left w:val="none" w:sz="0" w:space="0" w:color="auto"/>
            <w:bottom w:val="none" w:sz="0" w:space="0" w:color="auto"/>
            <w:right w:val="none" w:sz="0" w:space="0" w:color="auto"/>
          </w:divBdr>
          <w:divsChild>
            <w:div w:id="120732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465216">
      <w:bodyDiv w:val="1"/>
      <w:marLeft w:val="0"/>
      <w:marRight w:val="0"/>
      <w:marTop w:val="0"/>
      <w:marBottom w:val="0"/>
      <w:divBdr>
        <w:top w:val="none" w:sz="0" w:space="0" w:color="auto"/>
        <w:left w:val="none" w:sz="0" w:space="0" w:color="auto"/>
        <w:bottom w:val="none" w:sz="0" w:space="0" w:color="auto"/>
        <w:right w:val="none" w:sz="0" w:space="0" w:color="auto"/>
      </w:divBdr>
      <w:divsChild>
        <w:div w:id="1816605673">
          <w:marLeft w:val="0"/>
          <w:marRight w:val="0"/>
          <w:marTop w:val="0"/>
          <w:marBottom w:val="0"/>
          <w:divBdr>
            <w:top w:val="none" w:sz="0" w:space="0" w:color="auto"/>
            <w:left w:val="none" w:sz="0" w:space="0" w:color="auto"/>
            <w:bottom w:val="none" w:sz="0" w:space="0" w:color="auto"/>
            <w:right w:val="none" w:sz="0" w:space="0" w:color="auto"/>
          </w:divBdr>
          <w:divsChild>
            <w:div w:id="388386444">
              <w:marLeft w:val="0"/>
              <w:marRight w:val="0"/>
              <w:marTop w:val="0"/>
              <w:marBottom w:val="0"/>
              <w:divBdr>
                <w:top w:val="none" w:sz="0" w:space="0" w:color="auto"/>
                <w:left w:val="none" w:sz="0" w:space="0" w:color="auto"/>
                <w:bottom w:val="none" w:sz="0" w:space="0" w:color="auto"/>
                <w:right w:val="none" w:sz="0" w:space="0" w:color="auto"/>
              </w:divBdr>
              <w:divsChild>
                <w:div w:id="1964072140">
                  <w:marLeft w:val="0"/>
                  <w:marRight w:val="0"/>
                  <w:marTop w:val="0"/>
                  <w:marBottom w:val="0"/>
                  <w:divBdr>
                    <w:top w:val="none" w:sz="0" w:space="0" w:color="auto"/>
                    <w:left w:val="none" w:sz="0" w:space="0" w:color="auto"/>
                    <w:bottom w:val="none" w:sz="0" w:space="0" w:color="auto"/>
                    <w:right w:val="none" w:sz="0" w:space="0" w:color="auto"/>
                  </w:divBdr>
                  <w:divsChild>
                    <w:div w:id="832724888">
                      <w:marLeft w:val="0"/>
                      <w:marRight w:val="0"/>
                      <w:marTop w:val="0"/>
                      <w:marBottom w:val="0"/>
                      <w:divBdr>
                        <w:top w:val="none" w:sz="0" w:space="0" w:color="auto"/>
                        <w:left w:val="none" w:sz="0" w:space="0" w:color="auto"/>
                        <w:bottom w:val="none" w:sz="0" w:space="0" w:color="auto"/>
                        <w:right w:val="none" w:sz="0" w:space="0" w:color="auto"/>
                      </w:divBdr>
                      <w:divsChild>
                        <w:div w:id="1512256716">
                          <w:marLeft w:val="0"/>
                          <w:marRight w:val="0"/>
                          <w:marTop w:val="0"/>
                          <w:marBottom w:val="0"/>
                          <w:divBdr>
                            <w:top w:val="none" w:sz="0" w:space="0" w:color="auto"/>
                            <w:left w:val="none" w:sz="0" w:space="0" w:color="auto"/>
                            <w:bottom w:val="none" w:sz="0" w:space="0" w:color="auto"/>
                            <w:right w:val="none" w:sz="0" w:space="0" w:color="auto"/>
                          </w:divBdr>
                          <w:divsChild>
                            <w:div w:id="943877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3642337">
      <w:bodyDiv w:val="1"/>
      <w:marLeft w:val="0"/>
      <w:marRight w:val="0"/>
      <w:marTop w:val="0"/>
      <w:marBottom w:val="0"/>
      <w:divBdr>
        <w:top w:val="none" w:sz="0" w:space="0" w:color="auto"/>
        <w:left w:val="none" w:sz="0" w:space="0" w:color="auto"/>
        <w:bottom w:val="none" w:sz="0" w:space="0" w:color="auto"/>
        <w:right w:val="none" w:sz="0" w:space="0" w:color="auto"/>
      </w:divBdr>
      <w:divsChild>
        <w:div w:id="1523741050">
          <w:marLeft w:val="0"/>
          <w:marRight w:val="0"/>
          <w:marTop w:val="0"/>
          <w:marBottom w:val="0"/>
          <w:divBdr>
            <w:top w:val="none" w:sz="0" w:space="0" w:color="auto"/>
            <w:left w:val="none" w:sz="0" w:space="0" w:color="auto"/>
            <w:bottom w:val="none" w:sz="0" w:space="0" w:color="auto"/>
            <w:right w:val="none" w:sz="0" w:space="0" w:color="auto"/>
          </w:divBdr>
          <w:divsChild>
            <w:div w:id="1223326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35846">
      <w:bodyDiv w:val="1"/>
      <w:marLeft w:val="0"/>
      <w:marRight w:val="0"/>
      <w:marTop w:val="0"/>
      <w:marBottom w:val="0"/>
      <w:divBdr>
        <w:top w:val="none" w:sz="0" w:space="0" w:color="auto"/>
        <w:left w:val="none" w:sz="0" w:space="0" w:color="auto"/>
        <w:bottom w:val="none" w:sz="0" w:space="0" w:color="auto"/>
        <w:right w:val="none" w:sz="0" w:space="0" w:color="auto"/>
      </w:divBdr>
    </w:div>
    <w:div w:id="146017272">
      <w:bodyDiv w:val="1"/>
      <w:marLeft w:val="0"/>
      <w:marRight w:val="0"/>
      <w:marTop w:val="0"/>
      <w:marBottom w:val="0"/>
      <w:divBdr>
        <w:top w:val="none" w:sz="0" w:space="0" w:color="auto"/>
        <w:left w:val="none" w:sz="0" w:space="0" w:color="auto"/>
        <w:bottom w:val="none" w:sz="0" w:space="0" w:color="auto"/>
        <w:right w:val="none" w:sz="0" w:space="0" w:color="auto"/>
      </w:divBdr>
    </w:div>
    <w:div w:id="159125164">
      <w:bodyDiv w:val="1"/>
      <w:marLeft w:val="0"/>
      <w:marRight w:val="0"/>
      <w:marTop w:val="0"/>
      <w:marBottom w:val="0"/>
      <w:divBdr>
        <w:top w:val="none" w:sz="0" w:space="0" w:color="auto"/>
        <w:left w:val="none" w:sz="0" w:space="0" w:color="auto"/>
        <w:bottom w:val="none" w:sz="0" w:space="0" w:color="auto"/>
        <w:right w:val="none" w:sz="0" w:space="0" w:color="auto"/>
      </w:divBdr>
    </w:div>
    <w:div w:id="166091815">
      <w:bodyDiv w:val="1"/>
      <w:marLeft w:val="0"/>
      <w:marRight w:val="0"/>
      <w:marTop w:val="0"/>
      <w:marBottom w:val="0"/>
      <w:divBdr>
        <w:top w:val="none" w:sz="0" w:space="0" w:color="auto"/>
        <w:left w:val="none" w:sz="0" w:space="0" w:color="auto"/>
        <w:bottom w:val="none" w:sz="0" w:space="0" w:color="auto"/>
        <w:right w:val="none" w:sz="0" w:space="0" w:color="auto"/>
      </w:divBdr>
      <w:divsChild>
        <w:div w:id="727343374">
          <w:marLeft w:val="0"/>
          <w:marRight w:val="0"/>
          <w:marTop w:val="0"/>
          <w:marBottom w:val="0"/>
          <w:divBdr>
            <w:top w:val="none" w:sz="0" w:space="0" w:color="auto"/>
            <w:left w:val="none" w:sz="0" w:space="0" w:color="auto"/>
            <w:bottom w:val="none" w:sz="0" w:space="0" w:color="auto"/>
            <w:right w:val="none" w:sz="0" w:space="0" w:color="auto"/>
          </w:divBdr>
          <w:divsChild>
            <w:div w:id="277224297">
              <w:marLeft w:val="0"/>
              <w:marRight w:val="0"/>
              <w:marTop w:val="0"/>
              <w:marBottom w:val="0"/>
              <w:divBdr>
                <w:top w:val="none" w:sz="0" w:space="0" w:color="auto"/>
                <w:left w:val="none" w:sz="0" w:space="0" w:color="auto"/>
                <w:bottom w:val="none" w:sz="0" w:space="0" w:color="auto"/>
                <w:right w:val="none" w:sz="0" w:space="0" w:color="auto"/>
              </w:divBdr>
              <w:divsChild>
                <w:div w:id="1911958728">
                  <w:marLeft w:val="0"/>
                  <w:marRight w:val="0"/>
                  <w:marTop w:val="0"/>
                  <w:marBottom w:val="0"/>
                  <w:divBdr>
                    <w:top w:val="none" w:sz="0" w:space="0" w:color="auto"/>
                    <w:left w:val="none" w:sz="0" w:space="0" w:color="auto"/>
                    <w:bottom w:val="none" w:sz="0" w:space="0" w:color="auto"/>
                    <w:right w:val="none" w:sz="0" w:space="0" w:color="auto"/>
                  </w:divBdr>
                  <w:divsChild>
                    <w:div w:id="1774739062">
                      <w:marLeft w:val="0"/>
                      <w:marRight w:val="0"/>
                      <w:marTop w:val="0"/>
                      <w:marBottom w:val="0"/>
                      <w:divBdr>
                        <w:top w:val="none" w:sz="0" w:space="0" w:color="auto"/>
                        <w:left w:val="none" w:sz="0" w:space="0" w:color="auto"/>
                        <w:bottom w:val="none" w:sz="0" w:space="0" w:color="auto"/>
                        <w:right w:val="none" w:sz="0" w:space="0" w:color="auto"/>
                      </w:divBdr>
                      <w:divsChild>
                        <w:div w:id="855316377">
                          <w:marLeft w:val="0"/>
                          <w:marRight w:val="0"/>
                          <w:marTop w:val="0"/>
                          <w:marBottom w:val="0"/>
                          <w:divBdr>
                            <w:top w:val="none" w:sz="0" w:space="0" w:color="auto"/>
                            <w:left w:val="none" w:sz="0" w:space="0" w:color="auto"/>
                            <w:bottom w:val="none" w:sz="0" w:space="0" w:color="auto"/>
                            <w:right w:val="none" w:sz="0" w:space="0" w:color="auto"/>
                          </w:divBdr>
                          <w:divsChild>
                            <w:div w:id="106973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4247553">
      <w:bodyDiv w:val="1"/>
      <w:marLeft w:val="0"/>
      <w:marRight w:val="0"/>
      <w:marTop w:val="0"/>
      <w:marBottom w:val="0"/>
      <w:divBdr>
        <w:top w:val="none" w:sz="0" w:space="0" w:color="auto"/>
        <w:left w:val="none" w:sz="0" w:space="0" w:color="auto"/>
        <w:bottom w:val="none" w:sz="0" w:space="0" w:color="auto"/>
        <w:right w:val="none" w:sz="0" w:space="0" w:color="auto"/>
      </w:divBdr>
      <w:divsChild>
        <w:div w:id="2100321684">
          <w:marLeft w:val="0"/>
          <w:marRight w:val="0"/>
          <w:marTop w:val="0"/>
          <w:marBottom w:val="0"/>
          <w:divBdr>
            <w:top w:val="none" w:sz="0" w:space="0" w:color="auto"/>
            <w:left w:val="none" w:sz="0" w:space="0" w:color="auto"/>
            <w:bottom w:val="none" w:sz="0" w:space="0" w:color="auto"/>
            <w:right w:val="none" w:sz="0" w:space="0" w:color="auto"/>
          </w:divBdr>
          <w:divsChild>
            <w:div w:id="232084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09584">
      <w:bodyDiv w:val="1"/>
      <w:marLeft w:val="0"/>
      <w:marRight w:val="0"/>
      <w:marTop w:val="0"/>
      <w:marBottom w:val="0"/>
      <w:divBdr>
        <w:top w:val="none" w:sz="0" w:space="0" w:color="auto"/>
        <w:left w:val="none" w:sz="0" w:space="0" w:color="auto"/>
        <w:bottom w:val="none" w:sz="0" w:space="0" w:color="auto"/>
        <w:right w:val="none" w:sz="0" w:space="0" w:color="auto"/>
      </w:divBdr>
      <w:divsChild>
        <w:div w:id="787088037">
          <w:marLeft w:val="0"/>
          <w:marRight w:val="0"/>
          <w:marTop w:val="0"/>
          <w:marBottom w:val="0"/>
          <w:divBdr>
            <w:top w:val="none" w:sz="0" w:space="0" w:color="auto"/>
            <w:left w:val="none" w:sz="0" w:space="0" w:color="auto"/>
            <w:bottom w:val="none" w:sz="0" w:space="0" w:color="auto"/>
            <w:right w:val="none" w:sz="0" w:space="0" w:color="auto"/>
          </w:divBdr>
        </w:div>
      </w:divsChild>
    </w:div>
    <w:div w:id="199822038">
      <w:bodyDiv w:val="1"/>
      <w:marLeft w:val="0"/>
      <w:marRight w:val="0"/>
      <w:marTop w:val="0"/>
      <w:marBottom w:val="0"/>
      <w:divBdr>
        <w:top w:val="none" w:sz="0" w:space="0" w:color="auto"/>
        <w:left w:val="none" w:sz="0" w:space="0" w:color="auto"/>
        <w:bottom w:val="none" w:sz="0" w:space="0" w:color="auto"/>
        <w:right w:val="none" w:sz="0" w:space="0" w:color="auto"/>
      </w:divBdr>
    </w:div>
    <w:div w:id="224948796">
      <w:bodyDiv w:val="1"/>
      <w:marLeft w:val="0"/>
      <w:marRight w:val="0"/>
      <w:marTop w:val="0"/>
      <w:marBottom w:val="0"/>
      <w:divBdr>
        <w:top w:val="none" w:sz="0" w:space="0" w:color="auto"/>
        <w:left w:val="none" w:sz="0" w:space="0" w:color="auto"/>
        <w:bottom w:val="none" w:sz="0" w:space="0" w:color="auto"/>
        <w:right w:val="none" w:sz="0" w:space="0" w:color="auto"/>
      </w:divBdr>
    </w:div>
    <w:div w:id="234322476">
      <w:bodyDiv w:val="1"/>
      <w:marLeft w:val="0"/>
      <w:marRight w:val="0"/>
      <w:marTop w:val="0"/>
      <w:marBottom w:val="0"/>
      <w:divBdr>
        <w:top w:val="none" w:sz="0" w:space="0" w:color="auto"/>
        <w:left w:val="none" w:sz="0" w:space="0" w:color="auto"/>
        <w:bottom w:val="none" w:sz="0" w:space="0" w:color="auto"/>
        <w:right w:val="none" w:sz="0" w:space="0" w:color="auto"/>
      </w:divBdr>
      <w:divsChild>
        <w:div w:id="507789680">
          <w:marLeft w:val="0"/>
          <w:marRight w:val="0"/>
          <w:marTop w:val="0"/>
          <w:marBottom w:val="0"/>
          <w:divBdr>
            <w:top w:val="none" w:sz="0" w:space="0" w:color="auto"/>
            <w:left w:val="none" w:sz="0" w:space="0" w:color="auto"/>
            <w:bottom w:val="none" w:sz="0" w:space="0" w:color="auto"/>
            <w:right w:val="none" w:sz="0" w:space="0" w:color="auto"/>
          </w:divBdr>
          <w:divsChild>
            <w:div w:id="591738491">
              <w:marLeft w:val="0"/>
              <w:marRight w:val="0"/>
              <w:marTop w:val="0"/>
              <w:marBottom w:val="0"/>
              <w:divBdr>
                <w:top w:val="none" w:sz="0" w:space="0" w:color="auto"/>
                <w:left w:val="none" w:sz="0" w:space="0" w:color="auto"/>
                <w:bottom w:val="none" w:sz="0" w:space="0" w:color="auto"/>
                <w:right w:val="none" w:sz="0" w:space="0" w:color="auto"/>
              </w:divBdr>
              <w:divsChild>
                <w:div w:id="260577396">
                  <w:marLeft w:val="0"/>
                  <w:marRight w:val="0"/>
                  <w:marTop w:val="0"/>
                  <w:marBottom w:val="0"/>
                  <w:divBdr>
                    <w:top w:val="none" w:sz="0" w:space="0" w:color="auto"/>
                    <w:left w:val="none" w:sz="0" w:space="0" w:color="auto"/>
                    <w:bottom w:val="none" w:sz="0" w:space="0" w:color="auto"/>
                    <w:right w:val="none" w:sz="0" w:space="0" w:color="auto"/>
                  </w:divBdr>
                  <w:divsChild>
                    <w:div w:id="1543327099">
                      <w:marLeft w:val="0"/>
                      <w:marRight w:val="0"/>
                      <w:marTop w:val="0"/>
                      <w:marBottom w:val="0"/>
                      <w:divBdr>
                        <w:top w:val="none" w:sz="0" w:space="0" w:color="auto"/>
                        <w:left w:val="none" w:sz="0" w:space="0" w:color="auto"/>
                        <w:bottom w:val="none" w:sz="0" w:space="0" w:color="auto"/>
                        <w:right w:val="none" w:sz="0" w:space="0" w:color="auto"/>
                      </w:divBdr>
                      <w:divsChild>
                        <w:div w:id="71701697">
                          <w:marLeft w:val="0"/>
                          <w:marRight w:val="0"/>
                          <w:marTop w:val="0"/>
                          <w:marBottom w:val="0"/>
                          <w:divBdr>
                            <w:top w:val="none" w:sz="0" w:space="0" w:color="auto"/>
                            <w:left w:val="none" w:sz="0" w:space="0" w:color="auto"/>
                            <w:bottom w:val="none" w:sz="0" w:space="0" w:color="auto"/>
                            <w:right w:val="none" w:sz="0" w:space="0" w:color="auto"/>
                          </w:divBdr>
                          <w:divsChild>
                            <w:div w:id="2117796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6935924">
      <w:bodyDiv w:val="1"/>
      <w:marLeft w:val="0"/>
      <w:marRight w:val="0"/>
      <w:marTop w:val="0"/>
      <w:marBottom w:val="0"/>
      <w:divBdr>
        <w:top w:val="none" w:sz="0" w:space="0" w:color="auto"/>
        <w:left w:val="none" w:sz="0" w:space="0" w:color="auto"/>
        <w:bottom w:val="none" w:sz="0" w:space="0" w:color="auto"/>
        <w:right w:val="none" w:sz="0" w:space="0" w:color="auto"/>
      </w:divBdr>
    </w:div>
    <w:div w:id="288781587">
      <w:bodyDiv w:val="1"/>
      <w:marLeft w:val="0"/>
      <w:marRight w:val="0"/>
      <w:marTop w:val="0"/>
      <w:marBottom w:val="0"/>
      <w:divBdr>
        <w:top w:val="none" w:sz="0" w:space="0" w:color="auto"/>
        <w:left w:val="none" w:sz="0" w:space="0" w:color="auto"/>
        <w:bottom w:val="none" w:sz="0" w:space="0" w:color="auto"/>
        <w:right w:val="none" w:sz="0" w:space="0" w:color="auto"/>
      </w:divBdr>
      <w:divsChild>
        <w:div w:id="165023402">
          <w:marLeft w:val="0"/>
          <w:marRight w:val="0"/>
          <w:marTop w:val="0"/>
          <w:marBottom w:val="0"/>
          <w:divBdr>
            <w:top w:val="none" w:sz="0" w:space="0" w:color="auto"/>
            <w:left w:val="none" w:sz="0" w:space="0" w:color="auto"/>
            <w:bottom w:val="none" w:sz="0" w:space="0" w:color="auto"/>
            <w:right w:val="none" w:sz="0" w:space="0" w:color="auto"/>
          </w:divBdr>
          <w:divsChild>
            <w:div w:id="1917128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3533088">
      <w:bodyDiv w:val="1"/>
      <w:marLeft w:val="0"/>
      <w:marRight w:val="0"/>
      <w:marTop w:val="0"/>
      <w:marBottom w:val="0"/>
      <w:divBdr>
        <w:top w:val="none" w:sz="0" w:space="0" w:color="auto"/>
        <w:left w:val="none" w:sz="0" w:space="0" w:color="auto"/>
        <w:bottom w:val="none" w:sz="0" w:space="0" w:color="auto"/>
        <w:right w:val="none" w:sz="0" w:space="0" w:color="auto"/>
      </w:divBdr>
    </w:div>
    <w:div w:id="313919350">
      <w:bodyDiv w:val="1"/>
      <w:marLeft w:val="0"/>
      <w:marRight w:val="0"/>
      <w:marTop w:val="0"/>
      <w:marBottom w:val="0"/>
      <w:divBdr>
        <w:top w:val="none" w:sz="0" w:space="0" w:color="auto"/>
        <w:left w:val="none" w:sz="0" w:space="0" w:color="auto"/>
        <w:bottom w:val="none" w:sz="0" w:space="0" w:color="auto"/>
        <w:right w:val="none" w:sz="0" w:space="0" w:color="auto"/>
      </w:divBdr>
    </w:div>
    <w:div w:id="316767288">
      <w:bodyDiv w:val="1"/>
      <w:marLeft w:val="0"/>
      <w:marRight w:val="0"/>
      <w:marTop w:val="0"/>
      <w:marBottom w:val="0"/>
      <w:divBdr>
        <w:top w:val="none" w:sz="0" w:space="0" w:color="auto"/>
        <w:left w:val="none" w:sz="0" w:space="0" w:color="auto"/>
        <w:bottom w:val="none" w:sz="0" w:space="0" w:color="auto"/>
        <w:right w:val="none" w:sz="0" w:space="0" w:color="auto"/>
      </w:divBdr>
    </w:div>
    <w:div w:id="342704300">
      <w:bodyDiv w:val="1"/>
      <w:marLeft w:val="0"/>
      <w:marRight w:val="0"/>
      <w:marTop w:val="0"/>
      <w:marBottom w:val="0"/>
      <w:divBdr>
        <w:top w:val="none" w:sz="0" w:space="0" w:color="auto"/>
        <w:left w:val="none" w:sz="0" w:space="0" w:color="auto"/>
        <w:bottom w:val="none" w:sz="0" w:space="0" w:color="auto"/>
        <w:right w:val="none" w:sz="0" w:space="0" w:color="auto"/>
      </w:divBdr>
    </w:div>
    <w:div w:id="345132165">
      <w:bodyDiv w:val="1"/>
      <w:marLeft w:val="0"/>
      <w:marRight w:val="0"/>
      <w:marTop w:val="0"/>
      <w:marBottom w:val="0"/>
      <w:divBdr>
        <w:top w:val="none" w:sz="0" w:space="0" w:color="auto"/>
        <w:left w:val="none" w:sz="0" w:space="0" w:color="auto"/>
        <w:bottom w:val="none" w:sz="0" w:space="0" w:color="auto"/>
        <w:right w:val="none" w:sz="0" w:space="0" w:color="auto"/>
      </w:divBdr>
    </w:div>
    <w:div w:id="392314973">
      <w:bodyDiv w:val="1"/>
      <w:marLeft w:val="0"/>
      <w:marRight w:val="0"/>
      <w:marTop w:val="0"/>
      <w:marBottom w:val="0"/>
      <w:divBdr>
        <w:top w:val="none" w:sz="0" w:space="0" w:color="auto"/>
        <w:left w:val="none" w:sz="0" w:space="0" w:color="auto"/>
        <w:bottom w:val="none" w:sz="0" w:space="0" w:color="auto"/>
        <w:right w:val="none" w:sz="0" w:space="0" w:color="auto"/>
      </w:divBdr>
    </w:div>
    <w:div w:id="431171386">
      <w:bodyDiv w:val="1"/>
      <w:marLeft w:val="0"/>
      <w:marRight w:val="0"/>
      <w:marTop w:val="0"/>
      <w:marBottom w:val="0"/>
      <w:divBdr>
        <w:top w:val="none" w:sz="0" w:space="0" w:color="auto"/>
        <w:left w:val="none" w:sz="0" w:space="0" w:color="auto"/>
        <w:bottom w:val="none" w:sz="0" w:space="0" w:color="auto"/>
        <w:right w:val="none" w:sz="0" w:space="0" w:color="auto"/>
      </w:divBdr>
    </w:div>
    <w:div w:id="449207772">
      <w:bodyDiv w:val="1"/>
      <w:marLeft w:val="0"/>
      <w:marRight w:val="0"/>
      <w:marTop w:val="0"/>
      <w:marBottom w:val="0"/>
      <w:divBdr>
        <w:top w:val="none" w:sz="0" w:space="0" w:color="auto"/>
        <w:left w:val="none" w:sz="0" w:space="0" w:color="auto"/>
        <w:bottom w:val="none" w:sz="0" w:space="0" w:color="auto"/>
        <w:right w:val="none" w:sz="0" w:space="0" w:color="auto"/>
      </w:divBdr>
      <w:divsChild>
        <w:div w:id="485047968">
          <w:marLeft w:val="0"/>
          <w:marRight w:val="0"/>
          <w:marTop w:val="0"/>
          <w:marBottom w:val="0"/>
          <w:divBdr>
            <w:top w:val="none" w:sz="0" w:space="0" w:color="auto"/>
            <w:left w:val="none" w:sz="0" w:space="0" w:color="auto"/>
            <w:bottom w:val="none" w:sz="0" w:space="0" w:color="auto"/>
            <w:right w:val="none" w:sz="0" w:space="0" w:color="auto"/>
          </w:divBdr>
          <w:divsChild>
            <w:div w:id="1981496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0535642">
      <w:bodyDiv w:val="1"/>
      <w:marLeft w:val="0"/>
      <w:marRight w:val="0"/>
      <w:marTop w:val="0"/>
      <w:marBottom w:val="0"/>
      <w:divBdr>
        <w:top w:val="none" w:sz="0" w:space="0" w:color="auto"/>
        <w:left w:val="none" w:sz="0" w:space="0" w:color="auto"/>
        <w:bottom w:val="none" w:sz="0" w:space="0" w:color="auto"/>
        <w:right w:val="none" w:sz="0" w:space="0" w:color="auto"/>
      </w:divBdr>
      <w:divsChild>
        <w:div w:id="309098615">
          <w:marLeft w:val="0"/>
          <w:marRight w:val="0"/>
          <w:marTop w:val="0"/>
          <w:marBottom w:val="0"/>
          <w:divBdr>
            <w:top w:val="none" w:sz="0" w:space="0" w:color="auto"/>
            <w:left w:val="none" w:sz="0" w:space="0" w:color="auto"/>
            <w:bottom w:val="none" w:sz="0" w:space="0" w:color="auto"/>
            <w:right w:val="none" w:sz="0" w:space="0" w:color="auto"/>
          </w:divBdr>
          <w:divsChild>
            <w:div w:id="1155950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482986">
      <w:bodyDiv w:val="1"/>
      <w:marLeft w:val="0"/>
      <w:marRight w:val="0"/>
      <w:marTop w:val="0"/>
      <w:marBottom w:val="0"/>
      <w:divBdr>
        <w:top w:val="none" w:sz="0" w:space="0" w:color="auto"/>
        <w:left w:val="none" w:sz="0" w:space="0" w:color="auto"/>
        <w:bottom w:val="none" w:sz="0" w:space="0" w:color="auto"/>
        <w:right w:val="none" w:sz="0" w:space="0" w:color="auto"/>
      </w:divBdr>
    </w:div>
    <w:div w:id="492185118">
      <w:bodyDiv w:val="1"/>
      <w:marLeft w:val="0"/>
      <w:marRight w:val="0"/>
      <w:marTop w:val="0"/>
      <w:marBottom w:val="0"/>
      <w:divBdr>
        <w:top w:val="none" w:sz="0" w:space="0" w:color="auto"/>
        <w:left w:val="none" w:sz="0" w:space="0" w:color="auto"/>
        <w:bottom w:val="none" w:sz="0" w:space="0" w:color="auto"/>
        <w:right w:val="none" w:sz="0" w:space="0" w:color="auto"/>
      </w:divBdr>
    </w:div>
    <w:div w:id="492842016">
      <w:bodyDiv w:val="1"/>
      <w:marLeft w:val="0"/>
      <w:marRight w:val="0"/>
      <w:marTop w:val="0"/>
      <w:marBottom w:val="0"/>
      <w:divBdr>
        <w:top w:val="none" w:sz="0" w:space="0" w:color="auto"/>
        <w:left w:val="none" w:sz="0" w:space="0" w:color="auto"/>
        <w:bottom w:val="none" w:sz="0" w:space="0" w:color="auto"/>
        <w:right w:val="none" w:sz="0" w:space="0" w:color="auto"/>
      </w:divBdr>
      <w:divsChild>
        <w:div w:id="1671369133">
          <w:marLeft w:val="0"/>
          <w:marRight w:val="0"/>
          <w:marTop w:val="0"/>
          <w:marBottom w:val="0"/>
          <w:divBdr>
            <w:top w:val="none" w:sz="0" w:space="0" w:color="auto"/>
            <w:left w:val="none" w:sz="0" w:space="0" w:color="auto"/>
            <w:bottom w:val="none" w:sz="0" w:space="0" w:color="auto"/>
            <w:right w:val="none" w:sz="0" w:space="0" w:color="auto"/>
          </w:divBdr>
          <w:divsChild>
            <w:div w:id="587545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4852553">
      <w:bodyDiv w:val="1"/>
      <w:marLeft w:val="0"/>
      <w:marRight w:val="0"/>
      <w:marTop w:val="0"/>
      <w:marBottom w:val="0"/>
      <w:divBdr>
        <w:top w:val="none" w:sz="0" w:space="0" w:color="auto"/>
        <w:left w:val="none" w:sz="0" w:space="0" w:color="auto"/>
        <w:bottom w:val="none" w:sz="0" w:space="0" w:color="auto"/>
        <w:right w:val="none" w:sz="0" w:space="0" w:color="auto"/>
      </w:divBdr>
      <w:divsChild>
        <w:div w:id="366298725">
          <w:marLeft w:val="0"/>
          <w:marRight w:val="0"/>
          <w:marTop w:val="0"/>
          <w:marBottom w:val="0"/>
          <w:divBdr>
            <w:top w:val="none" w:sz="0" w:space="0" w:color="auto"/>
            <w:left w:val="none" w:sz="0" w:space="0" w:color="auto"/>
            <w:bottom w:val="none" w:sz="0" w:space="0" w:color="auto"/>
            <w:right w:val="none" w:sz="0" w:space="0" w:color="auto"/>
          </w:divBdr>
          <w:divsChild>
            <w:div w:id="799227184">
              <w:marLeft w:val="0"/>
              <w:marRight w:val="0"/>
              <w:marTop w:val="0"/>
              <w:marBottom w:val="0"/>
              <w:divBdr>
                <w:top w:val="none" w:sz="0" w:space="0" w:color="auto"/>
                <w:left w:val="none" w:sz="0" w:space="0" w:color="auto"/>
                <w:bottom w:val="none" w:sz="0" w:space="0" w:color="auto"/>
                <w:right w:val="none" w:sz="0" w:space="0" w:color="auto"/>
              </w:divBdr>
            </w:div>
            <w:div w:id="2140100307">
              <w:marLeft w:val="0"/>
              <w:marRight w:val="0"/>
              <w:marTop w:val="0"/>
              <w:marBottom w:val="0"/>
              <w:divBdr>
                <w:top w:val="none" w:sz="0" w:space="0" w:color="auto"/>
                <w:left w:val="none" w:sz="0" w:space="0" w:color="auto"/>
                <w:bottom w:val="none" w:sz="0" w:space="0" w:color="auto"/>
                <w:right w:val="none" w:sz="0" w:space="0" w:color="auto"/>
              </w:divBdr>
            </w:div>
            <w:div w:id="2133862071">
              <w:marLeft w:val="0"/>
              <w:marRight w:val="0"/>
              <w:marTop w:val="0"/>
              <w:marBottom w:val="0"/>
              <w:divBdr>
                <w:top w:val="none" w:sz="0" w:space="0" w:color="auto"/>
                <w:left w:val="none" w:sz="0" w:space="0" w:color="auto"/>
                <w:bottom w:val="none" w:sz="0" w:space="0" w:color="auto"/>
                <w:right w:val="none" w:sz="0" w:space="0" w:color="auto"/>
              </w:divBdr>
            </w:div>
            <w:div w:id="1352027980">
              <w:marLeft w:val="0"/>
              <w:marRight w:val="0"/>
              <w:marTop w:val="0"/>
              <w:marBottom w:val="0"/>
              <w:divBdr>
                <w:top w:val="none" w:sz="0" w:space="0" w:color="auto"/>
                <w:left w:val="none" w:sz="0" w:space="0" w:color="auto"/>
                <w:bottom w:val="none" w:sz="0" w:space="0" w:color="auto"/>
                <w:right w:val="none" w:sz="0" w:space="0" w:color="auto"/>
              </w:divBdr>
            </w:div>
            <w:div w:id="1054739272">
              <w:marLeft w:val="0"/>
              <w:marRight w:val="0"/>
              <w:marTop w:val="0"/>
              <w:marBottom w:val="0"/>
              <w:divBdr>
                <w:top w:val="none" w:sz="0" w:space="0" w:color="auto"/>
                <w:left w:val="none" w:sz="0" w:space="0" w:color="auto"/>
                <w:bottom w:val="none" w:sz="0" w:space="0" w:color="auto"/>
                <w:right w:val="none" w:sz="0" w:space="0" w:color="auto"/>
              </w:divBdr>
            </w:div>
            <w:div w:id="1412046936">
              <w:marLeft w:val="0"/>
              <w:marRight w:val="0"/>
              <w:marTop w:val="0"/>
              <w:marBottom w:val="0"/>
              <w:divBdr>
                <w:top w:val="none" w:sz="0" w:space="0" w:color="auto"/>
                <w:left w:val="none" w:sz="0" w:space="0" w:color="auto"/>
                <w:bottom w:val="none" w:sz="0" w:space="0" w:color="auto"/>
                <w:right w:val="none" w:sz="0" w:space="0" w:color="auto"/>
              </w:divBdr>
            </w:div>
            <w:div w:id="1695417427">
              <w:marLeft w:val="0"/>
              <w:marRight w:val="0"/>
              <w:marTop w:val="0"/>
              <w:marBottom w:val="0"/>
              <w:divBdr>
                <w:top w:val="none" w:sz="0" w:space="0" w:color="auto"/>
                <w:left w:val="none" w:sz="0" w:space="0" w:color="auto"/>
                <w:bottom w:val="none" w:sz="0" w:space="0" w:color="auto"/>
                <w:right w:val="none" w:sz="0" w:space="0" w:color="auto"/>
              </w:divBdr>
            </w:div>
            <w:div w:id="1847402413">
              <w:marLeft w:val="0"/>
              <w:marRight w:val="0"/>
              <w:marTop w:val="0"/>
              <w:marBottom w:val="0"/>
              <w:divBdr>
                <w:top w:val="none" w:sz="0" w:space="0" w:color="auto"/>
                <w:left w:val="none" w:sz="0" w:space="0" w:color="auto"/>
                <w:bottom w:val="none" w:sz="0" w:space="0" w:color="auto"/>
                <w:right w:val="none" w:sz="0" w:space="0" w:color="auto"/>
              </w:divBdr>
            </w:div>
            <w:div w:id="1197889267">
              <w:marLeft w:val="0"/>
              <w:marRight w:val="0"/>
              <w:marTop w:val="0"/>
              <w:marBottom w:val="0"/>
              <w:divBdr>
                <w:top w:val="none" w:sz="0" w:space="0" w:color="auto"/>
                <w:left w:val="none" w:sz="0" w:space="0" w:color="auto"/>
                <w:bottom w:val="none" w:sz="0" w:space="0" w:color="auto"/>
                <w:right w:val="none" w:sz="0" w:space="0" w:color="auto"/>
              </w:divBdr>
            </w:div>
            <w:div w:id="1330333350">
              <w:marLeft w:val="0"/>
              <w:marRight w:val="0"/>
              <w:marTop w:val="0"/>
              <w:marBottom w:val="0"/>
              <w:divBdr>
                <w:top w:val="none" w:sz="0" w:space="0" w:color="auto"/>
                <w:left w:val="none" w:sz="0" w:space="0" w:color="auto"/>
                <w:bottom w:val="none" w:sz="0" w:space="0" w:color="auto"/>
                <w:right w:val="none" w:sz="0" w:space="0" w:color="auto"/>
              </w:divBdr>
            </w:div>
            <w:div w:id="1747531933">
              <w:marLeft w:val="0"/>
              <w:marRight w:val="0"/>
              <w:marTop w:val="0"/>
              <w:marBottom w:val="0"/>
              <w:divBdr>
                <w:top w:val="none" w:sz="0" w:space="0" w:color="auto"/>
                <w:left w:val="none" w:sz="0" w:space="0" w:color="auto"/>
                <w:bottom w:val="none" w:sz="0" w:space="0" w:color="auto"/>
                <w:right w:val="none" w:sz="0" w:space="0" w:color="auto"/>
              </w:divBdr>
            </w:div>
            <w:div w:id="2098284289">
              <w:marLeft w:val="0"/>
              <w:marRight w:val="0"/>
              <w:marTop w:val="0"/>
              <w:marBottom w:val="0"/>
              <w:divBdr>
                <w:top w:val="none" w:sz="0" w:space="0" w:color="auto"/>
                <w:left w:val="none" w:sz="0" w:space="0" w:color="auto"/>
                <w:bottom w:val="none" w:sz="0" w:space="0" w:color="auto"/>
                <w:right w:val="none" w:sz="0" w:space="0" w:color="auto"/>
              </w:divBdr>
            </w:div>
            <w:div w:id="506796742">
              <w:marLeft w:val="0"/>
              <w:marRight w:val="0"/>
              <w:marTop w:val="0"/>
              <w:marBottom w:val="0"/>
              <w:divBdr>
                <w:top w:val="none" w:sz="0" w:space="0" w:color="auto"/>
                <w:left w:val="none" w:sz="0" w:space="0" w:color="auto"/>
                <w:bottom w:val="none" w:sz="0" w:space="0" w:color="auto"/>
                <w:right w:val="none" w:sz="0" w:space="0" w:color="auto"/>
              </w:divBdr>
            </w:div>
            <w:div w:id="880944520">
              <w:marLeft w:val="0"/>
              <w:marRight w:val="0"/>
              <w:marTop w:val="0"/>
              <w:marBottom w:val="0"/>
              <w:divBdr>
                <w:top w:val="none" w:sz="0" w:space="0" w:color="auto"/>
                <w:left w:val="none" w:sz="0" w:space="0" w:color="auto"/>
                <w:bottom w:val="none" w:sz="0" w:space="0" w:color="auto"/>
                <w:right w:val="none" w:sz="0" w:space="0" w:color="auto"/>
              </w:divBdr>
            </w:div>
            <w:div w:id="1631326950">
              <w:marLeft w:val="0"/>
              <w:marRight w:val="0"/>
              <w:marTop w:val="0"/>
              <w:marBottom w:val="0"/>
              <w:divBdr>
                <w:top w:val="none" w:sz="0" w:space="0" w:color="auto"/>
                <w:left w:val="none" w:sz="0" w:space="0" w:color="auto"/>
                <w:bottom w:val="none" w:sz="0" w:space="0" w:color="auto"/>
                <w:right w:val="none" w:sz="0" w:space="0" w:color="auto"/>
              </w:divBdr>
            </w:div>
            <w:div w:id="483401380">
              <w:marLeft w:val="0"/>
              <w:marRight w:val="0"/>
              <w:marTop w:val="0"/>
              <w:marBottom w:val="0"/>
              <w:divBdr>
                <w:top w:val="none" w:sz="0" w:space="0" w:color="auto"/>
                <w:left w:val="none" w:sz="0" w:space="0" w:color="auto"/>
                <w:bottom w:val="none" w:sz="0" w:space="0" w:color="auto"/>
                <w:right w:val="none" w:sz="0" w:space="0" w:color="auto"/>
              </w:divBdr>
            </w:div>
            <w:div w:id="2110158311">
              <w:marLeft w:val="0"/>
              <w:marRight w:val="0"/>
              <w:marTop w:val="0"/>
              <w:marBottom w:val="0"/>
              <w:divBdr>
                <w:top w:val="none" w:sz="0" w:space="0" w:color="auto"/>
                <w:left w:val="none" w:sz="0" w:space="0" w:color="auto"/>
                <w:bottom w:val="none" w:sz="0" w:space="0" w:color="auto"/>
                <w:right w:val="none" w:sz="0" w:space="0" w:color="auto"/>
              </w:divBdr>
            </w:div>
            <w:div w:id="1143431009">
              <w:marLeft w:val="0"/>
              <w:marRight w:val="0"/>
              <w:marTop w:val="0"/>
              <w:marBottom w:val="0"/>
              <w:divBdr>
                <w:top w:val="none" w:sz="0" w:space="0" w:color="auto"/>
                <w:left w:val="none" w:sz="0" w:space="0" w:color="auto"/>
                <w:bottom w:val="none" w:sz="0" w:space="0" w:color="auto"/>
                <w:right w:val="none" w:sz="0" w:space="0" w:color="auto"/>
              </w:divBdr>
            </w:div>
            <w:div w:id="605506675">
              <w:marLeft w:val="0"/>
              <w:marRight w:val="0"/>
              <w:marTop w:val="0"/>
              <w:marBottom w:val="0"/>
              <w:divBdr>
                <w:top w:val="none" w:sz="0" w:space="0" w:color="auto"/>
                <w:left w:val="none" w:sz="0" w:space="0" w:color="auto"/>
                <w:bottom w:val="none" w:sz="0" w:space="0" w:color="auto"/>
                <w:right w:val="none" w:sz="0" w:space="0" w:color="auto"/>
              </w:divBdr>
            </w:div>
            <w:div w:id="1856580044">
              <w:marLeft w:val="0"/>
              <w:marRight w:val="0"/>
              <w:marTop w:val="0"/>
              <w:marBottom w:val="0"/>
              <w:divBdr>
                <w:top w:val="none" w:sz="0" w:space="0" w:color="auto"/>
                <w:left w:val="none" w:sz="0" w:space="0" w:color="auto"/>
                <w:bottom w:val="none" w:sz="0" w:space="0" w:color="auto"/>
                <w:right w:val="none" w:sz="0" w:space="0" w:color="auto"/>
              </w:divBdr>
            </w:div>
            <w:div w:id="2133359556">
              <w:marLeft w:val="0"/>
              <w:marRight w:val="0"/>
              <w:marTop w:val="0"/>
              <w:marBottom w:val="0"/>
              <w:divBdr>
                <w:top w:val="none" w:sz="0" w:space="0" w:color="auto"/>
                <w:left w:val="none" w:sz="0" w:space="0" w:color="auto"/>
                <w:bottom w:val="none" w:sz="0" w:space="0" w:color="auto"/>
                <w:right w:val="none" w:sz="0" w:space="0" w:color="auto"/>
              </w:divBdr>
            </w:div>
            <w:div w:id="1166629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0974772">
      <w:bodyDiv w:val="1"/>
      <w:marLeft w:val="0"/>
      <w:marRight w:val="0"/>
      <w:marTop w:val="0"/>
      <w:marBottom w:val="0"/>
      <w:divBdr>
        <w:top w:val="none" w:sz="0" w:space="0" w:color="auto"/>
        <w:left w:val="none" w:sz="0" w:space="0" w:color="auto"/>
        <w:bottom w:val="none" w:sz="0" w:space="0" w:color="auto"/>
        <w:right w:val="none" w:sz="0" w:space="0" w:color="auto"/>
      </w:divBdr>
    </w:div>
    <w:div w:id="528681658">
      <w:bodyDiv w:val="1"/>
      <w:marLeft w:val="0"/>
      <w:marRight w:val="0"/>
      <w:marTop w:val="0"/>
      <w:marBottom w:val="0"/>
      <w:divBdr>
        <w:top w:val="none" w:sz="0" w:space="0" w:color="auto"/>
        <w:left w:val="none" w:sz="0" w:space="0" w:color="auto"/>
        <w:bottom w:val="none" w:sz="0" w:space="0" w:color="auto"/>
        <w:right w:val="none" w:sz="0" w:space="0" w:color="auto"/>
      </w:divBdr>
      <w:divsChild>
        <w:div w:id="78798201">
          <w:marLeft w:val="0"/>
          <w:marRight w:val="0"/>
          <w:marTop w:val="0"/>
          <w:marBottom w:val="0"/>
          <w:divBdr>
            <w:top w:val="none" w:sz="0" w:space="0" w:color="auto"/>
            <w:left w:val="none" w:sz="0" w:space="0" w:color="auto"/>
            <w:bottom w:val="none" w:sz="0" w:space="0" w:color="auto"/>
            <w:right w:val="none" w:sz="0" w:space="0" w:color="auto"/>
          </w:divBdr>
          <w:divsChild>
            <w:div w:id="878594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0774212">
      <w:bodyDiv w:val="1"/>
      <w:marLeft w:val="0"/>
      <w:marRight w:val="0"/>
      <w:marTop w:val="0"/>
      <w:marBottom w:val="0"/>
      <w:divBdr>
        <w:top w:val="none" w:sz="0" w:space="0" w:color="auto"/>
        <w:left w:val="none" w:sz="0" w:space="0" w:color="auto"/>
        <w:bottom w:val="none" w:sz="0" w:space="0" w:color="auto"/>
        <w:right w:val="none" w:sz="0" w:space="0" w:color="auto"/>
      </w:divBdr>
    </w:div>
    <w:div w:id="556403764">
      <w:bodyDiv w:val="1"/>
      <w:marLeft w:val="0"/>
      <w:marRight w:val="0"/>
      <w:marTop w:val="0"/>
      <w:marBottom w:val="0"/>
      <w:divBdr>
        <w:top w:val="none" w:sz="0" w:space="0" w:color="auto"/>
        <w:left w:val="none" w:sz="0" w:space="0" w:color="auto"/>
        <w:bottom w:val="none" w:sz="0" w:space="0" w:color="auto"/>
        <w:right w:val="none" w:sz="0" w:space="0" w:color="auto"/>
      </w:divBdr>
      <w:divsChild>
        <w:div w:id="161437806">
          <w:marLeft w:val="0"/>
          <w:marRight w:val="0"/>
          <w:marTop w:val="0"/>
          <w:marBottom w:val="0"/>
          <w:divBdr>
            <w:top w:val="none" w:sz="0" w:space="0" w:color="auto"/>
            <w:left w:val="none" w:sz="0" w:space="0" w:color="auto"/>
            <w:bottom w:val="none" w:sz="0" w:space="0" w:color="auto"/>
            <w:right w:val="none" w:sz="0" w:space="0" w:color="auto"/>
          </w:divBdr>
          <w:divsChild>
            <w:div w:id="476459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6067198">
      <w:bodyDiv w:val="1"/>
      <w:marLeft w:val="0"/>
      <w:marRight w:val="0"/>
      <w:marTop w:val="0"/>
      <w:marBottom w:val="0"/>
      <w:divBdr>
        <w:top w:val="none" w:sz="0" w:space="0" w:color="auto"/>
        <w:left w:val="none" w:sz="0" w:space="0" w:color="auto"/>
        <w:bottom w:val="none" w:sz="0" w:space="0" w:color="auto"/>
        <w:right w:val="none" w:sz="0" w:space="0" w:color="auto"/>
      </w:divBdr>
      <w:divsChild>
        <w:div w:id="1985625680">
          <w:marLeft w:val="0"/>
          <w:marRight w:val="0"/>
          <w:marTop w:val="0"/>
          <w:marBottom w:val="0"/>
          <w:divBdr>
            <w:top w:val="none" w:sz="0" w:space="0" w:color="auto"/>
            <w:left w:val="none" w:sz="0" w:space="0" w:color="auto"/>
            <w:bottom w:val="none" w:sz="0" w:space="0" w:color="auto"/>
            <w:right w:val="none" w:sz="0" w:space="0" w:color="auto"/>
          </w:divBdr>
          <w:divsChild>
            <w:div w:id="1469710756">
              <w:marLeft w:val="0"/>
              <w:marRight w:val="0"/>
              <w:marTop w:val="0"/>
              <w:marBottom w:val="0"/>
              <w:divBdr>
                <w:top w:val="none" w:sz="0" w:space="0" w:color="auto"/>
                <w:left w:val="none" w:sz="0" w:space="0" w:color="auto"/>
                <w:bottom w:val="none" w:sz="0" w:space="0" w:color="auto"/>
                <w:right w:val="none" w:sz="0" w:space="0" w:color="auto"/>
              </w:divBdr>
              <w:divsChild>
                <w:div w:id="865749843">
                  <w:marLeft w:val="0"/>
                  <w:marRight w:val="0"/>
                  <w:marTop w:val="0"/>
                  <w:marBottom w:val="0"/>
                  <w:divBdr>
                    <w:top w:val="none" w:sz="0" w:space="0" w:color="auto"/>
                    <w:left w:val="none" w:sz="0" w:space="0" w:color="auto"/>
                    <w:bottom w:val="none" w:sz="0" w:space="0" w:color="auto"/>
                    <w:right w:val="none" w:sz="0" w:space="0" w:color="auto"/>
                  </w:divBdr>
                  <w:divsChild>
                    <w:div w:id="423578327">
                      <w:marLeft w:val="0"/>
                      <w:marRight w:val="0"/>
                      <w:marTop w:val="0"/>
                      <w:marBottom w:val="0"/>
                      <w:divBdr>
                        <w:top w:val="none" w:sz="0" w:space="0" w:color="auto"/>
                        <w:left w:val="none" w:sz="0" w:space="0" w:color="auto"/>
                        <w:bottom w:val="none" w:sz="0" w:space="0" w:color="auto"/>
                        <w:right w:val="none" w:sz="0" w:space="0" w:color="auto"/>
                      </w:divBdr>
                      <w:divsChild>
                        <w:div w:id="1448819719">
                          <w:marLeft w:val="0"/>
                          <w:marRight w:val="0"/>
                          <w:marTop w:val="0"/>
                          <w:marBottom w:val="0"/>
                          <w:divBdr>
                            <w:top w:val="none" w:sz="0" w:space="0" w:color="auto"/>
                            <w:left w:val="none" w:sz="0" w:space="0" w:color="auto"/>
                            <w:bottom w:val="none" w:sz="0" w:space="0" w:color="auto"/>
                            <w:right w:val="none" w:sz="0" w:space="0" w:color="auto"/>
                          </w:divBdr>
                          <w:divsChild>
                            <w:div w:id="641807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8227508">
      <w:bodyDiv w:val="1"/>
      <w:marLeft w:val="0"/>
      <w:marRight w:val="0"/>
      <w:marTop w:val="0"/>
      <w:marBottom w:val="0"/>
      <w:divBdr>
        <w:top w:val="none" w:sz="0" w:space="0" w:color="auto"/>
        <w:left w:val="none" w:sz="0" w:space="0" w:color="auto"/>
        <w:bottom w:val="none" w:sz="0" w:space="0" w:color="auto"/>
        <w:right w:val="none" w:sz="0" w:space="0" w:color="auto"/>
      </w:divBdr>
    </w:div>
    <w:div w:id="608005354">
      <w:bodyDiv w:val="1"/>
      <w:marLeft w:val="0"/>
      <w:marRight w:val="0"/>
      <w:marTop w:val="0"/>
      <w:marBottom w:val="0"/>
      <w:divBdr>
        <w:top w:val="none" w:sz="0" w:space="0" w:color="auto"/>
        <w:left w:val="none" w:sz="0" w:space="0" w:color="auto"/>
        <w:bottom w:val="none" w:sz="0" w:space="0" w:color="auto"/>
        <w:right w:val="none" w:sz="0" w:space="0" w:color="auto"/>
      </w:divBdr>
    </w:div>
    <w:div w:id="608969864">
      <w:bodyDiv w:val="1"/>
      <w:marLeft w:val="0"/>
      <w:marRight w:val="0"/>
      <w:marTop w:val="0"/>
      <w:marBottom w:val="0"/>
      <w:divBdr>
        <w:top w:val="none" w:sz="0" w:space="0" w:color="auto"/>
        <w:left w:val="none" w:sz="0" w:space="0" w:color="auto"/>
        <w:bottom w:val="none" w:sz="0" w:space="0" w:color="auto"/>
        <w:right w:val="none" w:sz="0" w:space="0" w:color="auto"/>
      </w:divBdr>
    </w:div>
    <w:div w:id="628315731">
      <w:bodyDiv w:val="1"/>
      <w:marLeft w:val="0"/>
      <w:marRight w:val="0"/>
      <w:marTop w:val="0"/>
      <w:marBottom w:val="0"/>
      <w:divBdr>
        <w:top w:val="none" w:sz="0" w:space="0" w:color="auto"/>
        <w:left w:val="none" w:sz="0" w:space="0" w:color="auto"/>
        <w:bottom w:val="none" w:sz="0" w:space="0" w:color="auto"/>
        <w:right w:val="none" w:sz="0" w:space="0" w:color="auto"/>
      </w:divBdr>
    </w:div>
    <w:div w:id="641080341">
      <w:bodyDiv w:val="1"/>
      <w:marLeft w:val="0"/>
      <w:marRight w:val="0"/>
      <w:marTop w:val="0"/>
      <w:marBottom w:val="0"/>
      <w:divBdr>
        <w:top w:val="none" w:sz="0" w:space="0" w:color="auto"/>
        <w:left w:val="none" w:sz="0" w:space="0" w:color="auto"/>
        <w:bottom w:val="none" w:sz="0" w:space="0" w:color="auto"/>
        <w:right w:val="none" w:sz="0" w:space="0" w:color="auto"/>
      </w:divBdr>
    </w:div>
    <w:div w:id="643968453">
      <w:bodyDiv w:val="1"/>
      <w:marLeft w:val="0"/>
      <w:marRight w:val="0"/>
      <w:marTop w:val="0"/>
      <w:marBottom w:val="0"/>
      <w:divBdr>
        <w:top w:val="none" w:sz="0" w:space="0" w:color="auto"/>
        <w:left w:val="none" w:sz="0" w:space="0" w:color="auto"/>
        <w:bottom w:val="none" w:sz="0" w:space="0" w:color="auto"/>
        <w:right w:val="none" w:sz="0" w:space="0" w:color="auto"/>
      </w:divBdr>
    </w:div>
    <w:div w:id="658535028">
      <w:bodyDiv w:val="1"/>
      <w:marLeft w:val="0"/>
      <w:marRight w:val="0"/>
      <w:marTop w:val="0"/>
      <w:marBottom w:val="0"/>
      <w:divBdr>
        <w:top w:val="none" w:sz="0" w:space="0" w:color="auto"/>
        <w:left w:val="none" w:sz="0" w:space="0" w:color="auto"/>
        <w:bottom w:val="none" w:sz="0" w:space="0" w:color="auto"/>
        <w:right w:val="none" w:sz="0" w:space="0" w:color="auto"/>
      </w:divBdr>
    </w:div>
    <w:div w:id="659387960">
      <w:bodyDiv w:val="1"/>
      <w:marLeft w:val="0"/>
      <w:marRight w:val="0"/>
      <w:marTop w:val="0"/>
      <w:marBottom w:val="0"/>
      <w:divBdr>
        <w:top w:val="none" w:sz="0" w:space="0" w:color="auto"/>
        <w:left w:val="none" w:sz="0" w:space="0" w:color="auto"/>
        <w:bottom w:val="none" w:sz="0" w:space="0" w:color="auto"/>
        <w:right w:val="none" w:sz="0" w:space="0" w:color="auto"/>
      </w:divBdr>
    </w:div>
    <w:div w:id="665475021">
      <w:bodyDiv w:val="1"/>
      <w:marLeft w:val="0"/>
      <w:marRight w:val="0"/>
      <w:marTop w:val="0"/>
      <w:marBottom w:val="0"/>
      <w:divBdr>
        <w:top w:val="none" w:sz="0" w:space="0" w:color="auto"/>
        <w:left w:val="none" w:sz="0" w:space="0" w:color="auto"/>
        <w:bottom w:val="none" w:sz="0" w:space="0" w:color="auto"/>
        <w:right w:val="none" w:sz="0" w:space="0" w:color="auto"/>
      </w:divBdr>
      <w:divsChild>
        <w:div w:id="1828132633">
          <w:marLeft w:val="0"/>
          <w:marRight w:val="0"/>
          <w:marTop w:val="0"/>
          <w:marBottom w:val="0"/>
          <w:divBdr>
            <w:top w:val="none" w:sz="0" w:space="0" w:color="auto"/>
            <w:left w:val="none" w:sz="0" w:space="0" w:color="auto"/>
            <w:bottom w:val="none" w:sz="0" w:space="0" w:color="auto"/>
            <w:right w:val="none" w:sz="0" w:space="0" w:color="auto"/>
          </w:divBdr>
          <w:divsChild>
            <w:div w:id="835615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1981208">
      <w:bodyDiv w:val="1"/>
      <w:marLeft w:val="0"/>
      <w:marRight w:val="0"/>
      <w:marTop w:val="0"/>
      <w:marBottom w:val="0"/>
      <w:divBdr>
        <w:top w:val="none" w:sz="0" w:space="0" w:color="auto"/>
        <w:left w:val="none" w:sz="0" w:space="0" w:color="auto"/>
        <w:bottom w:val="none" w:sz="0" w:space="0" w:color="auto"/>
        <w:right w:val="none" w:sz="0" w:space="0" w:color="auto"/>
      </w:divBdr>
      <w:divsChild>
        <w:div w:id="1961303483">
          <w:marLeft w:val="0"/>
          <w:marRight w:val="0"/>
          <w:marTop w:val="0"/>
          <w:marBottom w:val="0"/>
          <w:divBdr>
            <w:top w:val="none" w:sz="0" w:space="0" w:color="auto"/>
            <w:left w:val="none" w:sz="0" w:space="0" w:color="auto"/>
            <w:bottom w:val="none" w:sz="0" w:space="0" w:color="auto"/>
            <w:right w:val="none" w:sz="0" w:space="0" w:color="auto"/>
          </w:divBdr>
          <w:divsChild>
            <w:div w:id="511845902">
              <w:marLeft w:val="0"/>
              <w:marRight w:val="0"/>
              <w:marTop w:val="0"/>
              <w:marBottom w:val="0"/>
              <w:divBdr>
                <w:top w:val="none" w:sz="0" w:space="0" w:color="auto"/>
                <w:left w:val="none" w:sz="0" w:space="0" w:color="auto"/>
                <w:bottom w:val="none" w:sz="0" w:space="0" w:color="auto"/>
                <w:right w:val="none" w:sz="0" w:space="0" w:color="auto"/>
              </w:divBdr>
              <w:divsChild>
                <w:div w:id="199972177">
                  <w:marLeft w:val="0"/>
                  <w:marRight w:val="0"/>
                  <w:marTop w:val="0"/>
                  <w:marBottom w:val="0"/>
                  <w:divBdr>
                    <w:top w:val="none" w:sz="0" w:space="0" w:color="auto"/>
                    <w:left w:val="none" w:sz="0" w:space="0" w:color="auto"/>
                    <w:bottom w:val="none" w:sz="0" w:space="0" w:color="auto"/>
                    <w:right w:val="none" w:sz="0" w:space="0" w:color="auto"/>
                  </w:divBdr>
                  <w:divsChild>
                    <w:div w:id="961230872">
                      <w:marLeft w:val="0"/>
                      <w:marRight w:val="0"/>
                      <w:marTop w:val="0"/>
                      <w:marBottom w:val="0"/>
                      <w:divBdr>
                        <w:top w:val="none" w:sz="0" w:space="0" w:color="auto"/>
                        <w:left w:val="none" w:sz="0" w:space="0" w:color="auto"/>
                        <w:bottom w:val="none" w:sz="0" w:space="0" w:color="auto"/>
                        <w:right w:val="none" w:sz="0" w:space="0" w:color="auto"/>
                      </w:divBdr>
                      <w:divsChild>
                        <w:div w:id="113795774">
                          <w:marLeft w:val="0"/>
                          <w:marRight w:val="0"/>
                          <w:marTop w:val="0"/>
                          <w:marBottom w:val="0"/>
                          <w:divBdr>
                            <w:top w:val="none" w:sz="0" w:space="0" w:color="auto"/>
                            <w:left w:val="none" w:sz="0" w:space="0" w:color="auto"/>
                            <w:bottom w:val="none" w:sz="0" w:space="0" w:color="auto"/>
                            <w:right w:val="none" w:sz="0" w:space="0" w:color="auto"/>
                          </w:divBdr>
                          <w:divsChild>
                            <w:div w:id="660281186">
                              <w:marLeft w:val="0"/>
                              <w:marRight w:val="0"/>
                              <w:marTop w:val="0"/>
                              <w:marBottom w:val="0"/>
                              <w:divBdr>
                                <w:top w:val="none" w:sz="0" w:space="0" w:color="auto"/>
                                <w:left w:val="none" w:sz="0" w:space="0" w:color="auto"/>
                                <w:bottom w:val="none" w:sz="0" w:space="0" w:color="auto"/>
                                <w:right w:val="none" w:sz="0" w:space="0" w:color="auto"/>
                              </w:divBdr>
                              <w:divsChild>
                                <w:div w:id="1379236216">
                                  <w:marLeft w:val="0"/>
                                  <w:marRight w:val="0"/>
                                  <w:marTop w:val="0"/>
                                  <w:marBottom w:val="0"/>
                                  <w:divBdr>
                                    <w:top w:val="none" w:sz="0" w:space="0" w:color="auto"/>
                                    <w:left w:val="none" w:sz="0" w:space="0" w:color="auto"/>
                                    <w:bottom w:val="none" w:sz="0" w:space="0" w:color="auto"/>
                                    <w:right w:val="none" w:sz="0" w:space="0" w:color="auto"/>
                                  </w:divBdr>
                                  <w:divsChild>
                                    <w:div w:id="820776032">
                                      <w:marLeft w:val="0"/>
                                      <w:marRight w:val="0"/>
                                      <w:marTop w:val="0"/>
                                      <w:marBottom w:val="0"/>
                                      <w:divBdr>
                                        <w:top w:val="none" w:sz="0" w:space="0" w:color="auto"/>
                                        <w:left w:val="none" w:sz="0" w:space="0" w:color="auto"/>
                                        <w:bottom w:val="none" w:sz="0" w:space="0" w:color="auto"/>
                                        <w:right w:val="none" w:sz="0" w:space="0" w:color="auto"/>
                                      </w:divBdr>
                                      <w:divsChild>
                                        <w:div w:id="602566235">
                                          <w:marLeft w:val="0"/>
                                          <w:marRight w:val="0"/>
                                          <w:marTop w:val="0"/>
                                          <w:marBottom w:val="0"/>
                                          <w:divBdr>
                                            <w:top w:val="none" w:sz="0" w:space="0" w:color="auto"/>
                                            <w:left w:val="none" w:sz="0" w:space="0" w:color="auto"/>
                                            <w:bottom w:val="none" w:sz="0" w:space="0" w:color="auto"/>
                                            <w:right w:val="none" w:sz="0" w:space="0" w:color="auto"/>
                                          </w:divBdr>
                                        </w:div>
                                        <w:div w:id="1098671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05637807">
      <w:bodyDiv w:val="1"/>
      <w:marLeft w:val="0"/>
      <w:marRight w:val="0"/>
      <w:marTop w:val="0"/>
      <w:marBottom w:val="0"/>
      <w:divBdr>
        <w:top w:val="none" w:sz="0" w:space="0" w:color="auto"/>
        <w:left w:val="none" w:sz="0" w:space="0" w:color="auto"/>
        <w:bottom w:val="none" w:sz="0" w:space="0" w:color="auto"/>
        <w:right w:val="none" w:sz="0" w:space="0" w:color="auto"/>
      </w:divBdr>
    </w:div>
    <w:div w:id="761612166">
      <w:bodyDiv w:val="1"/>
      <w:marLeft w:val="0"/>
      <w:marRight w:val="0"/>
      <w:marTop w:val="0"/>
      <w:marBottom w:val="0"/>
      <w:divBdr>
        <w:top w:val="none" w:sz="0" w:space="0" w:color="auto"/>
        <w:left w:val="none" w:sz="0" w:space="0" w:color="auto"/>
        <w:bottom w:val="none" w:sz="0" w:space="0" w:color="auto"/>
        <w:right w:val="none" w:sz="0" w:space="0" w:color="auto"/>
      </w:divBdr>
    </w:div>
    <w:div w:id="768887583">
      <w:bodyDiv w:val="1"/>
      <w:marLeft w:val="0"/>
      <w:marRight w:val="0"/>
      <w:marTop w:val="0"/>
      <w:marBottom w:val="0"/>
      <w:divBdr>
        <w:top w:val="none" w:sz="0" w:space="0" w:color="auto"/>
        <w:left w:val="none" w:sz="0" w:space="0" w:color="auto"/>
        <w:bottom w:val="none" w:sz="0" w:space="0" w:color="auto"/>
        <w:right w:val="none" w:sz="0" w:space="0" w:color="auto"/>
      </w:divBdr>
    </w:div>
    <w:div w:id="796066374">
      <w:bodyDiv w:val="1"/>
      <w:marLeft w:val="0"/>
      <w:marRight w:val="0"/>
      <w:marTop w:val="0"/>
      <w:marBottom w:val="0"/>
      <w:divBdr>
        <w:top w:val="none" w:sz="0" w:space="0" w:color="auto"/>
        <w:left w:val="none" w:sz="0" w:space="0" w:color="auto"/>
        <w:bottom w:val="none" w:sz="0" w:space="0" w:color="auto"/>
        <w:right w:val="none" w:sz="0" w:space="0" w:color="auto"/>
      </w:divBdr>
      <w:divsChild>
        <w:div w:id="893463479">
          <w:marLeft w:val="0"/>
          <w:marRight w:val="0"/>
          <w:marTop w:val="0"/>
          <w:marBottom w:val="0"/>
          <w:divBdr>
            <w:top w:val="none" w:sz="0" w:space="0" w:color="auto"/>
            <w:left w:val="none" w:sz="0" w:space="0" w:color="auto"/>
            <w:bottom w:val="none" w:sz="0" w:space="0" w:color="auto"/>
            <w:right w:val="none" w:sz="0" w:space="0" w:color="auto"/>
          </w:divBdr>
          <w:divsChild>
            <w:div w:id="1375697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509349">
      <w:bodyDiv w:val="1"/>
      <w:marLeft w:val="0"/>
      <w:marRight w:val="0"/>
      <w:marTop w:val="0"/>
      <w:marBottom w:val="0"/>
      <w:divBdr>
        <w:top w:val="none" w:sz="0" w:space="0" w:color="auto"/>
        <w:left w:val="none" w:sz="0" w:space="0" w:color="auto"/>
        <w:bottom w:val="none" w:sz="0" w:space="0" w:color="auto"/>
        <w:right w:val="none" w:sz="0" w:space="0" w:color="auto"/>
      </w:divBdr>
    </w:div>
    <w:div w:id="816460507">
      <w:bodyDiv w:val="1"/>
      <w:marLeft w:val="0"/>
      <w:marRight w:val="0"/>
      <w:marTop w:val="0"/>
      <w:marBottom w:val="0"/>
      <w:divBdr>
        <w:top w:val="none" w:sz="0" w:space="0" w:color="auto"/>
        <w:left w:val="none" w:sz="0" w:space="0" w:color="auto"/>
        <w:bottom w:val="none" w:sz="0" w:space="0" w:color="auto"/>
        <w:right w:val="none" w:sz="0" w:space="0" w:color="auto"/>
      </w:divBdr>
    </w:div>
    <w:div w:id="852181782">
      <w:bodyDiv w:val="1"/>
      <w:marLeft w:val="0"/>
      <w:marRight w:val="0"/>
      <w:marTop w:val="0"/>
      <w:marBottom w:val="0"/>
      <w:divBdr>
        <w:top w:val="none" w:sz="0" w:space="0" w:color="auto"/>
        <w:left w:val="none" w:sz="0" w:space="0" w:color="auto"/>
        <w:bottom w:val="none" w:sz="0" w:space="0" w:color="auto"/>
        <w:right w:val="none" w:sz="0" w:space="0" w:color="auto"/>
      </w:divBdr>
    </w:div>
    <w:div w:id="904797862">
      <w:bodyDiv w:val="1"/>
      <w:marLeft w:val="0"/>
      <w:marRight w:val="0"/>
      <w:marTop w:val="0"/>
      <w:marBottom w:val="0"/>
      <w:divBdr>
        <w:top w:val="none" w:sz="0" w:space="0" w:color="auto"/>
        <w:left w:val="none" w:sz="0" w:space="0" w:color="auto"/>
        <w:bottom w:val="none" w:sz="0" w:space="0" w:color="auto"/>
        <w:right w:val="none" w:sz="0" w:space="0" w:color="auto"/>
      </w:divBdr>
    </w:div>
    <w:div w:id="913467309">
      <w:bodyDiv w:val="1"/>
      <w:marLeft w:val="0"/>
      <w:marRight w:val="0"/>
      <w:marTop w:val="0"/>
      <w:marBottom w:val="0"/>
      <w:divBdr>
        <w:top w:val="none" w:sz="0" w:space="0" w:color="auto"/>
        <w:left w:val="none" w:sz="0" w:space="0" w:color="auto"/>
        <w:bottom w:val="none" w:sz="0" w:space="0" w:color="auto"/>
        <w:right w:val="none" w:sz="0" w:space="0" w:color="auto"/>
      </w:divBdr>
      <w:divsChild>
        <w:div w:id="1522818610">
          <w:marLeft w:val="0"/>
          <w:marRight w:val="0"/>
          <w:marTop w:val="0"/>
          <w:marBottom w:val="0"/>
          <w:divBdr>
            <w:top w:val="none" w:sz="0" w:space="0" w:color="auto"/>
            <w:left w:val="none" w:sz="0" w:space="0" w:color="auto"/>
            <w:bottom w:val="none" w:sz="0" w:space="0" w:color="auto"/>
            <w:right w:val="none" w:sz="0" w:space="0" w:color="auto"/>
          </w:divBdr>
          <w:divsChild>
            <w:div w:id="1053849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7397898">
      <w:bodyDiv w:val="1"/>
      <w:marLeft w:val="0"/>
      <w:marRight w:val="0"/>
      <w:marTop w:val="0"/>
      <w:marBottom w:val="0"/>
      <w:divBdr>
        <w:top w:val="none" w:sz="0" w:space="0" w:color="auto"/>
        <w:left w:val="none" w:sz="0" w:space="0" w:color="auto"/>
        <w:bottom w:val="none" w:sz="0" w:space="0" w:color="auto"/>
        <w:right w:val="none" w:sz="0" w:space="0" w:color="auto"/>
      </w:divBdr>
    </w:div>
    <w:div w:id="933171954">
      <w:bodyDiv w:val="1"/>
      <w:marLeft w:val="0"/>
      <w:marRight w:val="0"/>
      <w:marTop w:val="0"/>
      <w:marBottom w:val="0"/>
      <w:divBdr>
        <w:top w:val="none" w:sz="0" w:space="0" w:color="auto"/>
        <w:left w:val="none" w:sz="0" w:space="0" w:color="auto"/>
        <w:bottom w:val="none" w:sz="0" w:space="0" w:color="auto"/>
        <w:right w:val="none" w:sz="0" w:space="0" w:color="auto"/>
      </w:divBdr>
    </w:div>
    <w:div w:id="1020012843">
      <w:bodyDiv w:val="1"/>
      <w:marLeft w:val="0"/>
      <w:marRight w:val="0"/>
      <w:marTop w:val="0"/>
      <w:marBottom w:val="0"/>
      <w:divBdr>
        <w:top w:val="none" w:sz="0" w:space="0" w:color="auto"/>
        <w:left w:val="none" w:sz="0" w:space="0" w:color="auto"/>
        <w:bottom w:val="none" w:sz="0" w:space="0" w:color="auto"/>
        <w:right w:val="none" w:sz="0" w:space="0" w:color="auto"/>
      </w:divBdr>
    </w:div>
    <w:div w:id="1046101336">
      <w:bodyDiv w:val="1"/>
      <w:marLeft w:val="0"/>
      <w:marRight w:val="0"/>
      <w:marTop w:val="0"/>
      <w:marBottom w:val="0"/>
      <w:divBdr>
        <w:top w:val="none" w:sz="0" w:space="0" w:color="auto"/>
        <w:left w:val="none" w:sz="0" w:space="0" w:color="auto"/>
        <w:bottom w:val="none" w:sz="0" w:space="0" w:color="auto"/>
        <w:right w:val="none" w:sz="0" w:space="0" w:color="auto"/>
      </w:divBdr>
    </w:div>
    <w:div w:id="1069426161">
      <w:bodyDiv w:val="1"/>
      <w:marLeft w:val="0"/>
      <w:marRight w:val="0"/>
      <w:marTop w:val="0"/>
      <w:marBottom w:val="0"/>
      <w:divBdr>
        <w:top w:val="none" w:sz="0" w:space="0" w:color="auto"/>
        <w:left w:val="none" w:sz="0" w:space="0" w:color="auto"/>
        <w:bottom w:val="none" w:sz="0" w:space="0" w:color="auto"/>
        <w:right w:val="none" w:sz="0" w:space="0" w:color="auto"/>
      </w:divBdr>
    </w:div>
    <w:div w:id="1081366375">
      <w:bodyDiv w:val="1"/>
      <w:marLeft w:val="0"/>
      <w:marRight w:val="0"/>
      <w:marTop w:val="0"/>
      <w:marBottom w:val="0"/>
      <w:divBdr>
        <w:top w:val="none" w:sz="0" w:space="0" w:color="auto"/>
        <w:left w:val="none" w:sz="0" w:space="0" w:color="auto"/>
        <w:bottom w:val="none" w:sz="0" w:space="0" w:color="auto"/>
        <w:right w:val="none" w:sz="0" w:space="0" w:color="auto"/>
      </w:divBdr>
    </w:div>
    <w:div w:id="1104306969">
      <w:bodyDiv w:val="1"/>
      <w:marLeft w:val="0"/>
      <w:marRight w:val="0"/>
      <w:marTop w:val="0"/>
      <w:marBottom w:val="0"/>
      <w:divBdr>
        <w:top w:val="none" w:sz="0" w:space="0" w:color="auto"/>
        <w:left w:val="none" w:sz="0" w:space="0" w:color="auto"/>
        <w:bottom w:val="none" w:sz="0" w:space="0" w:color="auto"/>
        <w:right w:val="none" w:sz="0" w:space="0" w:color="auto"/>
      </w:divBdr>
    </w:div>
    <w:div w:id="1105921957">
      <w:bodyDiv w:val="1"/>
      <w:marLeft w:val="0"/>
      <w:marRight w:val="0"/>
      <w:marTop w:val="0"/>
      <w:marBottom w:val="0"/>
      <w:divBdr>
        <w:top w:val="none" w:sz="0" w:space="0" w:color="auto"/>
        <w:left w:val="none" w:sz="0" w:space="0" w:color="auto"/>
        <w:bottom w:val="none" w:sz="0" w:space="0" w:color="auto"/>
        <w:right w:val="none" w:sz="0" w:space="0" w:color="auto"/>
      </w:divBdr>
    </w:div>
    <w:div w:id="1162701952">
      <w:bodyDiv w:val="1"/>
      <w:marLeft w:val="0"/>
      <w:marRight w:val="0"/>
      <w:marTop w:val="0"/>
      <w:marBottom w:val="0"/>
      <w:divBdr>
        <w:top w:val="none" w:sz="0" w:space="0" w:color="auto"/>
        <w:left w:val="none" w:sz="0" w:space="0" w:color="auto"/>
        <w:bottom w:val="none" w:sz="0" w:space="0" w:color="auto"/>
        <w:right w:val="none" w:sz="0" w:space="0" w:color="auto"/>
      </w:divBdr>
    </w:div>
    <w:div w:id="1224833350">
      <w:bodyDiv w:val="1"/>
      <w:marLeft w:val="0"/>
      <w:marRight w:val="0"/>
      <w:marTop w:val="0"/>
      <w:marBottom w:val="0"/>
      <w:divBdr>
        <w:top w:val="none" w:sz="0" w:space="0" w:color="auto"/>
        <w:left w:val="none" w:sz="0" w:space="0" w:color="auto"/>
        <w:bottom w:val="none" w:sz="0" w:space="0" w:color="auto"/>
        <w:right w:val="none" w:sz="0" w:space="0" w:color="auto"/>
      </w:divBdr>
    </w:div>
    <w:div w:id="1228343296">
      <w:bodyDiv w:val="1"/>
      <w:marLeft w:val="0"/>
      <w:marRight w:val="0"/>
      <w:marTop w:val="0"/>
      <w:marBottom w:val="0"/>
      <w:divBdr>
        <w:top w:val="none" w:sz="0" w:space="0" w:color="auto"/>
        <w:left w:val="none" w:sz="0" w:space="0" w:color="auto"/>
        <w:bottom w:val="none" w:sz="0" w:space="0" w:color="auto"/>
        <w:right w:val="none" w:sz="0" w:space="0" w:color="auto"/>
      </w:divBdr>
    </w:div>
    <w:div w:id="1239831324">
      <w:bodyDiv w:val="1"/>
      <w:marLeft w:val="0"/>
      <w:marRight w:val="0"/>
      <w:marTop w:val="0"/>
      <w:marBottom w:val="0"/>
      <w:divBdr>
        <w:top w:val="none" w:sz="0" w:space="0" w:color="auto"/>
        <w:left w:val="none" w:sz="0" w:space="0" w:color="auto"/>
        <w:bottom w:val="none" w:sz="0" w:space="0" w:color="auto"/>
        <w:right w:val="none" w:sz="0" w:space="0" w:color="auto"/>
      </w:divBdr>
    </w:div>
    <w:div w:id="1304385653">
      <w:bodyDiv w:val="1"/>
      <w:marLeft w:val="0"/>
      <w:marRight w:val="0"/>
      <w:marTop w:val="0"/>
      <w:marBottom w:val="0"/>
      <w:divBdr>
        <w:top w:val="none" w:sz="0" w:space="0" w:color="auto"/>
        <w:left w:val="none" w:sz="0" w:space="0" w:color="auto"/>
        <w:bottom w:val="none" w:sz="0" w:space="0" w:color="auto"/>
        <w:right w:val="none" w:sz="0" w:space="0" w:color="auto"/>
      </w:divBdr>
      <w:divsChild>
        <w:div w:id="210968750">
          <w:marLeft w:val="0"/>
          <w:marRight w:val="0"/>
          <w:marTop w:val="0"/>
          <w:marBottom w:val="0"/>
          <w:divBdr>
            <w:top w:val="none" w:sz="0" w:space="0" w:color="auto"/>
            <w:left w:val="none" w:sz="0" w:space="0" w:color="auto"/>
            <w:bottom w:val="none" w:sz="0" w:space="0" w:color="auto"/>
            <w:right w:val="none" w:sz="0" w:space="0" w:color="auto"/>
          </w:divBdr>
          <w:divsChild>
            <w:div w:id="1418676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208236">
      <w:bodyDiv w:val="1"/>
      <w:marLeft w:val="0"/>
      <w:marRight w:val="0"/>
      <w:marTop w:val="0"/>
      <w:marBottom w:val="0"/>
      <w:divBdr>
        <w:top w:val="none" w:sz="0" w:space="0" w:color="auto"/>
        <w:left w:val="none" w:sz="0" w:space="0" w:color="auto"/>
        <w:bottom w:val="none" w:sz="0" w:space="0" w:color="auto"/>
        <w:right w:val="none" w:sz="0" w:space="0" w:color="auto"/>
      </w:divBdr>
      <w:divsChild>
        <w:div w:id="670641878">
          <w:marLeft w:val="0"/>
          <w:marRight w:val="0"/>
          <w:marTop w:val="0"/>
          <w:marBottom w:val="0"/>
          <w:divBdr>
            <w:top w:val="none" w:sz="0" w:space="0" w:color="auto"/>
            <w:left w:val="none" w:sz="0" w:space="0" w:color="auto"/>
            <w:bottom w:val="none" w:sz="0" w:space="0" w:color="auto"/>
            <w:right w:val="none" w:sz="0" w:space="0" w:color="auto"/>
          </w:divBdr>
          <w:divsChild>
            <w:div w:id="1530994024">
              <w:marLeft w:val="0"/>
              <w:marRight w:val="0"/>
              <w:marTop w:val="0"/>
              <w:marBottom w:val="240"/>
              <w:divBdr>
                <w:top w:val="none" w:sz="0" w:space="0" w:color="auto"/>
                <w:left w:val="none" w:sz="0" w:space="0" w:color="auto"/>
                <w:bottom w:val="none" w:sz="0" w:space="0" w:color="auto"/>
                <w:right w:val="none" w:sz="0" w:space="0" w:color="auto"/>
              </w:divBdr>
            </w:div>
            <w:div w:id="778453196">
              <w:marLeft w:val="0"/>
              <w:marRight w:val="0"/>
              <w:marTop w:val="0"/>
              <w:marBottom w:val="240"/>
              <w:divBdr>
                <w:top w:val="none" w:sz="0" w:space="0" w:color="auto"/>
                <w:left w:val="none" w:sz="0" w:space="0" w:color="auto"/>
                <w:bottom w:val="none" w:sz="0" w:space="0" w:color="auto"/>
                <w:right w:val="none" w:sz="0" w:space="0" w:color="auto"/>
              </w:divBdr>
            </w:div>
            <w:div w:id="1902401223">
              <w:marLeft w:val="0"/>
              <w:marRight w:val="0"/>
              <w:marTop w:val="0"/>
              <w:marBottom w:val="240"/>
              <w:divBdr>
                <w:top w:val="none" w:sz="0" w:space="0" w:color="auto"/>
                <w:left w:val="none" w:sz="0" w:space="0" w:color="auto"/>
                <w:bottom w:val="none" w:sz="0" w:space="0" w:color="auto"/>
                <w:right w:val="none" w:sz="0" w:space="0" w:color="auto"/>
              </w:divBdr>
            </w:div>
            <w:div w:id="786630375">
              <w:marLeft w:val="0"/>
              <w:marRight w:val="0"/>
              <w:marTop w:val="0"/>
              <w:marBottom w:val="240"/>
              <w:divBdr>
                <w:top w:val="none" w:sz="0" w:space="0" w:color="auto"/>
                <w:left w:val="none" w:sz="0" w:space="0" w:color="auto"/>
                <w:bottom w:val="none" w:sz="0" w:space="0" w:color="auto"/>
                <w:right w:val="none" w:sz="0" w:space="0" w:color="auto"/>
              </w:divBdr>
            </w:div>
            <w:div w:id="1349867930">
              <w:marLeft w:val="0"/>
              <w:marRight w:val="0"/>
              <w:marTop w:val="0"/>
              <w:marBottom w:val="240"/>
              <w:divBdr>
                <w:top w:val="none" w:sz="0" w:space="0" w:color="auto"/>
                <w:left w:val="none" w:sz="0" w:space="0" w:color="auto"/>
                <w:bottom w:val="none" w:sz="0" w:space="0" w:color="auto"/>
                <w:right w:val="none" w:sz="0" w:space="0" w:color="auto"/>
              </w:divBdr>
            </w:div>
            <w:div w:id="107043183">
              <w:marLeft w:val="0"/>
              <w:marRight w:val="0"/>
              <w:marTop w:val="0"/>
              <w:marBottom w:val="240"/>
              <w:divBdr>
                <w:top w:val="none" w:sz="0" w:space="0" w:color="auto"/>
                <w:left w:val="none" w:sz="0" w:space="0" w:color="auto"/>
                <w:bottom w:val="none" w:sz="0" w:space="0" w:color="auto"/>
                <w:right w:val="none" w:sz="0" w:space="0" w:color="auto"/>
              </w:divBdr>
            </w:div>
            <w:div w:id="587734432">
              <w:marLeft w:val="0"/>
              <w:marRight w:val="0"/>
              <w:marTop w:val="0"/>
              <w:marBottom w:val="240"/>
              <w:divBdr>
                <w:top w:val="none" w:sz="0" w:space="0" w:color="auto"/>
                <w:left w:val="none" w:sz="0" w:space="0" w:color="auto"/>
                <w:bottom w:val="none" w:sz="0" w:space="0" w:color="auto"/>
                <w:right w:val="none" w:sz="0" w:space="0" w:color="auto"/>
              </w:divBdr>
            </w:div>
            <w:div w:id="254636760">
              <w:marLeft w:val="0"/>
              <w:marRight w:val="0"/>
              <w:marTop w:val="0"/>
              <w:marBottom w:val="240"/>
              <w:divBdr>
                <w:top w:val="none" w:sz="0" w:space="0" w:color="auto"/>
                <w:left w:val="none" w:sz="0" w:space="0" w:color="auto"/>
                <w:bottom w:val="none" w:sz="0" w:space="0" w:color="auto"/>
                <w:right w:val="none" w:sz="0" w:space="0" w:color="auto"/>
              </w:divBdr>
            </w:div>
            <w:div w:id="1801681834">
              <w:marLeft w:val="0"/>
              <w:marRight w:val="0"/>
              <w:marTop w:val="0"/>
              <w:marBottom w:val="240"/>
              <w:divBdr>
                <w:top w:val="none" w:sz="0" w:space="0" w:color="auto"/>
                <w:left w:val="none" w:sz="0" w:space="0" w:color="auto"/>
                <w:bottom w:val="none" w:sz="0" w:space="0" w:color="auto"/>
                <w:right w:val="none" w:sz="0" w:space="0" w:color="auto"/>
              </w:divBdr>
            </w:div>
            <w:div w:id="1616936154">
              <w:marLeft w:val="0"/>
              <w:marRight w:val="0"/>
              <w:marTop w:val="0"/>
              <w:marBottom w:val="240"/>
              <w:divBdr>
                <w:top w:val="none" w:sz="0" w:space="0" w:color="auto"/>
                <w:left w:val="none" w:sz="0" w:space="0" w:color="auto"/>
                <w:bottom w:val="none" w:sz="0" w:space="0" w:color="auto"/>
                <w:right w:val="none" w:sz="0" w:space="0" w:color="auto"/>
              </w:divBdr>
            </w:div>
            <w:div w:id="1552304535">
              <w:marLeft w:val="0"/>
              <w:marRight w:val="0"/>
              <w:marTop w:val="0"/>
              <w:marBottom w:val="240"/>
              <w:divBdr>
                <w:top w:val="none" w:sz="0" w:space="0" w:color="auto"/>
                <w:left w:val="none" w:sz="0" w:space="0" w:color="auto"/>
                <w:bottom w:val="none" w:sz="0" w:space="0" w:color="auto"/>
                <w:right w:val="none" w:sz="0" w:space="0" w:color="auto"/>
              </w:divBdr>
            </w:div>
            <w:div w:id="980116661">
              <w:marLeft w:val="0"/>
              <w:marRight w:val="0"/>
              <w:marTop w:val="0"/>
              <w:marBottom w:val="240"/>
              <w:divBdr>
                <w:top w:val="none" w:sz="0" w:space="0" w:color="auto"/>
                <w:left w:val="none" w:sz="0" w:space="0" w:color="auto"/>
                <w:bottom w:val="none" w:sz="0" w:space="0" w:color="auto"/>
                <w:right w:val="none" w:sz="0" w:space="0" w:color="auto"/>
              </w:divBdr>
            </w:div>
            <w:div w:id="577326434">
              <w:marLeft w:val="0"/>
              <w:marRight w:val="0"/>
              <w:marTop w:val="0"/>
              <w:marBottom w:val="240"/>
              <w:divBdr>
                <w:top w:val="none" w:sz="0" w:space="0" w:color="auto"/>
                <w:left w:val="none" w:sz="0" w:space="0" w:color="auto"/>
                <w:bottom w:val="none" w:sz="0" w:space="0" w:color="auto"/>
                <w:right w:val="none" w:sz="0" w:space="0" w:color="auto"/>
              </w:divBdr>
            </w:div>
            <w:div w:id="1424064327">
              <w:marLeft w:val="0"/>
              <w:marRight w:val="0"/>
              <w:marTop w:val="0"/>
              <w:marBottom w:val="240"/>
              <w:divBdr>
                <w:top w:val="none" w:sz="0" w:space="0" w:color="auto"/>
                <w:left w:val="none" w:sz="0" w:space="0" w:color="auto"/>
                <w:bottom w:val="none" w:sz="0" w:space="0" w:color="auto"/>
                <w:right w:val="none" w:sz="0" w:space="0" w:color="auto"/>
              </w:divBdr>
            </w:div>
            <w:div w:id="2141485846">
              <w:marLeft w:val="0"/>
              <w:marRight w:val="0"/>
              <w:marTop w:val="0"/>
              <w:marBottom w:val="240"/>
              <w:divBdr>
                <w:top w:val="none" w:sz="0" w:space="0" w:color="auto"/>
                <w:left w:val="none" w:sz="0" w:space="0" w:color="auto"/>
                <w:bottom w:val="none" w:sz="0" w:space="0" w:color="auto"/>
                <w:right w:val="none" w:sz="0" w:space="0" w:color="auto"/>
              </w:divBdr>
            </w:div>
            <w:div w:id="518083760">
              <w:marLeft w:val="0"/>
              <w:marRight w:val="0"/>
              <w:marTop w:val="0"/>
              <w:marBottom w:val="240"/>
              <w:divBdr>
                <w:top w:val="none" w:sz="0" w:space="0" w:color="auto"/>
                <w:left w:val="none" w:sz="0" w:space="0" w:color="auto"/>
                <w:bottom w:val="none" w:sz="0" w:space="0" w:color="auto"/>
                <w:right w:val="none" w:sz="0" w:space="0" w:color="auto"/>
              </w:divBdr>
            </w:div>
            <w:div w:id="83770728">
              <w:marLeft w:val="0"/>
              <w:marRight w:val="0"/>
              <w:marTop w:val="0"/>
              <w:marBottom w:val="240"/>
              <w:divBdr>
                <w:top w:val="none" w:sz="0" w:space="0" w:color="auto"/>
                <w:left w:val="none" w:sz="0" w:space="0" w:color="auto"/>
                <w:bottom w:val="none" w:sz="0" w:space="0" w:color="auto"/>
                <w:right w:val="none" w:sz="0" w:space="0" w:color="auto"/>
              </w:divBdr>
            </w:div>
            <w:div w:id="1204439432">
              <w:marLeft w:val="0"/>
              <w:marRight w:val="0"/>
              <w:marTop w:val="0"/>
              <w:marBottom w:val="240"/>
              <w:divBdr>
                <w:top w:val="none" w:sz="0" w:space="0" w:color="auto"/>
                <w:left w:val="none" w:sz="0" w:space="0" w:color="auto"/>
                <w:bottom w:val="none" w:sz="0" w:space="0" w:color="auto"/>
                <w:right w:val="none" w:sz="0" w:space="0" w:color="auto"/>
              </w:divBdr>
            </w:div>
            <w:div w:id="350111737">
              <w:marLeft w:val="0"/>
              <w:marRight w:val="0"/>
              <w:marTop w:val="0"/>
              <w:marBottom w:val="240"/>
              <w:divBdr>
                <w:top w:val="none" w:sz="0" w:space="0" w:color="auto"/>
                <w:left w:val="none" w:sz="0" w:space="0" w:color="auto"/>
                <w:bottom w:val="none" w:sz="0" w:space="0" w:color="auto"/>
                <w:right w:val="none" w:sz="0" w:space="0" w:color="auto"/>
              </w:divBdr>
            </w:div>
            <w:div w:id="1001465077">
              <w:marLeft w:val="0"/>
              <w:marRight w:val="0"/>
              <w:marTop w:val="0"/>
              <w:marBottom w:val="240"/>
              <w:divBdr>
                <w:top w:val="none" w:sz="0" w:space="0" w:color="auto"/>
                <w:left w:val="none" w:sz="0" w:space="0" w:color="auto"/>
                <w:bottom w:val="none" w:sz="0" w:space="0" w:color="auto"/>
                <w:right w:val="none" w:sz="0" w:space="0" w:color="auto"/>
              </w:divBdr>
            </w:div>
            <w:div w:id="1496605650">
              <w:marLeft w:val="0"/>
              <w:marRight w:val="0"/>
              <w:marTop w:val="0"/>
              <w:marBottom w:val="240"/>
              <w:divBdr>
                <w:top w:val="none" w:sz="0" w:space="0" w:color="auto"/>
                <w:left w:val="none" w:sz="0" w:space="0" w:color="auto"/>
                <w:bottom w:val="none" w:sz="0" w:space="0" w:color="auto"/>
                <w:right w:val="none" w:sz="0" w:space="0" w:color="auto"/>
              </w:divBdr>
            </w:div>
            <w:div w:id="445852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801039">
      <w:bodyDiv w:val="1"/>
      <w:marLeft w:val="0"/>
      <w:marRight w:val="0"/>
      <w:marTop w:val="0"/>
      <w:marBottom w:val="0"/>
      <w:divBdr>
        <w:top w:val="none" w:sz="0" w:space="0" w:color="auto"/>
        <w:left w:val="none" w:sz="0" w:space="0" w:color="auto"/>
        <w:bottom w:val="none" w:sz="0" w:space="0" w:color="auto"/>
        <w:right w:val="none" w:sz="0" w:space="0" w:color="auto"/>
      </w:divBdr>
      <w:divsChild>
        <w:div w:id="1930653459">
          <w:marLeft w:val="0"/>
          <w:marRight w:val="0"/>
          <w:marTop w:val="0"/>
          <w:marBottom w:val="0"/>
          <w:divBdr>
            <w:top w:val="none" w:sz="0" w:space="0" w:color="auto"/>
            <w:left w:val="none" w:sz="0" w:space="0" w:color="auto"/>
            <w:bottom w:val="none" w:sz="0" w:space="0" w:color="auto"/>
            <w:right w:val="none" w:sz="0" w:space="0" w:color="auto"/>
          </w:divBdr>
          <w:divsChild>
            <w:div w:id="1329140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048002">
      <w:bodyDiv w:val="1"/>
      <w:marLeft w:val="0"/>
      <w:marRight w:val="0"/>
      <w:marTop w:val="0"/>
      <w:marBottom w:val="0"/>
      <w:divBdr>
        <w:top w:val="none" w:sz="0" w:space="0" w:color="auto"/>
        <w:left w:val="none" w:sz="0" w:space="0" w:color="auto"/>
        <w:bottom w:val="none" w:sz="0" w:space="0" w:color="auto"/>
        <w:right w:val="none" w:sz="0" w:space="0" w:color="auto"/>
      </w:divBdr>
    </w:div>
    <w:div w:id="1387216864">
      <w:bodyDiv w:val="1"/>
      <w:marLeft w:val="0"/>
      <w:marRight w:val="0"/>
      <w:marTop w:val="0"/>
      <w:marBottom w:val="0"/>
      <w:divBdr>
        <w:top w:val="none" w:sz="0" w:space="0" w:color="auto"/>
        <w:left w:val="none" w:sz="0" w:space="0" w:color="auto"/>
        <w:bottom w:val="none" w:sz="0" w:space="0" w:color="auto"/>
        <w:right w:val="none" w:sz="0" w:space="0" w:color="auto"/>
      </w:divBdr>
    </w:div>
    <w:div w:id="1397774606">
      <w:bodyDiv w:val="1"/>
      <w:marLeft w:val="0"/>
      <w:marRight w:val="0"/>
      <w:marTop w:val="0"/>
      <w:marBottom w:val="0"/>
      <w:divBdr>
        <w:top w:val="none" w:sz="0" w:space="0" w:color="auto"/>
        <w:left w:val="none" w:sz="0" w:space="0" w:color="auto"/>
        <w:bottom w:val="none" w:sz="0" w:space="0" w:color="auto"/>
        <w:right w:val="none" w:sz="0" w:space="0" w:color="auto"/>
      </w:divBdr>
      <w:divsChild>
        <w:div w:id="950941465">
          <w:marLeft w:val="0"/>
          <w:marRight w:val="0"/>
          <w:marTop w:val="0"/>
          <w:marBottom w:val="0"/>
          <w:divBdr>
            <w:top w:val="none" w:sz="0" w:space="0" w:color="auto"/>
            <w:left w:val="none" w:sz="0" w:space="0" w:color="auto"/>
            <w:bottom w:val="none" w:sz="0" w:space="0" w:color="auto"/>
            <w:right w:val="none" w:sz="0" w:space="0" w:color="auto"/>
          </w:divBdr>
          <w:divsChild>
            <w:div w:id="1485314575">
              <w:marLeft w:val="0"/>
              <w:marRight w:val="0"/>
              <w:marTop w:val="0"/>
              <w:marBottom w:val="0"/>
              <w:divBdr>
                <w:top w:val="none" w:sz="0" w:space="0" w:color="auto"/>
                <w:left w:val="none" w:sz="0" w:space="0" w:color="auto"/>
                <w:bottom w:val="none" w:sz="0" w:space="0" w:color="auto"/>
                <w:right w:val="none" w:sz="0" w:space="0" w:color="auto"/>
              </w:divBdr>
            </w:div>
            <w:div w:id="1262642155">
              <w:marLeft w:val="0"/>
              <w:marRight w:val="0"/>
              <w:marTop w:val="0"/>
              <w:marBottom w:val="0"/>
              <w:divBdr>
                <w:top w:val="none" w:sz="0" w:space="0" w:color="auto"/>
                <w:left w:val="none" w:sz="0" w:space="0" w:color="auto"/>
                <w:bottom w:val="none" w:sz="0" w:space="0" w:color="auto"/>
                <w:right w:val="none" w:sz="0" w:space="0" w:color="auto"/>
              </w:divBdr>
            </w:div>
            <w:div w:id="1328090573">
              <w:marLeft w:val="0"/>
              <w:marRight w:val="0"/>
              <w:marTop w:val="0"/>
              <w:marBottom w:val="0"/>
              <w:divBdr>
                <w:top w:val="none" w:sz="0" w:space="0" w:color="auto"/>
                <w:left w:val="none" w:sz="0" w:space="0" w:color="auto"/>
                <w:bottom w:val="none" w:sz="0" w:space="0" w:color="auto"/>
                <w:right w:val="none" w:sz="0" w:space="0" w:color="auto"/>
              </w:divBdr>
            </w:div>
            <w:div w:id="237444903">
              <w:marLeft w:val="0"/>
              <w:marRight w:val="0"/>
              <w:marTop w:val="0"/>
              <w:marBottom w:val="0"/>
              <w:divBdr>
                <w:top w:val="none" w:sz="0" w:space="0" w:color="auto"/>
                <w:left w:val="none" w:sz="0" w:space="0" w:color="auto"/>
                <w:bottom w:val="none" w:sz="0" w:space="0" w:color="auto"/>
                <w:right w:val="none" w:sz="0" w:space="0" w:color="auto"/>
              </w:divBdr>
            </w:div>
            <w:div w:id="755858513">
              <w:marLeft w:val="0"/>
              <w:marRight w:val="0"/>
              <w:marTop w:val="0"/>
              <w:marBottom w:val="0"/>
              <w:divBdr>
                <w:top w:val="none" w:sz="0" w:space="0" w:color="auto"/>
                <w:left w:val="none" w:sz="0" w:space="0" w:color="auto"/>
                <w:bottom w:val="none" w:sz="0" w:space="0" w:color="auto"/>
                <w:right w:val="none" w:sz="0" w:space="0" w:color="auto"/>
              </w:divBdr>
            </w:div>
            <w:div w:id="1365058928">
              <w:marLeft w:val="0"/>
              <w:marRight w:val="0"/>
              <w:marTop w:val="0"/>
              <w:marBottom w:val="0"/>
              <w:divBdr>
                <w:top w:val="none" w:sz="0" w:space="0" w:color="auto"/>
                <w:left w:val="none" w:sz="0" w:space="0" w:color="auto"/>
                <w:bottom w:val="none" w:sz="0" w:space="0" w:color="auto"/>
                <w:right w:val="none" w:sz="0" w:space="0" w:color="auto"/>
              </w:divBdr>
            </w:div>
            <w:div w:id="1425801864">
              <w:marLeft w:val="0"/>
              <w:marRight w:val="0"/>
              <w:marTop w:val="0"/>
              <w:marBottom w:val="0"/>
              <w:divBdr>
                <w:top w:val="none" w:sz="0" w:space="0" w:color="auto"/>
                <w:left w:val="none" w:sz="0" w:space="0" w:color="auto"/>
                <w:bottom w:val="none" w:sz="0" w:space="0" w:color="auto"/>
                <w:right w:val="none" w:sz="0" w:space="0" w:color="auto"/>
              </w:divBdr>
            </w:div>
            <w:div w:id="632711515">
              <w:marLeft w:val="0"/>
              <w:marRight w:val="0"/>
              <w:marTop w:val="0"/>
              <w:marBottom w:val="0"/>
              <w:divBdr>
                <w:top w:val="none" w:sz="0" w:space="0" w:color="auto"/>
                <w:left w:val="none" w:sz="0" w:space="0" w:color="auto"/>
                <w:bottom w:val="none" w:sz="0" w:space="0" w:color="auto"/>
                <w:right w:val="none" w:sz="0" w:space="0" w:color="auto"/>
              </w:divBdr>
            </w:div>
            <w:div w:id="21445622">
              <w:marLeft w:val="0"/>
              <w:marRight w:val="0"/>
              <w:marTop w:val="0"/>
              <w:marBottom w:val="0"/>
              <w:divBdr>
                <w:top w:val="none" w:sz="0" w:space="0" w:color="auto"/>
                <w:left w:val="none" w:sz="0" w:space="0" w:color="auto"/>
                <w:bottom w:val="none" w:sz="0" w:space="0" w:color="auto"/>
                <w:right w:val="none" w:sz="0" w:space="0" w:color="auto"/>
              </w:divBdr>
            </w:div>
            <w:div w:id="1449351680">
              <w:marLeft w:val="0"/>
              <w:marRight w:val="0"/>
              <w:marTop w:val="0"/>
              <w:marBottom w:val="0"/>
              <w:divBdr>
                <w:top w:val="none" w:sz="0" w:space="0" w:color="auto"/>
                <w:left w:val="none" w:sz="0" w:space="0" w:color="auto"/>
                <w:bottom w:val="none" w:sz="0" w:space="0" w:color="auto"/>
                <w:right w:val="none" w:sz="0" w:space="0" w:color="auto"/>
              </w:divBdr>
            </w:div>
            <w:div w:id="1333412488">
              <w:marLeft w:val="0"/>
              <w:marRight w:val="0"/>
              <w:marTop w:val="0"/>
              <w:marBottom w:val="0"/>
              <w:divBdr>
                <w:top w:val="none" w:sz="0" w:space="0" w:color="auto"/>
                <w:left w:val="none" w:sz="0" w:space="0" w:color="auto"/>
                <w:bottom w:val="none" w:sz="0" w:space="0" w:color="auto"/>
                <w:right w:val="none" w:sz="0" w:space="0" w:color="auto"/>
              </w:divBdr>
            </w:div>
            <w:div w:id="1928077793">
              <w:marLeft w:val="0"/>
              <w:marRight w:val="0"/>
              <w:marTop w:val="0"/>
              <w:marBottom w:val="0"/>
              <w:divBdr>
                <w:top w:val="none" w:sz="0" w:space="0" w:color="auto"/>
                <w:left w:val="none" w:sz="0" w:space="0" w:color="auto"/>
                <w:bottom w:val="none" w:sz="0" w:space="0" w:color="auto"/>
                <w:right w:val="none" w:sz="0" w:space="0" w:color="auto"/>
              </w:divBdr>
            </w:div>
            <w:div w:id="1129471559">
              <w:marLeft w:val="0"/>
              <w:marRight w:val="0"/>
              <w:marTop w:val="0"/>
              <w:marBottom w:val="0"/>
              <w:divBdr>
                <w:top w:val="none" w:sz="0" w:space="0" w:color="auto"/>
                <w:left w:val="none" w:sz="0" w:space="0" w:color="auto"/>
                <w:bottom w:val="none" w:sz="0" w:space="0" w:color="auto"/>
                <w:right w:val="none" w:sz="0" w:space="0" w:color="auto"/>
              </w:divBdr>
            </w:div>
            <w:div w:id="1653562171">
              <w:marLeft w:val="0"/>
              <w:marRight w:val="0"/>
              <w:marTop w:val="0"/>
              <w:marBottom w:val="0"/>
              <w:divBdr>
                <w:top w:val="none" w:sz="0" w:space="0" w:color="auto"/>
                <w:left w:val="none" w:sz="0" w:space="0" w:color="auto"/>
                <w:bottom w:val="none" w:sz="0" w:space="0" w:color="auto"/>
                <w:right w:val="none" w:sz="0" w:space="0" w:color="auto"/>
              </w:divBdr>
            </w:div>
            <w:div w:id="50813453">
              <w:marLeft w:val="0"/>
              <w:marRight w:val="0"/>
              <w:marTop w:val="0"/>
              <w:marBottom w:val="0"/>
              <w:divBdr>
                <w:top w:val="none" w:sz="0" w:space="0" w:color="auto"/>
                <w:left w:val="none" w:sz="0" w:space="0" w:color="auto"/>
                <w:bottom w:val="none" w:sz="0" w:space="0" w:color="auto"/>
                <w:right w:val="none" w:sz="0" w:space="0" w:color="auto"/>
              </w:divBdr>
            </w:div>
            <w:div w:id="1462070832">
              <w:marLeft w:val="0"/>
              <w:marRight w:val="0"/>
              <w:marTop w:val="0"/>
              <w:marBottom w:val="0"/>
              <w:divBdr>
                <w:top w:val="none" w:sz="0" w:space="0" w:color="auto"/>
                <w:left w:val="none" w:sz="0" w:space="0" w:color="auto"/>
                <w:bottom w:val="none" w:sz="0" w:space="0" w:color="auto"/>
                <w:right w:val="none" w:sz="0" w:space="0" w:color="auto"/>
              </w:divBdr>
            </w:div>
            <w:div w:id="1637877469">
              <w:marLeft w:val="0"/>
              <w:marRight w:val="0"/>
              <w:marTop w:val="0"/>
              <w:marBottom w:val="0"/>
              <w:divBdr>
                <w:top w:val="none" w:sz="0" w:space="0" w:color="auto"/>
                <w:left w:val="none" w:sz="0" w:space="0" w:color="auto"/>
                <w:bottom w:val="none" w:sz="0" w:space="0" w:color="auto"/>
                <w:right w:val="none" w:sz="0" w:space="0" w:color="auto"/>
              </w:divBdr>
            </w:div>
            <w:div w:id="1707482302">
              <w:marLeft w:val="0"/>
              <w:marRight w:val="0"/>
              <w:marTop w:val="0"/>
              <w:marBottom w:val="0"/>
              <w:divBdr>
                <w:top w:val="none" w:sz="0" w:space="0" w:color="auto"/>
                <w:left w:val="none" w:sz="0" w:space="0" w:color="auto"/>
                <w:bottom w:val="none" w:sz="0" w:space="0" w:color="auto"/>
                <w:right w:val="none" w:sz="0" w:space="0" w:color="auto"/>
              </w:divBdr>
            </w:div>
            <w:div w:id="741677111">
              <w:marLeft w:val="0"/>
              <w:marRight w:val="0"/>
              <w:marTop w:val="0"/>
              <w:marBottom w:val="0"/>
              <w:divBdr>
                <w:top w:val="none" w:sz="0" w:space="0" w:color="auto"/>
                <w:left w:val="none" w:sz="0" w:space="0" w:color="auto"/>
                <w:bottom w:val="none" w:sz="0" w:space="0" w:color="auto"/>
                <w:right w:val="none" w:sz="0" w:space="0" w:color="auto"/>
              </w:divBdr>
            </w:div>
            <w:div w:id="404299330">
              <w:marLeft w:val="0"/>
              <w:marRight w:val="0"/>
              <w:marTop w:val="0"/>
              <w:marBottom w:val="0"/>
              <w:divBdr>
                <w:top w:val="none" w:sz="0" w:space="0" w:color="auto"/>
                <w:left w:val="none" w:sz="0" w:space="0" w:color="auto"/>
                <w:bottom w:val="none" w:sz="0" w:space="0" w:color="auto"/>
                <w:right w:val="none" w:sz="0" w:space="0" w:color="auto"/>
              </w:divBdr>
            </w:div>
            <w:div w:id="1287466694">
              <w:marLeft w:val="0"/>
              <w:marRight w:val="0"/>
              <w:marTop w:val="0"/>
              <w:marBottom w:val="0"/>
              <w:divBdr>
                <w:top w:val="none" w:sz="0" w:space="0" w:color="auto"/>
                <w:left w:val="none" w:sz="0" w:space="0" w:color="auto"/>
                <w:bottom w:val="none" w:sz="0" w:space="0" w:color="auto"/>
                <w:right w:val="none" w:sz="0" w:space="0" w:color="auto"/>
              </w:divBdr>
            </w:div>
            <w:div w:id="1813137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7243941">
      <w:bodyDiv w:val="1"/>
      <w:marLeft w:val="0"/>
      <w:marRight w:val="0"/>
      <w:marTop w:val="0"/>
      <w:marBottom w:val="0"/>
      <w:divBdr>
        <w:top w:val="none" w:sz="0" w:space="0" w:color="auto"/>
        <w:left w:val="none" w:sz="0" w:space="0" w:color="auto"/>
        <w:bottom w:val="none" w:sz="0" w:space="0" w:color="auto"/>
        <w:right w:val="none" w:sz="0" w:space="0" w:color="auto"/>
      </w:divBdr>
      <w:divsChild>
        <w:div w:id="372199555">
          <w:marLeft w:val="0"/>
          <w:marRight w:val="0"/>
          <w:marTop w:val="0"/>
          <w:marBottom w:val="0"/>
          <w:divBdr>
            <w:top w:val="none" w:sz="0" w:space="0" w:color="auto"/>
            <w:left w:val="none" w:sz="0" w:space="0" w:color="auto"/>
            <w:bottom w:val="none" w:sz="0" w:space="0" w:color="auto"/>
            <w:right w:val="none" w:sz="0" w:space="0" w:color="auto"/>
          </w:divBdr>
          <w:divsChild>
            <w:div w:id="547881195">
              <w:marLeft w:val="0"/>
              <w:marRight w:val="0"/>
              <w:marTop w:val="0"/>
              <w:marBottom w:val="240"/>
              <w:divBdr>
                <w:top w:val="none" w:sz="0" w:space="0" w:color="auto"/>
                <w:left w:val="none" w:sz="0" w:space="0" w:color="auto"/>
                <w:bottom w:val="none" w:sz="0" w:space="0" w:color="auto"/>
                <w:right w:val="none" w:sz="0" w:space="0" w:color="auto"/>
              </w:divBdr>
            </w:div>
            <w:div w:id="1350644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518598">
      <w:bodyDiv w:val="1"/>
      <w:marLeft w:val="0"/>
      <w:marRight w:val="0"/>
      <w:marTop w:val="0"/>
      <w:marBottom w:val="0"/>
      <w:divBdr>
        <w:top w:val="none" w:sz="0" w:space="0" w:color="auto"/>
        <w:left w:val="none" w:sz="0" w:space="0" w:color="auto"/>
        <w:bottom w:val="none" w:sz="0" w:space="0" w:color="auto"/>
        <w:right w:val="none" w:sz="0" w:space="0" w:color="auto"/>
      </w:divBdr>
    </w:div>
    <w:div w:id="1476139241">
      <w:bodyDiv w:val="1"/>
      <w:marLeft w:val="0"/>
      <w:marRight w:val="0"/>
      <w:marTop w:val="0"/>
      <w:marBottom w:val="0"/>
      <w:divBdr>
        <w:top w:val="none" w:sz="0" w:space="0" w:color="auto"/>
        <w:left w:val="none" w:sz="0" w:space="0" w:color="auto"/>
        <w:bottom w:val="none" w:sz="0" w:space="0" w:color="auto"/>
        <w:right w:val="none" w:sz="0" w:space="0" w:color="auto"/>
      </w:divBdr>
    </w:div>
    <w:div w:id="1480423105">
      <w:bodyDiv w:val="1"/>
      <w:marLeft w:val="0"/>
      <w:marRight w:val="0"/>
      <w:marTop w:val="0"/>
      <w:marBottom w:val="0"/>
      <w:divBdr>
        <w:top w:val="none" w:sz="0" w:space="0" w:color="auto"/>
        <w:left w:val="none" w:sz="0" w:space="0" w:color="auto"/>
        <w:bottom w:val="none" w:sz="0" w:space="0" w:color="auto"/>
        <w:right w:val="none" w:sz="0" w:space="0" w:color="auto"/>
      </w:divBdr>
      <w:divsChild>
        <w:div w:id="1518734939">
          <w:marLeft w:val="0"/>
          <w:marRight w:val="0"/>
          <w:marTop w:val="0"/>
          <w:marBottom w:val="0"/>
          <w:divBdr>
            <w:top w:val="none" w:sz="0" w:space="0" w:color="auto"/>
            <w:left w:val="none" w:sz="0" w:space="0" w:color="auto"/>
            <w:bottom w:val="none" w:sz="0" w:space="0" w:color="auto"/>
            <w:right w:val="none" w:sz="0" w:space="0" w:color="auto"/>
          </w:divBdr>
          <w:divsChild>
            <w:div w:id="61567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400632">
      <w:bodyDiv w:val="1"/>
      <w:marLeft w:val="0"/>
      <w:marRight w:val="0"/>
      <w:marTop w:val="0"/>
      <w:marBottom w:val="0"/>
      <w:divBdr>
        <w:top w:val="none" w:sz="0" w:space="0" w:color="auto"/>
        <w:left w:val="none" w:sz="0" w:space="0" w:color="auto"/>
        <w:bottom w:val="none" w:sz="0" w:space="0" w:color="auto"/>
        <w:right w:val="none" w:sz="0" w:space="0" w:color="auto"/>
      </w:divBdr>
    </w:div>
    <w:div w:id="1507790907">
      <w:bodyDiv w:val="1"/>
      <w:marLeft w:val="0"/>
      <w:marRight w:val="0"/>
      <w:marTop w:val="0"/>
      <w:marBottom w:val="0"/>
      <w:divBdr>
        <w:top w:val="none" w:sz="0" w:space="0" w:color="auto"/>
        <w:left w:val="none" w:sz="0" w:space="0" w:color="auto"/>
        <w:bottom w:val="none" w:sz="0" w:space="0" w:color="auto"/>
        <w:right w:val="none" w:sz="0" w:space="0" w:color="auto"/>
      </w:divBdr>
      <w:divsChild>
        <w:div w:id="1901817813">
          <w:marLeft w:val="0"/>
          <w:marRight w:val="0"/>
          <w:marTop w:val="0"/>
          <w:marBottom w:val="0"/>
          <w:divBdr>
            <w:top w:val="none" w:sz="0" w:space="0" w:color="auto"/>
            <w:left w:val="none" w:sz="0" w:space="0" w:color="auto"/>
            <w:bottom w:val="none" w:sz="0" w:space="0" w:color="auto"/>
            <w:right w:val="none" w:sz="0" w:space="0" w:color="auto"/>
          </w:divBdr>
          <w:divsChild>
            <w:div w:id="1962686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111702">
      <w:bodyDiv w:val="1"/>
      <w:marLeft w:val="0"/>
      <w:marRight w:val="0"/>
      <w:marTop w:val="0"/>
      <w:marBottom w:val="0"/>
      <w:divBdr>
        <w:top w:val="none" w:sz="0" w:space="0" w:color="auto"/>
        <w:left w:val="none" w:sz="0" w:space="0" w:color="auto"/>
        <w:bottom w:val="none" w:sz="0" w:space="0" w:color="auto"/>
        <w:right w:val="none" w:sz="0" w:space="0" w:color="auto"/>
      </w:divBdr>
      <w:divsChild>
        <w:div w:id="530996026">
          <w:marLeft w:val="0"/>
          <w:marRight w:val="0"/>
          <w:marTop w:val="0"/>
          <w:marBottom w:val="0"/>
          <w:divBdr>
            <w:top w:val="none" w:sz="0" w:space="0" w:color="auto"/>
            <w:left w:val="none" w:sz="0" w:space="0" w:color="auto"/>
            <w:bottom w:val="none" w:sz="0" w:space="0" w:color="auto"/>
            <w:right w:val="none" w:sz="0" w:space="0" w:color="auto"/>
          </w:divBdr>
          <w:divsChild>
            <w:div w:id="206918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608098">
      <w:bodyDiv w:val="1"/>
      <w:marLeft w:val="0"/>
      <w:marRight w:val="0"/>
      <w:marTop w:val="0"/>
      <w:marBottom w:val="0"/>
      <w:divBdr>
        <w:top w:val="none" w:sz="0" w:space="0" w:color="auto"/>
        <w:left w:val="none" w:sz="0" w:space="0" w:color="auto"/>
        <w:bottom w:val="none" w:sz="0" w:space="0" w:color="auto"/>
        <w:right w:val="none" w:sz="0" w:space="0" w:color="auto"/>
      </w:divBdr>
      <w:divsChild>
        <w:div w:id="280307667">
          <w:marLeft w:val="0"/>
          <w:marRight w:val="0"/>
          <w:marTop w:val="0"/>
          <w:marBottom w:val="0"/>
          <w:divBdr>
            <w:top w:val="none" w:sz="0" w:space="0" w:color="auto"/>
            <w:left w:val="none" w:sz="0" w:space="0" w:color="auto"/>
            <w:bottom w:val="none" w:sz="0" w:space="0" w:color="auto"/>
            <w:right w:val="none" w:sz="0" w:space="0" w:color="auto"/>
          </w:divBdr>
          <w:divsChild>
            <w:div w:id="920530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2811147">
      <w:bodyDiv w:val="1"/>
      <w:marLeft w:val="0"/>
      <w:marRight w:val="0"/>
      <w:marTop w:val="0"/>
      <w:marBottom w:val="0"/>
      <w:divBdr>
        <w:top w:val="none" w:sz="0" w:space="0" w:color="auto"/>
        <w:left w:val="none" w:sz="0" w:space="0" w:color="auto"/>
        <w:bottom w:val="none" w:sz="0" w:space="0" w:color="auto"/>
        <w:right w:val="none" w:sz="0" w:space="0" w:color="auto"/>
      </w:divBdr>
    </w:div>
    <w:div w:id="1561280517">
      <w:bodyDiv w:val="1"/>
      <w:marLeft w:val="0"/>
      <w:marRight w:val="0"/>
      <w:marTop w:val="0"/>
      <w:marBottom w:val="0"/>
      <w:divBdr>
        <w:top w:val="none" w:sz="0" w:space="0" w:color="auto"/>
        <w:left w:val="none" w:sz="0" w:space="0" w:color="auto"/>
        <w:bottom w:val="none" w:sz="0" w:space="0" w:color="auto"/>
        <w:right w:val="none" w:sz="0" w:space="0" w:color="auto"/>
      </w:divBdr>
    </w:div>
    <w:div w:id="1565795493">
      <w:bodyDiv w:val="1"/>
      <w:marLeft w:val="0"/>
      <w:marRight w:val="0"/>
      <w:marTop w:val="0"/>
      <w:marBottom w:val="0"/>
      <w:divBdr>
        <w:top w:val="none" w:sz="0" w:space="0" w:color="auto"/>
        <w:left w:val="none" w:sz="0" w:space="0" w:color="auto"/>
        <w:bottom w:val="none" w:sz="0" w:space="0" w:color="auto"/>
        <w:right w:val="none" w:sz="0" w:space="0" w:color="auto"/>
      </w:divBdr>
      <w:divsChild>
        <w:div w:id="2125346535">
          <w:marLeft w:val="0"/>
          <w:marRight w:val="0"/>
          <w:marTop w:val="0"/>
          <w:marBottom w:val="0"/>
          <w:divBdr>
            <w:top w:val="none" w:sz="0" w:space="0" w:color="auto"/>
            <w:left w:val="none" w:sz="0" w:space="0" w:color="auto"/>
            <w:bottom w:val="none" w:sz="0" w:space="0" w:color="auto"/>
            <w:right w:val="none" w:sz="0" w:space="0" w:color="auto"/>
          </w:divBdr>
          <w:divsChild>
            <w:div w:id="366221160">
              <w:marLeft w:val="0"/>
              <w:marRight w:val="0"/>
              <w:marTop w:val="0"/>
              <w:marBottom w:val="0"/>
              <w:divBdr>
                <w:top w:val="none" w:sz="0" w:space="0" w:color="auto"/>
                <w:left w:val="none" w:sz="0" w:space="0" w:color="auto"/>
                <w:bottom w:val="none" w:sz="0" w:space="0" w:color="auto"/>
                <w:right w:val="none" w:sz="0" w:space="0" w:color="auto"/>
              </w:divBdr>
              <w:divsChild>
                <w:div w:id="1148862299">
                  <w:marLeft w:val="0"/>
                  <w:marRight w:val="0"/>
                  <w:marTop w:val="0"/>
                  <w:marBottom w:val="0"/>
                  <w:divBdr>
                    <w:top w:val="none" w:sz="0" w:space="0" w:color="auto"/>
                    <w:left w:val="none" w:sz="0" w:space="0" w:color="auto"/>
                    <w:bottom w:val="none" w:sz="0" w:space="0" w:color="auto"/>
                    <w:right w:val="none" w:sz="0" w:space="0" w:color="auto"/>
                  </w:divBdr>
                  <w:divsChild>
                    <w:div w:id="1554610329">
                      <w:marLeft w:val="0"/>
                      <w:marRight w:val="0"/>
                      <w:marTop w:val="0"/>
                      <w:marBottom w:val="0"/>
                      <w:divBdr>
                        <w:top w:val="none" w:sz="0" w:space="0" w:color="auto"/>
                        <w:left w:val="none" w:sz="0" w:space="0" w:color="auto"/>
                        <w:bottom w:val="none" w:sz="0" w:space="0" w:color="auto"/>
                        <w:right w:val="none" w:sz="0" w:space="0" w:color="auto"/>
                      </w:divBdr>
                      <w:divsChild>
                        <w:div w:id="903829630">
                          <w:marLeft w:val="0"/>
                          <w:marRight w:val="0"/>
                          <w:marTop w:val="0"/>
                          <w:marBottom w:val="0"/>
                          <w:divBdr>
                            <w:top w:val="none" w:sz="0" w:space="0" w:color="auto"/>
                            <w:left w:val="none" w:sz="0" w:space="0" w:color="auto"/>
                            <w:bottom w:val="none" w:sz="0" w:space="0" w:color="auto"/>
                            <w:right w:val="none" w:sz="0" w:space="0" w:color="auto"/>
                          </w:divBdr>
                          <w:divsChild>
                            <w:div w:id="928126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8833396">
      <w:bodyDiv w:val="1"/>
      <w:marLeft w:val="0"/>
      <w:marRight w:val="0"/>
      <w:marTop w:val="0"/>
      <w:marBottom w:val="0"/>
      <w:divBdr>
        <w:top w:val="none" w:sz="0" w:space="0" w:color="auto"/>
        <w:left w:val="none" w:sz="0" w:space="0" w:color="auto"/>
        <w:bottom w:val="none" w:sz="0" w:space="0" w:color="auto"/>
        <w:right w:val="none" w:sz="0" w:space="0" w:color="auto"/>
      </w:divBdr>
    </w:div>
    <w:div w:id="1598830653">
      <w:bodyDiv w:val="1"/>
      <w:marLeft w:val="0"/>
      <w:marRight w:val="0"/>
      <w:marTop w:val="0"/>
      <w:marBottom w:val="0"/>
      <w:divBdr>
        <w:top w:val="none" w:sz="0" w:space="0" w:color="auto"/>
        <w:left w:val="none" w:sz="0" w:space="0" w:color="auto"/>
        <w:bottom w:val="none" w:sz="0" w:space="0" w:color="auto"/>
        <w:right w:val="none" w:sz="0" w:space="0" w:color="auto"/>
      </w:divBdr>
      <w:divsChild>
        <w:div w:id="1331710507">
          <w:marLeft w:val="0"/>
          <w:marRight w:val="0"/>
          <w:marTop w:val="0"/>
          <w:marBottom w:val="0"/>
          <w:divBdr>
            <w:top w:val="none" w:sz="0" w:space="0" w:color="auto"/>
            <w:left w:val="none" w:sz="0" w:space="0" w:color="auto"/>
            <w:bottom w:val="none" w:sz="0" w:space="0" w:color="auto"/>
            <w:right w:val="none" w:sz="0" w:space="0" w:color="auto"/>
          </w:divBdr>
          <w:divsChild>
            <w:div w:id="1692222601">
              <w:marLeft w:val="0"/>
              <w:marRight w:val="0"/>
              <w:marTop w:val="0"/>
              <w:marBottom w:val="0"/>
              <w:divBdr>
                <w:top w:val="none" w:sz="0" w:space="0" w:color="auto"/>
                <w:left w:val="none" w:sz="0" w:space="0" w:color="auto"/>
                <w:bottom w:val="none" w:sz="0" w:space="0" w:color="auto"/>
                <w:right w:val="none" w:sz="0" w:space="0" w:color="auto"/>
              </w:divBdr>
              <w:divsChild>
                <w:div w:id="411777294">
                  <w:marLeft w:val="0"/>
                  <w:marRight w:val="0"/>
                  <w:marTop w:val="0"/>
                  <w:marBottom w:val="0"/>
                  <w:divBdr>
                    <w:top w:val="none" w:sz="0" w:space="0" w:color="auto"/>
                    <w:left w:val="none" w:sz="0" w:space="0" w:color="auto"/>
                    <w:bottom w:val="none" w:sz="0" w:space="0" w:color="auto"/>
                    <w:right w:val="none" w:sz="0" w:space="0" w:color="auto"/>
                  </w:divBdr>
                  <w:divsChild>
                    <w:div w:id="786629022">
                      <w:marLeft w:val="0"/>
                      <w:marRight w:val="0"/>
                      <w:marTop w:val="0"/>
                      <w:marBottom w:val="0"/>
                      <w:divBdr>
                        <w:top w:val="none" w:sz="0" w:space="0" w:color="auto"/>
                        <w:left w:val="none" w:sz="0" w:space="0" w:color="auto"/>
                        <w:bottom w:val="none" w:sz="0" w:space="0" w:color="auto"/>
                        <w:right w:val="none" w:sz="0" w:space="0" w:color="auto"/>
                      </w:divBdr>
                      <w:divsChild>
                        <w:div w:id="609778244">
                          <w:marLeft w:val="0"/>
                          <w:marRight w:val="0"/>
                          <w:marTop w:val="0"/>
                          <w:marBottom w:val="0"/>
                          <w:divBdr>
                            <w:top w:val="none" w:sz="0" w:space="0" w:color="auto"/>
                            <w:left w:val="none" w:sz="0" w:space="0" w:color="auto"/>
                            <w:bottom w:val="none" w:sz="0" w:space="0" w:color="auto"/>
                            <w:right w:val="none" w:sz="0" w:space="0" w:color="auto"/>
                          </w:divBdr>
                          <w:divsChild>
                            <w:div w:id="1881745715">
                              <w:marLeft w:val="0"/>
                              <w:marRight w:val="0"/>
                              <w:marTop w:val="0"/>
                              <w:marBottom w:val="0"/>
                              <w:divBdr>
                                <w:top w:val="none" w:sz="0" w:space="0" w:color="auto"/>
                                <w:left w:val="none" w:sz="0" w:space="0" w:color="auto"/>
                                <w:bottom w:val="none" w:sz="0" w:space="0" w:color="auto"/>
                                <w:right w:val="none" w:sz="0" w:space="0" w:color="auto"/>
                              </w:divBdr>
                              <w:divsChild>
                                <w:div w:id="449324638">
                                  <w:marLeft w:val="0"/>
                                  <w:marRight w:val="0"/>
                                  <w:marTop w:val="0"/>
                                  <w:marBottom w:val="0"/>
                                  <w:divBdr>
                                    <w:top w:val="none" w:sz="0" w:space="0" w:color="auto"/>
                                    <w:left w:val="none" w:sz="0" w:space="0" w:color="auto"/>
                                    <w:bottom w:val="none" w:sz="0" w:space="0" w:color="auto"/>
                                    <w:right w:val="none" w:sz="0" w:space="0" w:color="auto"/>
                                  </w:divBdr>
                                  <w:divsChild>
                                    <w:div w:id="817840186">
                                      <w:marLeft w:val="60"/>
                                      <w:marRight w:val="0"/>
                                      <w:marTop w:val="0"/>
                                      <w:marBottom w:val="0"/>
                                      <w:divBdr>
                                        <w:top w:val="none" w:sz="0" w:space="0" w:color="auto"/>
                                        <w:left w:val="none" w:sz="0" w:space="0" w:color="auto"/>
                                        <w:bottom w:val="none" w:sz="0" w:space="0" w:color="auto"/>
                                        <w:right w:val="none" w:sz="0" w:space="0" w:color="auto"/>
                                      </w:divBdr>
                                      <w:divsChild>
                                        <w:div w:id="447433264">
                                          <w:marLeft w:val="0"/>
                                          <w:marRight w:val="0"/>
                                          <w:marTop w:val="0"/>
                                          <w:marBottom w:val="0"/>
                                          <w:divBdr>
                                            <w:top w:val="none" w:sz="0" w:space="0" w:color="auto"/>
                                            <w:left w:val="none" w:sz="0" w:space="0" w:color="auto"/>
                                            <w:bottom w:val="none" w:sz="0" w:space="0" w:color="auto"/>
                                            <w:right w:val="none" w:sz="0" w:space="0" w:color="auto"/>
                                          </w:divBdr>
                                          <w:divsChild>
                                            <w:div w:id="443769997">
                                              <w:marLeft w:val="0"/>
                                              <w:marRight w:val="0"/>
                                              <w:marTop w:val="0"/>
                                              <w:marBottom w:val="120"/>
                                              <w:divBdr>
                                                <w:top w:val="single" w:sz="6" w:space="0" w:color="F5F5F5"/>
                                                <w:left w:val="single" w:sz="6" w:space="0" w:color="F5F5F5"/>
                                                <w:bottom w:val="single" w:sz="6" w:space="0" w:color="F5F5F5"/>
                                                <w:right w:val="single" w:sz="6" w:space="0" w:color="F5F5F5"/>
                                              </w:divBdr>
                                              <w:divsChild>
                                                <w:div w:id="325936912">
                                                  <w:marLeft w:val="0"/>
                                                  <w:marRight w:val="0"/>
                                                  <w:marTop w:val="0"/>
                                                  <w:marBottom w:val="0"/>
                                                  <w:divBdr>
                                                    <w:top w:val="none" w:sz="0" w:space="0" w:color="auto"/>
                                                    <w:left w:val="none" w:sz="0" w:space="0" w:color="auto"/>
                                                    <w:bottom w:val="none" w:sz="0" w:space="0" w:color="auto"/>
                                                    <w:right w:val="none" w:sz="0" w:space="0" w:color="auto"/>
                                                  </w:divBdr>
                                                  <w:divsChild>
                                                    <w:div w:id="575283126">
                                                      <w:marLeft w:val="0"/>
                                                      <w:marRight w:val="0"/>
                                                      <w:marTop w:val="0"/>
                                                      <w:marBottom w:val="0"/>
                                                      <w:divBdr>
                                                        <w:top w:val="none" w:sz="0" w:space="0" w:color="auto"/>
                                                        <w:left w:val="none" w:sz="0" w:space="0" w:color="auto"/>
                                                        <w:bottom w:val="none" w:sz="0" w:space="0" w:color="auto"/>
                                                        <w:right w:val="none" w:sz="0" w:space="0" w:color="auto"/>
                                                      </w:divBdr>
                                                    </w:div>
                                                  </w:divsChild>
                                                </w:div>
                                                <w:div w:id="1794866969">
                                                  <w:marLeft w:val="0"/>
                                                  <w:marRight w:val="0"/>
                                                  <w:marTop w:val="0"/>
                                                  <w:marBottom w:val="0"/>
                                                  <w:divBdr>
                                                    <w:top w:val="none" w:sz="0" w:space="0" w:color="auto"/>
                                                    <w:left w:val="none" w:sz="0" w:space="0" w:color="auto"/>
                                                    <w:bottom w:val="none" w:sz="0" w:space="0" w:color="auto"/>
                                                    <w:right w:val="none" w:sz="0" w:space="0" w:color="auto"/>
                                                  </w:divBdr>
                                                  <w:divsChild>
                                                    <w:div w:id="1751852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03151662">
      <w:bodyDiv w:val="1"/>
      <w:marLeft w:val="0"/>
      <w:marRight w:val="0"/>
      <w:marTop w:val="0"/>
      <w:marBottom w:val="0"/>
      <w:divBdr>
        <w:top w:val="none" w:sz="0" w:space="0" w:color="auto"/>
        <w:left w:val="none" w:sz="0" w:space="0" w:color="auto"/>
        <w:bottom w:val="none" w:sz="0" w:space="0" w:color="auto"/>
        <w:right w:val="none" w:sz="0" w:space="0" w:color="auto"/>
      </w:divBdr>
    </w:div>
    <w:div w:id="1612469115">
      <w:bodyDiv w:val="1"/>
      <w:marLeft w:val="0"/>
      <w:marRight w:val="0"/>
      <w:marTop w:val="0"/>
      <w:marBottom w:val="0"/>
      <w:divBdr>
        <w:top w:val="none" w:sz="0" w:space="0" w:color="auto"/>
        <w:left w:val="none" w:sz="0" w:space="0" w:color="auto"/>
        <w:bottom w:val="none" w:sz="0" w:space="0" w:color="auto"/>
        <w:right w:val="none" w:sz="0" w:space="0" w:color="auto"/>
      </w:divBdr>
    </w:div>
    <w:div w:id="1624313450">
      <w:bodyDiv w:val="1"/>
      <w:marLeft w:val="0"/>
      <w:marRight w:val="0"/>
      <w:marTop w:val="0"/>
      <w:marBottom w:val="0"/>
      <w:divBdr>
        <w:top w:val="none" w:sz="0" w:space="0" w:color="auto"/>
        <w:left w:val="none" w:sz="0" w:space="0" w:color="auto"/>
        <w:bottom w:val="none" w:sz="0" w:space="0" w:color="auto"/>
        <w:right w:val="none" w:sz="0" w:space="0" w:color="auto"/>
      </w:divBdr>
    </w:div>
    <w:div w:id="1624581223">
      <w:bodyDiv w:val="1"/>
      <w:marLeft w:val="0"/>
      <w:marRight w:val="0"/>
      <w:marTop w:val="0"/>
      <w:marBottom w:val="0"/>
      <w:divBdr>
        <w:top w:val="none" w:sz="0" w:space="0" w:color="auto"/>
        <w:left w:val="none" w:sz="0" w:space="0" w:color="auto"/>
        <w:bottom w:val="none" w:sz="0" w:space="0" w:color="auto"/>
        <w:right w:val="none" w:sz="0" w:space="0" w:color="auto"/>
      </w:divBdr>
    </w:div>
    <w:div w:id="1694962165">
      <w:bodyDiv w:val="1"/>
      <w:marLeft w:val="0"/>
      <w:marRight w:val="0"/>
      <w:marTop w:val="0"/>
      <w:marBottom w:val="0"/>
      <w:divBdr>
        <w:top w:val="none" w:sz="0" w:space="0" w:color="auto"/>
        <w:left w:val="none" w:sz="0" w:space="0" w:color="auto"/>
        <w:bottom w:val="none" w:sz="0" w:space="0" w:color="auto"/>
        <w:right w:val="none" w:sz="0" w:space="0" w:color="auto"/>
      </w:divBdr>
    </w:div>
    <w:div w:id="1703247275">
      <w:bodyDiv w:val="1"/>
      <w:marLeft w:val="0"/>
      <w:marRight w:val="0"/>
      <w:marTop w:val="0"/>
      <w:marBottom w:val="0"/>
      <w:divBdr>
        <w:top w:val="none" w:sz="0" w:space="0" w:color="auto"/>
        <w:left w:val="none" w:sz="0" w:space="0" w:color="auto"/>
        <w:bottom w:val="none" w:sz="0" w:space="0" w:color="auto"/>
        <w:right w:val="none" w:sz="0" w:space="0" w:color="auto"/>
      </w:divBdr>
    </w:div>
    <w:div w:id="1716268616">
      <w:bodyDiv w:val="1"/>
      <w:marLeft w:val="0"/>
      <w:marRight w:val="0"/>
      <w:marTop w:val="0"/>
      <w:marBottom w:val="0"/>
      <w:divBdr>
        <w:top w:val="none" w:sz="0" w:space="0" w:color="auto"/>
        <w:left w:val="none" w:sz="0" w:space="0" w:color="auto"/>
        <w:bottom w:val="none" w:sz="0" w:space="0" w:color="auto"/>
        <w:right w:val="none" w:sz="0" w:space="0" w:color="auto"/>
      </w:divBdr>
    </w:div>
    <w:div w:id="1718777462">
      <w:bodyDiv w:val="1"/>
      <w:marLeft w:val="0"/>
      <w:marRight w:val="0"/>
      <w:marTop w:val="0"/>
      <w:marBottom w:val="0"/>
      <w:divBdr>
        <w:top w:val="none" w:sz="0" w:space="0" w:color="auto"/>
        <w:left w:val="none" w:sz="0" w:space="0" w:color="auto"/>
        <w:bottom w:val="none" w:sz="0" w:space="0" w:color="auto"/>
        <w:right w:val="none" w:sz="0" w:space="0" w:color="auto"/>
      </w:divBdr>
    </w:div>
    <w:div w:id="1725834427">
      <w:bodyDiv w:val="1"/>
      <w:marLeft w:val="0"/>
      <w:marRight w:val="0"/>
      <w:marTop w:val="0"/>
      <w:marBottom w:val="0"/>
      <w:divBdr>
        <w:top w:val="none" w:sz="0" w:space="0" w:color="auto"/>
        <w:left w:val="none" w:sz="0" w:space="0" w:color="auto"/>
        <w:bottom w:val="none" w:sz="0" w:space="0" w:color="auto"/>
        <w:right w:val="none" w:sz="0" w:space="0" w:color="auto"/>
      </w:divBdr>
    </w:div>
    <w:div w:id="1736927179">
      <w:bodyDiv w:val="1"/>
      <w:marLeft w:val="0"/>
      <w:marRight w:val="0"/>
      <w:marTop w:val="0"/>
      <w:marBottom w:val="0"/>
      <w:divBdr>
        <w:top w:val="none" w:sz="0" w:space="0" w:color="auto"/>
        <w:left w:val="none" w:sz="0" w:space="0" w:color="auto"/>
        <w:bottom w:val="none" w:sz="0" w:space="0" w:color="auto"/>
        <w:right w:val="none" w:sz="0" w:space="0" w:color="auto"/>
      </w:divBdr>
    </w:div>
    <w:div w:id="1763259977">
      <w:bodyDiv w:val="1"/>
      <w:marLeft w:val="0"/>
      <w:marRight w:val="0"/>
      <w:marTop w:val="0"/>
      <w:marBottom w:val="0"/>
      <w:divBdr>
        <w:top w:val="none" w:sz="0" w:space="0" w:color="auto"/>
        <w:left w:val="none" w:sz="0" w:space="0" w:color="auto"/>
        <w:bottom w:val="none" w:sz="0" w:space="0" w:color="auto"/>
        <w:right w:val="none" w:sz="0" w:space="0" w:color="auto"/>
      </w:divBdr>
    </w:div>
    <w:div w:id="1766992243">
      <w:bodyDiv w:val="1"/>
      <w:marLeft w:val="0"/>
      <w:marRight w:val="0"/>
      <w:marTop w:val="0"/>
      <w:marBottom w:val="0"/>
      <w:divBdr>
        <w:top w:val="none" w:sz="0" w:space="0" w:color="auto"/>
        <w:left w:val="none" w:sz="0" w:space="0" w:color="auto"/>
        <w:bottom w:val="none" w:sz="0" w:space="0" w:color="auto"/>
        <w:right w:val="none" w:sz="0" w:space="0" w:color="auto"/>
      </w:divBdr>
      <w:divsChild>
        <w:div w:id="1555921267">
          <w:marLeft w:val="0"/>
          <w:marRight w:val="0"/>
          <w:marTop w:val="0"/>
          <w:marBottom w:val="0"/>
          <w:divBdr>
            <w:top w:val="none" w:sz="0" w:space="0" w:color="auto"/>
            <w:left w:val="none" w:sz="0" w:space="0" w:color="auto"/>
            <w:bottom w:val="none" w:sz="0" w:space="0" w:color="auto"/>
            <w:right w:val="none" w:sz="0" w:space="0" w:color="auto"/>
          </w:divBdr>
          <w:divsChild>
            <w:div w:id="1467897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3496797">
      <w:bodyDiv w:val="1"/>
      <w:marLeft w:val="0"/>
      <w:marRight w:val="0"/>
      <w:marTop w:val="0"/>
      <w:marBottom w:val="0"/>
      <w:divBdr>
        <w:top w:val="none" w:sz="0" w:space="0" w:color="auto"/>
        <w:left w:val="none" w:sz="0" w:space="0" w:color="auto"/>
        <w:bottom w:val="none" w:sz="0" w:space="0" w:color="auto"/>
        <w:right w:val="none" w:sz="0" w:space="0" w:color="auto"/>
      </w:divBdr>
      <w:divsChild>
        <w:div w:id="867374524">
          <w:marLeft w:val="0"/>
          <w:marRight w:val="0"/>
          <w:marTop w:val="0"/>
          <w:marBottom w:val="0"/>
          <w:divBdr>
            <w:top w:val="none" w:sz="0" w:space="0" w:color="auto"/>
            <w:left w:val="none" w:sz="0" w:space="0" w:color="auto"/>
            <w:bottom w:val="none" w:sz="0" w:space="0" w:color="auto"/>
            <w:right w:val="none" w:sz="0" w:space="0" w:color="auto"/>
          </w:divBdr>
        </w:div>
      </w:divsChild>
    </w:div>
    <w:div w:id="1823228635">
      <w:bodyDiv w:val="1"/>
      <w:marLeft w:val="0"/>
      <w:marRight w:val="0"/>
      <w:marTop w:val="0"/>
      <w:marBottom w:val="0"/>
      <w:divBdr>
        <w:top w:val="none" w:sz="0" w:space="0" w:color="auto"/>
        <w:left w:val="none" w:sz="0" w:space="0" w:color="auto"/>
        <w:bottom w:val="none" w:sz="0" w:space="0" w:color="auto"/>
        <w:right w:val="none" w:sz="0" w:space="0" w:color="auto"/>
      </w:divBdr>
      <w:divsChild>
        <w:div w:id="2080781345">
          <w:marLeft w:val="0"/>
          <w:marRight w:val="0"/>
          <w:marTop w:val="0"/>
          <w:marBottom w:val="0"/>
          <w:divBdr>
            <w:top w:val="none" w:sz="0" w:space="0" w:color="auto"/>
            <w:left w:val="none" w:sz="0" w:space="0" w:color="auto"/>
            <w:bottom w:val="none" w:sz="0" w:space="0" w:color="auto"/>
            <w:right w:val="none" w:sz="0" w:space="0" w:color="auto"/>
          </w:divBdr>
          <w:divsChild>
            <w:div w:id="1676032728">
              <w:marLeft w:val="0"/>
              <w:marRight w:val="0"/>
              <w:marTop w:val="0"/>
              <w:marBottom w:val="0"/>
              <w:divBdr>
                <w:top w:val="none" w:sz="0" w:space="0" w:color="auto"/>
                <w:left w:val="none" w:sz="0" w:space="0" w:color="auto"/>
                <w:bottom w:val="none" w:sz="0" w:space="0" w:color="auto"/>
                <w:right w:val="none" w:sz="0" w:space="0" w:color="auto"/>
              </w:divBdr>
              <w:divsChild>
                <w:div w:id="886839167">
                  <w:marLeft w:val="0"/>
                  <w:marRight w:val="0"/>
                  <w:marTop w:val="0"/>
                  <w:marBottom w:val="0"/>
                  <w:divBdr>
                    <w:top w:val="none" w:sz="0" w:space="0" w:color="auto"/>
                    <w:left w:val="none" w:sz="0" w:space="0" w:color="auto"/>
                    <w:bottom w:val="none" w:sz="0" w:space="0" w:color="auto"/>
                    <w:right w:val="none" w:sz="0" w:space="0" w:color="auto"/>
                  </w:divBdr>
                  <w:divsChild>
                    <w:div w:id="2097895665">
                      <w:marLeft w:val="0"/>
                      <w:marRight w:val="0"/>
                      <w:marTop w:val="0"/>
                      <w:marBottom w:val="0"/>
                      <w:divBdr>
                        <w:top w:val="none" w:sz="0" w:space="0" w:color="auto"/>
                        <w:left w:val="none" w:sz="0" w:space="0" w:color="auto"/>
                        <w:bottom w:val="none" w:sz="0" w:space="0" w:color="auto"/>
                        <w:right w:val="none" w:sz="0" w:space="0" w:color="auto"/>
                      </w:divBdr>
                      <w:divsChild>
                        <w:div w:id="142627789">
                          <w:marLeft w:val="0"/>
                          <w:marRight w:val="0"/>
                          <w:marTop w:val="0"/>
                          <w:marBottom w:val="0"/>
                          <w:divBdr>
                            <w:top w:val="none" w:sz="0" w:space="0" w:color="auto"/>
                            <w:left w:val="none" w:sz="0" w:space="0" w:color="auto"/>
                            <w:bottom w:val="none" w:sz="0" w:space="0" w:color="auto"/>
                            <w:right w:val="none" w:sz="0" w:space="0" w:color="auto"/>
                          </w:divBdr>
                          <w:divsChild>
                            <w:div w:id="546335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54152734">
      <w:bodyDiv w:val="1"/>
      <w:marLeft w:val="0"/>
      <w:marRight w:val="0"/>
      <w:marTop w:val="0"/>
      <w:marBottom w:val="0"/>
      <w:divBdr>
        <w:top w:val="none" w:sz="0" w:space="0" w:color="auto"/>
        <w:left w:val="none" w:sz="0" w:space="0" w:color="auto"/>
        <w:bottom w:val="none" w:sz="0" w:space="0" w:color="auto"/>
        <w:right w:val="none" w:sz="0" w:space="0" w:color="auto"/>
      </w:divBdr>
    </w:div>
    <w:div w:id="1883203225">
      <w:bodyDiv w:val="1"/>
      <w:marLeft w:val="0"/>
      <w:marRight w:val="0"/>
      <w:marTop w:val="0"/>
      <w:marBottom w:val="0"/>
      <w:divBdr>
        <w:top w:val="none" w:sz="0" w:space="0" w:color="auto"/>
        <w:left w:val="none" w:sz="0" w:space="0" w:color="auto"/>
        <w:bottom w:val="none" w:sz="0" w:space="0" w:color="auto"/>
        <w:right w:val="none" w:sz="0" w:space="0" w:color="auto"/>
      </w:divBdr>
    </w:div>
    <w:div w:id="1883906511">
      <w:bodyDiv w:val="1"/>
      <w:marLeft w:val="0"/>
      <w:marRight w:val="0"/>
      <w:marTop w:val="0"/>
      <w:marBottom w:val="0"/>
      <w:divBdr>
        <w:top w:val="none" w:sz="0" w:space="0" w:color="auto"/>
        <w:left w:val="none" w:sz="0" w:space="0" w:color="auto"/>
        <w:bottom w:val="none" w:sz="0" w:space="0" w:color="auto"/>
        <w:right w:val="none" w:sz="0" w:space="0" w:color="auto"/>
      </w:divBdr>
    </w:div>
    <w:div w:id="1888225575">
      <w:bodyDiv w:val="1"/>
      <w:marLeft w:val="0"/>
      <w:marRight w:val="0"/>
      <w:marTop w:val="0"/>
      <w:marBottom w:val="0"/>
      <w:divBdr>
        <w:top w:val="none" w:sz="0" w:space="0" w:color="auto"/>
        <w:left w:val="none" w:sz="0" w:space="0" w:color="auto"/>
        <w:bottom w:val="none" w:sz="0" w:space="0" w:color="auto"/>
        <w:right w:val="none" w:sz="0" w:space="0" w:color="auto"/>
      </w:divBdr>
      <w:divsChild>
        <w:div w:id="588537455">
          <w:marLeft w:val="0"/>
          <w:marRight w:val="0"/>
          <w:marTop w:val="0"/>
          <w:marBottom w:val="0"/>
          <w:divBdr>
            <w:top w:val="none" w:sz="0" w:space="0" w:color="auto"/>
            <w:left w:val="none" w:sz="0" w:space="0" w:color="auto"/>
            <w:bottom w:val="none" w:sz="0" w:space="0" w:color="auto"/>
            <w:right w:val="none" w:sz="0" w:space="0" w:color="auto"/>
          </w:divBdr>
          <w:divsChild>
            <w:div w:id="745881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143992">
      <w:bodyDiv w:val="1"/>
      <w:marLeft w:val="0"/>
      <w:marRight w:val="0"/>
      <w:marTop w:val="0"/>
      <w:marBottom w:val="0"/>
      <w:divBdr>
        <w:top w:val="none" w:sz="0" w:space="0" w:color="auto"/>
        <w:left w:val="none" w:sz="0" w:space="0" w:color="auto"/>
        <w:bottom w:val="none" w:sz="0" w:space="0" w:color="auto"/>
        <w:right w:val="none" w:sz="0" w:space="0" w:color="auto"/>
      </w:divBdr>
      <w:divsChild>
        <w:div w:id="3366565">
          <w:marLeft w:val="0"/>
          <w:marRight w:val="0"/>
          <w:marTop w:val="0"/>
          <w:marBottom w:val="0"/>
          <w:divBdr>
            <w:top w:val="none" w:sz="0" w:space="0" w:color="auto"/>
            <w:left w:val="none" w:sz="0" w:space="0" w:color="auto"/>
            <w:bottom w:val="none" w:sz="0" w:space="0" w:color="auto"/>
            <w:right w:val="none" w:sz="0" w:space="0" w:color="auto"/>
          </w:divBdr>
          <w:divsChild>
            <w:div w:id="1374576680">
              <w:marLeft w:val="0"/>
              <w:marRight w:val="0"/>
              <w:marTop w:val="0"/>
              <w:marBottom w:val="0"/>
              <w:divBdr>
                <w:top w:val="none" w:sz="0" w:space="0" w:color="auto"/>
                <w:left w:val="none" w:sz="0" w:space="0" w:color="auto"/>
                <w:bottom w:val="none" w:sz="0" w:space="0" w:color="auto"/>
                <w:right w:val="none" w:sz="0" w:space="0" w:color="auto"/>
              </w:divBdr>
              <w:divsChild>
                <w:div w:id="557936717">
                  <w:marLeft w:val="0"/>
                  <w:marRight w:val="0"/>
                  <w:marTop w:val="0"/>
                  <w:marBottom w:val="0"/>
                  <w:divBdr>
                    <w:top w:val="none" w:sz="0" w:space="0" w:color="auto"/>
                    <w:left w:val="none" w:sz="0" w:space="0" w:color="auto"/>
                    <w:bottom w:val="none" w:sz="0" w:space="0" w:color="auto"/>
                    <w:right w:val="none" w:sz="0" w:space="0" w:color="auto"/>
                  </w:divBdr>
                  <w:divsChild>
                    <w:div w:id="1633756157">
                      <w:marLeft w:val="0"/>
                      <w:marRight w:val="0"/>
                      <w:marTop w:val="0"/>
                      <w:marBottom w:val="0"/>
                      <w:divBdr>
                        <w:top w:val="none" w:sz="0" w:space="0" w:color="auto"/>
                        <w:left w:val="none" w:sz="0" w:space="0" w:color="auto"/>
                        <w:bottom w:val="none" w:sz="0" w:space="0" w:color="auto"/>
                        <w:right w:val="none" w:sz="0" w:space="0" w:color="auto"/>
                      </w:divBdr>
                      <w:divsChild>
                        <w:div w:id="1217274052">
                          <w:marLeft w:val="0"/>
                          <w:marRight w:val="0"/>
                          <w:marTop w:val="0"/>
                          <w:marBottom w:val="0"/>
                          <w:divBdr>
                            <w:top w:val="none" w:sz="0" w:space="0" w:color="auto"/>
                            <w:left w:val="none" w:sz="0" w:space="0" w:color="auto"/>
                            <w:bottom w:val="none" w:sz="0" w:space="0" w:color="auto"/>
                            <w:right w:val="none" w:sz="0" w:space="0" w:color="auto"/>
                          </w:divBdr>
                          <w:divsChild>
                            <w:div w:id="1975599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8075521">
      <w:bodyDiv w:val="1"/>
      <w:marLeft w:val="0"/>
      <w:marRight w:val="0"/>
      <w:marTop w:val="0"/>
      <w:marBottom w:val="0"/>
      <w:divBdr>
        <w:top w:val="none" w:sz="0" w:space="0" w:color="auto"/>
        <w:left w:val="none" w:sz="0" w:space="0" w:color="auto"/>
        <w:bottom w:val="none" w:sz="0" w:space="0" w:color="auto"/>
        <w:right w:val="none" w:sz="0" w:space="0" w:color="auto"/>
      </w:divBdr>
    </w:div>
    <w:div w:id="1945915861">
      <w:bodyDiv w:val="1"/>
      <w:marLeft w:val="0"/>
      <w:marRight w:val="0"/>
      <w:marTop w:val="0"/>
      <w:marBottom w:val="0"/>
      <w:divBdr>
        <w:top w:val="none" w:sz="0" w:space="0" w:color="auto"/>
        <w:left w:val="none" w:sz="0" w:space="0" w:color="auto"/>
        <w:bottom w:val="none" w:sz="0" w:space="0" w:color="auto"/>
        <w:right w:val="none" w:sz="0" w:space="0" w:color="auto"/>
      </w:divBdr>
      <w:divsChild>
        <w:div w:id="1755398195">
          <w:marLeft w:val="0"/>
          <w:marRight w:val="0"/>
          <w:marTop w:val="0"/>
          <w:marBottom w:val="0"/>
          <w:divBdr>
            <w:top w:val="none" w:sz="0" w:space="0" w:color="auto"/>
            <w:left w:val="none" w:sz="0" w:space="0" w:color="auto"/>
            <w:bottom w:val="none" w:sz="0" w:space="0" w:color="auto"/>
            <w:right w:val="none" w:sz="0" w:space="0" w:color="auto"/>
          </w:divBdr>
          <w:divsChild>
            <w:div w:id="247009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7566071">
      <w:bodyDiv w:val="1"/>
      <w:marLeft w:val="0"/>
      <w:marRight w:val="0"/>
      <w:marTop w:val="0"/>
      <w:marBottom w:val="0"/>
      <w:divBdr>
        <w:top w:val="none" w:sz="0" w:space="0" w:color="auto"/>
        <w:left w:val="none" w:sz="0" w:space="0" w:color="auto"/>
        <w:bottom w:val="none" w:sz="0" w:space="0" w:color="auto"/>
        <w:right w:val="none" w:sz="0" w:space="0" w:color="auto"/>
      </w:divBdr>
      <w:divsChild>
        <w:div w:id="1030031070">
          <w:marLeft w:val="0"/>
          <w:marRight w:val="0"/>
          <w:marTop w:val="0"/>
          <w:marBottom w:val="0"/>
          <w:divBdr>
            <w:top w:val="none" w:sz="0" w:space="0" w:color="auto"/>
            <w:left w:val="none" w:sz="0" w:space="0" w:color="auto"/>
            <w:bottom w:val="none" w:sz="0" w:space="0" w:color="auto"/>
            <w:right w:val="none" w:sz="0" w:space="0" w:color="auto"/>
          </w:divBdr>
          <w:divsChild>
            <w:div w:id="2092581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0456162">
      <w:bodyDiv w:val="1"/>
      <w:marLeft w:val="0"/>
      <w:marRight w:val="0"/>
      <w:marTop w:val="0"/>
      <w:marBottom w:val="0"/>
      <w:divBdr>
        <w:top w:val="none" w:sz="0" w:space="0" w:color="auto"/>
        <w:left w:val="none" w:sz="0" w:space="0" w:color="auto"/>
        <w:bottom w:val="none" w:sz="0" w:space="0" w:color="auto"/>
        <w:right w:val="none" w:sz="0" w:space="0" w:color="auto"/>
      </w:divBdr>
    </w:div>
    <w:div w:id="1968004296">
      <w:bodyDiv w:val="1"/>
      <w:marLeft w:val="0"/>
      <w:marRight w:val="0"/>
      <w:marTop w:val="0"/>
      <w:marBottom w:val="0"/>
      <w:divBdr>
        <w:top w:val="none" w:sz="0" w:space="0" w:color="auto"/>
        <w:left w:val="none" w:sz="0" w:space="0" w:color="auto"/>
        <w:bottom w:val="none" w:sz="0" w:space="0" w:color="auto"/>
        <w:right w:val="none" w:sz="0" w:space="0" w:color="auto"/>
      </w:divBdr>
    </w:div>
    <w:div w:id="1968975266">
      <w:bodyDiv w:val="1"/>
      <w:marLeft w:val="0"/>
      <w:marRight w:val="0"/>
      <w:marTop w:val="0"/>
      <w:marBottom w:val="0"/>
      <w:divBdr>
        <w:top w:val="none" w:sz="0" w:space="0" w:color="auto"/>
        <w:left w:val="none" w:sz="0" w:space="0" w:color="auto"/>
        <w:bottom w:val="none" w:sz="0" w:space="0" w:color="auto"/>
        <w:right w:val="none" w:sz="0" w:space="0" w:color="auto"/>
      </w:divBdr>
    </w:div>
    <w:div w:id="1987779320">
      <w:bodyDiv w:val="1"/>
      <w:marLeft w:val="0"/>
      <w:marRight w:val="0"/>
      <w:marTop w:val="0"/>
      <w:marBottom w:val="0"/>
      <w:divBdr>
        <w:top w:val="none" w:sz="0" w:space="0" w:color="auto"/>
        <w:left w:val="none" w:sz="0" w:space="0" w:color="auto"/>
        <w:bottom w:val="none" w:sz="0" w:space="0" w:color="auto"/>
        <w:right w:val="none" w:sz="0" w:space="0" w:color="auto"/>
      </w:divBdr>
    </w:div>
    <w:div w:id="2016611512">
      <w:bodyDiv w:val="1"/>
      <w:marLeft w:val="0"/>
      <w:marRight w:val="0"/>
      <w:marTop w:val="0"/>
      <w:marBottom w:val="0"/>
      <w:divBdr>
        <w:top w:val="none" w:sz="0" w:space="0" w:color="auto"/>
        <w:left w:val="none" w:sz="0" w:space="0" w:color="auto"/>
        <w:bottom w:val="none" w:sz="0" w:space="0" w:color="auto"/>
        <w:right w:val="none" w:sz="0" w:space="0" w:color="auto"/>
      </w:divBdr>
      <w:divsChild>
        <w:div w:id="1220098095">
          <w:marLeft w:val="0"/>
          <w:marRight w:val="0"/>
          <w:marTop w:val="0"/>
          <w:marBottom w:val="0"/>
          <w:divBdr>
            <w:top w:val="none" w:sz="0" w:space="0" w:color="auto"/>
            <w:left w:val="none" w:sz="0" w:space="0" w:color="auto"/>
            <w:bottom w:val="none" w:sz="0" w:space="0" w:color="auto"/>
            <w:right w:val="none" w:sz="0" w:space="0" w:color="auto"/>
          </w:divBdr>
          <w:divsChild>
            <w:div w:id="899707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718220">
      <w:bodyDiv w:val="1"/>
      <w:marLeft w:val="0"/>
      <w:marRight w:val="0"/>
      <w:marTop w:val="0"/>
      <w:marBottom w:val="0"/>
      <w:divBdr>
        <w:top w:val="none" w:sz="0" w:space="0" w:color="auto"/>
        <w:left w:val="none" w:sz="0" w:space="0" w:color="auto"/>
        <w:bottom w:val="none" w:sz="0" w:space="0" w:color="auto"/>
        <w:right w:val="none" w:sz="0" w:space="0" w:color="auto"/>
      </w:divBdr>
    </w:div>
    <w:div w:id="2042895388">
      <w:bodyDiv w:val="1"/>
      <w:marLeft w:val="0"/>
      <w:marRight w:val="0"/>
      <w:marTop w:val="0"/>
      <w:marBottom w:val="0"/>
      <w:divBdr>
        <w:top w:val="none" w:sz="0" w:space="0" w:color="auto"/>
        <w:left w:val="none" w:sz="0" w:space="0" w:color="auto"/>
        <w:bottom w:val="none" w:sz="0" w:space="0" w:color="auto"/>
        <w:right w:val="none" w:sz="0" w:space="0" w:color="auto"/>
      </w:divBdr>
    </w:div>
    <w:div w:id="2043822388">
      <w:bodyDiv w:val="1"/>
      <w:marLeft w:val="0"/>
      <w:marRight w:val="0"/>
      <w:marTop w:val="0"/>
      <w:marBottom w:val="0"/>
      <w:divBdr>
        <w:top w:val="none" w:sz="0" w:space="0" w:color="auto"/>
        <w:left w:val="none" w:sz="0" w:space="0" w:color="auto"/>
        <w:bottom w:val="none" w:sz="0" w:space="0" w:color="auto"/>
        <w:right w:val="none" w:sz="0" w:space="0" w:color="auto"/>
      </w:divBdr>
    </w:div>
    <w:div w:id="2055352396">
      <w:bodyDiv w:val="1"/>
      <w:marLeft w:val="0"/>
      <w:marRight w:val="0"/>
      <w:marTop w:val="0"/>
      <w:marBottom w:val="0"/>
      <w:divBdr>
        <w:top w:val="none" w:sz="0" w:space="0" w:color="auto"/>
        <w:left w:val="none" w:sz="0" w:space="0" w:color="auto"/>
        <w:bottom w:val="none" w:sz="0" w:space="0" w:color="auto"/>
        <w:right w:val="none" w:sz="0" w:space="0" w:color="auto"/>
      </w:divBdr>
    </w:div>
    <w:div w:id="2095584086">
      <w:bodyDiv w:val="1"/>
      <w:marLeft w:val="0"/>
      <w:marRight w:val="0"/>
      <w:marTop w:val="0"/>
      <w:marBottom w:val="0"/>
      <w:divBdr>
        <w:top w:val="none" w:sz="0" w:space="0" w:color="auto"/>
        <w:left w:val="none" w:sz="0" w:space="0" w:color="auto"/>
        <w:bottom w:val="none" w:sz="0" w:space="0" w:color="auto"/>
        <w:right w:val="none" w:sz="0" w:space="0" w:color="auto"/>
      </w:divBdr>
      <w:divsChild>
        <w:div w:id="730881998">
          <w:marLeft w:val="0"/>
          <w:marRight w:val="0"/>
          <w:marTop w:val="0"/>
          <w:marBottom w:val="0"/>
          <w:divBdr>
            <w:top w:val="none" w:sz="0" w:space="0" w:color="auto"/>
            <w:left w:val="none" w:sz="0" w:space="0" w:color="auto"/>
            <w:bottom w:val="none" w:sz="0" w:space="0" w:color="auto"/>
            <w:right w:val="none" w:sz="0" w:space="0" w:color="auto"/>
          </w:divBdr>
        </w:div>
      </w:divsChild>
    </w:div>
    <w:div w:id="2097360312">
      <w:bodyDiv w:val="1"/>
      <w:marLeft w:val="0"/>
      <w:marRight w:val="0"/>
      <w:marTop w:val="0"/>
      <w:marBottom w:val="0"/>
      <w:divBdr>
        <w:top w:val="none" w:sz="0" w:space="0" w:color="auto"/>
        <w:left w:val="none" w:sz="0" w:space="0" w:color="auto"/>
        <w:bottom w:val="none" w:sz="0" w:space="0" w:color="auto"/>
        <w:right w:val="none" w:sz="0" w:space="0" w:color="auto"/>
      </w:divBdr>
    </w:div>
    <w:div w:id="2103069702">
      <w:bodyDiv w:val="1"/>
      <w:marLeft w:val="0"/>
      <w:marRight w:val="0"/>
      <w:marTop w:val="0"/>
      <w:marBottom w:val="0"/>
      <w:divBdr>
        <w:top w:val="none" w:sz="0" w:space="0" w:color="auto"/>
        <w:left w:val="none" w:sz="0" w:space="0" w:color="auto"/>
        <w:bottom w:val="none" w:sz="0" w:space="0" w:color="auto"/>
        <w:right w:val="none" w:sz="0" w:space="0" w:color="auto"/>
      </w:divBdr>
    </w:div>
    <w:div w:id="2110852805">
      <w:bodyDiv w:val="1"/>
      <w:marLeft w:val="0"/>
      <w:marRight w:val="0"/>
      <w:marTop w:val="0"/>
      <w:marBottom w:val="0"/>
      <w:divBdr>
        <w:top w:val="none" w:sz="0" w:space="0" w:color="auto"/>
        <w:left w:val="none" w:sz="0" w:space="0" w:color="auto"/>
        <w:bottom w:val="none" w:sz="0" w:space="0" w:color="auto"/>
        <w:right w:val="none" w:sz="0" w:space="0" w:color="auto"/>
      </w:divBdr>
    </w:div>
    <w:div w:id="21322373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gupea.ub.gu.se/handle/2077/22995" TargetMode="External"/><Relationship Id="rId12" Type="http://schemas.openxmlformats.org/officeDocument/2006/relationships/hyperlink" Target="https://www.classdojo.com/" TargetMode="External"/><Relationship Id="rId13" Type="http://schemas.openxmlformats.org/officeDocument/2006/relationships/hyperlink" Target="https://www.kth.se/en/ees/forskning/strategiska-forskningsomraden/informations-och-kommunikationsteknik/informations-och-kommunikationsteknik-1.303769" TargetMode="External"/><Relationship Id="rId14" Type="http://schemas.openxmlformats.org/officeDocument/2006/relationships/hyperlink" Target="http://www.skolverket.se/publikationer?id=2575" TargetMode="External"/><Relationship Id="rId15" Type="http://schemas.openxmlformats.org/officeDocument/2006/relationships/hyperlink" Target="http://www.skolverket.se/skolutveckling/larande/sarskilt-stod-1.243296" TargetMode="External"/><Relationship Id="rId16" Type="http://schemas.openxmlformats.org/officeDocument/2006/relationships/hyperlink" Target="https://www.techopedia.com/definition/626/information-technology-it" TargetMode="External"/><Relationship Id="rId17" Type="http://schemas.openxmlformats.org/officeDocument/2006/relationships/footer" Target="footer1.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BAC153D9-443D-674D-8152-81CB75D7B7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0</Pages>
  <Words>21217</Words>
  <Characters>120941</Characters>
  <Application>Microsoft Macintosh Word</Application>
  <DocSecurity>0</DocSecurity>
  <Lines>1007</Lines>
  <Paragraphs>283</Paragraphs>
  <ScaleCrop>false</ScaleCrop>
  <HeadingPairs>
    <vt:vector size="2" baseType="variant">
      <vt:variant>
        <vt:lpstr>Title</vt:lpstr>
      </vt:variant>
      <vt:variant>
        <vt:i4>1</vt:i4>
      </vt:variant>
    </vt:vector>
  </HeadingPairs>
  <TitlesOfParts>
    <vt:vector size="1" baseType="lpstr">
      <vt:lpstr>Examensarbete</vt:lpstr>
    </vt:vector>
  </TitlesOfParts>
  <Company>University West</Company>
  <LinksUpToDate>false</LinksUpToDate>
  <CharactersWithSpaces>141875</CharactersWithSpaces>
  <SharedDoc>false</SharedDoc>
  <HLinks>
    <vt:vector size="144" baseType="variant">
      <vt:variant>
        <vt:i4>1638409</vt:i4>
      </vt:variant>
      <vt:variant>
        <vt:i4>140</vt:i4>
      </vt:variant>
      <vt:variant>
        <vt:i4>0</vt:i4>
      </vt:variant>
      <vt:variant>
        <vt:i4>5</vt:i4>
      </vt:variant>
      <vt:variant>
        <vt:lpwstr/>
      </vt:variant>
      <vt:variant>
        <vt:lpwstr>_Toc416802358</vt:lpwstr>
      </vt:variant>
      <vt:variant>
        <vt:i4>1638406</vt:i4>
      </vt:variant>
      <vt:variant>
        <vt:i4>134</vt:i4>
      </vt:variant>
      <vt:variant>
        <vt:i4>0</vt:i4>
      </vt:variant>
      <vt:variant>
        <vt:i4>5</vt:i4>
      </vt:variant>
      <vt:variant>
        <vt:lpwstr/>
      </vt:variant>
      <vt:variant>
        <vt:lpwstr>_Toc416802357</vt:lpwstr>
      </vt:variant>
      <vt:variant>
        <vt:i4>1638407</vt:i4>
      </vt:variant>
      <vt:variant>
        <vt:i4>128</vt:i4>
      </vt:variant>
      <vt:variant>
        <vt:i4>0</vt:i4>
      </vt:variant>
      <vt:variant>
        <vt:i4>5</vt:i4>
      </vt:variant>
      <vt:variant>
        <vt:lpwstr/>
      </vt:variant>
      <vt:variant>
        <vt:lpwstr>_Toc416802356</vt:lpwstr>
      </vt:variant>
      <vt:variant>
        <vt:i4>1638404</vt:i4>
      </vt:variant>
      <vt:variant>
        <vt:i4>122</vt:i4>
      </vt:variant>
      <vt:variant>
        <vt:i4>0</vt:i4>
      </vt:variant>
      <vt:variant>
        <vt:i4>5</vt:i4>
      </vt:variant>
      <vt:variant>
        <vt:lpwstr/>
      </vt:variant>
      <vt:variant>
        <vt:lpwstr>_Toc416802355</vt:lpwstr>
      </vt:variant>
      <vt:variant>
        <vt:i4>1638405</vt:i4>
      </vt:variant>
      <vt:variant>
        <vt:i4>116</vt:i4>
      </vt:variant>
      <vt:variant>
        <vt:i4>0</vt:i4>
      </vt:variant>
      <vt:variant>
        <vt:i4>5</vt:i4>
      </vt:variant>
      <vt:variant>
        <vt:lpwstr/>
      </vt:variant>
      <vt:variant>
        <vt:lpwstr>_Toc416802354</vt:lpwstr>
      </vt:variant>
      <vt:variant>
        <vt:i4>1638402</vt:i4>
      </vt:variant>
      <vt:variant>
        <vt:i4>110</vt:i4>
      </vt:variant>
      <vt:variant>
        <vt:i4>0</vt:i4>
      </vt:variant>
      <vt:variant>
        <vt:i4>5</vt:i4>
      </vt:variant>
      <vt:variant>
        <vt:lpwstr/>
      </vt:variant>
      <vt:variant>
        <vt:lpwstr>_Toc416802353</vt:lpwstr>
      </vt:variant>
      <vt:variant>
        <vt:i4>1638403</vt:i4>
      </vt:variant>
      <vt:variant>
        <vt:i4>104</vt:i4>
      </vt:variant>
      <vt:variant>
        <vt:i4>0</vt:i4>
      </vt:variant>
      <vt:variant>
        <vt:i4>5</vt:i4>
      </vt:variant>
      <vt:variant>
        <vt:lpwstr/>
      </vt:variant>
      <vt:variant>
        <vt:lpwstr>_Toc416802352</vt:lpwstr>
      </vt:variant>
      <vt:variant>
        <vt:i4>1638400</vt:i4>
      </vt:variant>
      <vt:variant>
        <vt:i4>98</vt:i4>
      </vt:variant>
      <vt:variant>
        <vt:i4>0</vt:i4>
      </vt:variant>
      <vt:variant>
        <vt:i4>5</vt:i4>
      </vt:variant>
      <vt:variant>
        <vt:lpwstr/>
      </vt:variant>
      <vt:variant>
        <vt:lpwstr>_Toc416802351</vt:lpwstr>
      </vt:variant>
      <vt:variant>
        <vt:i4>1638401</vt:i4>
      </vt:variant>
      <vt:variant>
        <vt:i4>92</vt:i4>
      </vt:variant>
      <vt:variant>
        <vt:i4>0</vt:i4>
      </vt:variant>
      <vt:variant>
        <vt:i4>5</vt:i4>
      </vt:variant>
      <vt:variant>
        <vt:lpwstr/>
      </vt:variant>
      <vt:variant>
        <vt:lpwstr>_Toc416802350</vt:lpwstr>
      </vt:variant>
      <vt:variant>
        <vt:i4>1572872</vt:i4>
      </vt:variant>
      <vt:variant>
        <vt:i4>86</vt:i4>
      </vt:variant>
      <vt:variant>
        <vt:i4>0</vt:i4>
      </vt:variant>
      <vt:variant>
        <vt:i4>5</vt:i4>
      </vt:variant>
      <vt:variant>
        <vt:lpwstr/>
      </vt:variant>
      <vt:variant>
        <vt:lpwstr>_Toc416802349</vt:lpwstr>
      </vt:variant>
      <vt:variant>
        <vt:i4>1572873</vt:i4>
      </vt:variant>
      <vt:variant>
        <vt:i4>80</vt:i4>
      </vt:variant>
      <vt:variant>
        <vt:i4>0</vt:i4>
      </vt:variant>
      <vt:variant>
        <vt:i4>5</vt:i4>
      </vt:variant>
      <vt:variant>
        <vt:lpwstr/>
      </vt:variant>
      <vt:variant>
        <vt:lpwstr>_Toc416802348</vt:lpwstr>
      </vt:variant>
      <vt:variant>
        <vt:i4>1572870</vt:i4>
      </vt:variant>
      <vt:variant>
        <vt:i4>74</vt:i4>
      </vt:variant>
      <vt:variant>
        <vt:i4>0</vt:i4>
      </vt:variant>
      <vt:variant>
        <vt:i4>5</vt:i4>
      </vt:variant>
      <vt:variant>
        <vt:lpwstr/>
      </vt:variant>
      <vt:variant>
        <vt:lpwstr>_Toc416802347</vt:lpwstr>
      </vt:variant>
      <vt:variant>
        <vt:i4>1572871</vt:i4>
      </vt:variant>
      <vt:variant>
        <vt:i4>68</vt:i4>
      </vt:variant>
      <vt:variant>
        <vt:i4>0</vt:i4>
      </vt:variant>
      <vt:variant>
        <vt:i4>5</vt:i4>
      </vt:variant>
      <vt:variant>
        <vt:lpwstr/>
      </vt:variant>
      <vt:variant>
        <vt:lpwstr>_Toc416802346</vt:lpwstr>
      </vt:variant>
      <vt:variant>
        <vt:i4>1572868</vt:i4>
      </vt:variant>
      <vt:variant>
        <vt:i4>62</vt:i4>
      </vt:variant>
      <vt:variant>
        <vt:i4>0</vt:i4>
      </vt:variant>
      <vt:variant>
        <vt:i4>5</vt:i4>
      </vt:variant>
      <vt:variant>
        <vt:lpwstr/>
      </vt:variant>
      <vt:variant>
        <vt:lpwstr>_Toc416802345</vt:lpwstr>
      </vt:variant>
      <vt:variant>
        <vt:i4>1572869</vt:i4>
      </vt:variant>
      <vt:variant>
        <vt:i4>56</vt:i4>
      </vt:variant>
      <vt:variant>
        <vt:i4>0</vt:i4>
      </vt:variant>
      <vt:variant>
        <vt:i4>5</vt:i4>
      </vt:variant>
      <vt:variant>
        <vt:lpwstr/>
      </vt:variant>
      <vt:variant>
        <vt:lpwstr>_Toc416802344</vt:lpwstr>
      </vt:variant>
      <vt:variant>
        <vt:i4>1572866</vt:i4>
      </vt:variant>
      <vt:variant>
        <vt:i4>50</vt:i4>
      </vt:variant>
      <vt:variant>
        <vt:i4>0</vt:i4>
      </vt:variant>
      <vt:variant>
        <vt:i4>5</vt:i4>
      </vt:variant>
      <vt:variant>
        <vt:lpwstr/>
      </vt:variant>
      <vt:variant>
        <vt:lpwstr>_Toc416802343</vt:lpwstr>
      </vt:variant>
      <vt:variant>
        <vt:i4>1572867</vt:i4>
      </vt:variant>
      <vt:variant>
        <vt:i4>44</vt:i4>
      </vt:variant>
      <vt:variant>
        <vt:i4>0</vt:i4>
      </vt:variant>
      <vt:variant>
        <vt:i4>5</vt:i4>
      </vt:variant>
      <vt:variant>
        <vt:lpwstr/>
      </vt:variant>
      <vt:variant>
        <vt:lpwstr>_Toc416802342</vt:lpwstr>
      </vt:variant>
      <vt:variant>
        <vt:i4>1572864</vt:i4>
      </vt:variant>
      <vt:variant>
        <vt:i4>38</vt:i4>
      </vt:variant>
      <vt:variant>
        <vt:i4>0</vt:i4>
      </vt:variant>
      <vt:variant>
        <vt:i4>5</vt:i4>
      </vt:variant>
      <vt:variant>
        <vt:lpwstr/>
      </vt:variant>
      <vt:variant>
        <vt:lpwstr>_Toc416802341</vt:lpwstr>
      </vt:variant>
      <vt:variant>
        <vt:i4>1572865</vt:i4>
      </vt:variant>
      <vt:variant>
        <vt:i4>32</vt:i4>
      </vt:variant>
      <vt:variant>
        <vt:i4>0</vt:i4>
      </vt:variant>
      <vt:variant>
        <vt:i4>5</vt:i4>
      </vt:variant>
      <vt:variant>
        <vt:lpwstr/>
      </vt:variant>
      <vt:variant>
        <vt:lpwstr>_Toc416802340</vt:lpwstr>
      </vt:variant>
      <vt:variant>
        <vt:i4>2031624</vt:i4>
      </vt:variant>
      <vt:variant>
        <vt:i4>26</vt:i4>
      </vt:variant>
      <vt:variant>
        <vt:i4>0</vt:i4>
      </vt:variant>
      <vt:variant>
        <vt:i4>5</vt:i4>
      </vt:variant>
      <vt:variant>
        <vt:lpwstr/>
      </vt:variant>
      <vt:variant>
        <vt:lpwstr>_Toc416802339</vt:lpwstr>
      </vt:variant>
      <vt:variant>
        <vt:i4>2031625</vt:i4>
      </vt:variant>
      <vt:variant>
        <vt:i4>20</vt:i4>
      </vt:variant>
      <vt:variant>
        <vt:i4>0</vt:i4>
      </vt:variant>
      <vt:variant>
        <vt:i4>5</vt:i4>
      </vt:variant>
      <vt:variant>
        <vt:lpwstr/>
      </vt:variant>
      <vt:variant>
        <vt:lpwstr>_Toc416802338</vt:lpwstr>
      </vt:variant>
      <vt:variant>
        <vt:i4>2031622</vt:i4>
      </vt:variant>
      <vt:variant>
        <vt:i4>14</vt:i4>
      </vt:variant>
      <vt:variant>
        <vt:i4>0</vt:i4>
      </vt:variant>
      <vt:variant>
        <vt:i4>5</vt:i4>
      </vt:variant>
      <vt:variant>
        <vt:lpwstr/>
      </vt:variant>
      <vt:variant>
        <vt:lpwstr>_Toc416802337</vt:lpwstr>
      </vt:variant>
      <vt:variant>
        <vt:i4>2031623</vt:i4>
      </vt:variant>
      <vt:variant>
        <vt:i4>8</vt:i4>
      </vt:variant>
      <vt:variant>
        <vt:i4>0</vt:i4>
      </vt:variant>
      <vt:variant>
        <vt:i4>5</vt:i4>
      </vt:variant>
      <vt:variant>
        <vt:lpwstr/>
      </vt:variant>
      <vt:variant>
        <vt:lpwstr>_Toc416802336</vt:lpwstr>
      </vt:variant>
      <vt:variant>
        <vt:i4>2031620</vt:i4>
      </vt:variant>
      <vt:variant>
        <vt:i4>2</vt:i4>
      </vt:variant>
      <vt:variant>
        <vt:i4>0</vt:i4>
      </vt:variant>
      <vt:variant>
        <vt:i4>5</vt:i4>
      </vt:variant>
      <vt:variant>
        <vt:lpwstr/>
      </vt:variant>
      <vt:variant>
        <vt:lpwstr>_Toc41680233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amensarbete</dc:title>
  <dc:subject/>
  <dc:creator>Louise Schyberg</dc:creator>
  <cp:keywords/>
  <dc:description/>
  <cp:lastModifiedBy>Allison Spiller</cp:lastModifiedBy>
  <cp:revision>2</cp:revision>
  <cp:lastPrinted>2014-05-06T16:27:00Z</cp:lastPrinted>
  <dcterms:created xsi:type="dcterms:W3CDTF">2016-08-24T18:00:00Z</dcterms:created>
  <dcterms:modified xsi:type="dcterms:W3CDTF">2016-08-24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vhVnSKYw"/&gt;&lt;style id="http://www.zotero.org/styles/harvard-durham-university-business-school" hasBibliography="1" bibliographyStyleHasBeenSet="0"/&gt;&lt;prefs&gt;&lt;pref name="fieldType" value="Field"/&gt;&lt;</vt:lpwstr>
  </property>
  <property fmtid="{D5CDD505-2E9C-101B-9397-08002B2CF9AE}" pid="3" name="ZOTERO_PREF_2">
    <vt:lpwstr>pref name="storeReferences" value="true"/&gt;&lt;pref name="automaticJournalAbbreviations" value="true"/&gt;&lt;pref name="noteType" value=""/&gt;&lt;/prefs&gt;&lt;/data&gt;</vt:lpwstr>
  </property>
</Properties>
</file>